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58DE6"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48F15E69"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6EBFC246" w14:textId="77777777" w:rsidR="00506BC7" w:rsidRPr="002B2829" w:rsidRDefault="00506BC7" w:rsidP="10E6EC3D">
      <w:pPr>
        <w:jc w:val="center"/>
        <w:rPr>
          <w:rFonts w:cs="Times New Roman"/>
        </w:rPr>
      </w:pPr>
    </w:p>
    <w:p w14:paraId="4D8CF95B" w14:textId="77777777" w:rsidR="10E6EC3D" w:rsidRPr="002B2829" w:rsidRDefault="10E6EC3D" w:rsidP="10E6EC3D">
      <w:pPr>
        <w:jc w:val="center"/>
        <w:rPr>
          <w:rFonts w:cs="Times New Roman"/>
        </w:rPr>
      </w:pPr>
    </w:p>
    <w:p w14:paraId="3446F0B3" w14:textId="77777777" w:rsidR="10E6EC3D" w:rsidRPr="002B2829" w:rsidRDefault="10E6EC3D" w:rsidP="10E6EC3D">
      <w:pPr>
        <w:jc w:val="center"/>
        <w:rPr>
          <w:rFonts w:cs="Times New Roman"/>
        </w:rPr>
      </w:pPr>
    </w:p>
    <w:p w14:paraId="208CD84C" w14:textId="77777777" w:rsidR="10E6EC3D" w:rsidRPr="002B2829" w:rsidRDefault="10E6EC3D" w:rsidP="10E6EC3D">
      <w:pPr>
        <w:jc w:val="center"/>
        <w:rPr>
          <w:rFonts w:cs="Times New Roman"/>
        </w:rPr>
      </w:pPr>
    </w:p>
    <w:p w14:paraId="5652AA35"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3C58A1D9" w14:textId="77777777" w:rsidR="087FAF2D" w:rsidRPr="002B2829" w:rsidRDefault="087FAF2D" w:rsidP="10E6EC3D">
      <w:pPr>
        <w:spacing w:line="240" w:lineRule="auto"/>
        <w:jc w:val="center"/>
        <w:rPr>
          <w:rFonts w:cs="Times New Roman"/>
        </w:rPr>
      </w:pPr>
    </w:p>
    <w:p w14:paraId="2F45DF92" w14:textId="77777777" w:rsidR="00BF02C4" w:rsidRPr="002B2829" w:rsidRDefault="00BF02C4" w:rsidP="10E6EC3D">
      <w:pPr>
        <w:jc w:val="center"/>
        <w:rPr>
          <w:rFonts w:cs="Times New Roman"/>
        </w:rPr>
      </w:pPr>
    </w:p>
    <w:p w14:paraId="269EA06F" w14:textId="77777777" w:rsidR="00BF02C4" w:rsidRPr="002B2829" w:rsidRDefault="00BF02C4" w:rsidP="0099743A">
      <w:pPr>
        <w:jc w:val="center"/>
        <w:rPr>
          <w:rFonts w:cs="Times New Roman"/>
          <w:szCs w:val="24"/>
        </w:rPr>
      </w:pPr>
    </w:p>
    <w:p w14:paraId="2E7D853D" w14:textId="77777777" w:rsidR="00A004B7" w:rsidRPr="002B2829" w:rsidRDefault="00A004B7" w:rsidP="0099743A">
      <w:pPr>
        <w:jc w:val="center"/>
        <w:rPr>
          <w:rFonts w:cs="Times New Roman"/>
          <w:szCs w:val="24"/>
        </w:rPr>
      </w:pPr>
    </w:p>
    <w:p w14:paraId="206D3081" w14:textId="77777777" w:rsidR="00A004B7" w:rsidRPr="002B2829" w:rsidRDefault="00A004B7" w:rsidP="0099743A">
      <w:pPr>
        <w:jc w:val="center"/>
        <w:rPr>
          <w:rFonts w:cs="Times New Roman"/>
          <w:szCs w:val="24"/>
        </w:rPr>
      </w:pPr>
    </w:p>
    <w:p w14:paraId="17EA994F" w14:textId="77777777" w:rsidR="00CE3589" w:rsidRPr="002B2829" w:rsidRDefault="008321D2" w:rsidP="00CE3589">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proofErr w:type="spellStart"/>
      <w:r w:rsidR="000F65F0">
        <w:rPr>
          <w:rFonts w:cs="Times New Roman"/>
          <w:b/>
          <w:bCs/>
          <w:i/>
          <w:sz w:val="28"/>
          <w:szCs w:val="28"/>
        </w:rPr>
        <w:t>d</w:t>
      </w:r>
      <w:r w:rsidR="00F07A8A" w:rsidRPr="00F07A8A">
        <w:rPr>
          <w:rFonts w:cs="Times New Roman"/>
          <w:b/>
          <w:bCs/>
          <w:i/>
          <w:sz w:val="28"/>
          <w:szCs w:val="28"/>
        </w:rPr>
        <w:t>ashboards</w:t>
      </w:r>
      <w:proofErr w:type="spellEnd"/>
    </w:p>
    <w:p w14:paraId="1E083A60" w14:textId="77777777" w:rsidR="00506BC7" w:rsidRPr="002B2829" w:rsidRDefault="00506BC7" w:rsidP="0099743A">
      <w:pPr>
        <w:jc w:val="center"/>
        <w:rPr>
          <w:rFonts w:cs="Times New Roman"/>
          <w:szCs w:val="24"/>
        </w:rPr>
      </w:pPr>
    </w:p>
    <w:p w14:paraId="3CB44413" w14:textId="77777777" w:rsidR="007D01B9" w:rsidRPr="002B2829" w:rsidRDefault="007D01B9" w:rsidP="0099743A">
      <w:pPr>
        <w:jc w:val="center"/>
        <w:rPr>
          <w:rFonts w:cs="Times New Roman"/>
          <w:szCs w:val="24"/>
        </w:rPr>
      </w:pPr>
    </w:p>
    <w:p w14:paraId="6AA46684" w14:textId="77777777" w:rsidR="00506BC7" w:rsidRPr="002B2829" w:rsidRDefault="00506BC7" w:rsidP="0099743A">
      <w:pPr>
        <w:jc w:val="center"/>
        <w:rPr>
          <w:rFonts w:cs="Times New Roman"/>
          <w:szCs w:val="24"/>
        </w:rPr>
      </w:pPr>
    </w:p>
    <w:p w14:paraId="3FFDB915" w14:textId="77777777" w:rsidR="00506BC7" w:rsidRPr="002B2829" w:rsidRDefault="00506BC7" w:rsidP="0099743A">
      <w:pPr>
        <w:jc w:val="center"/>
        <w:rPr>
          <w:rFonts w:cs="Times New Roman"/>
          <w:szCs w:val="24"/>
        </w:rPr>
      </w:pPr>
    </w:p>
    <w:p w14:paraId="03B24063" w14:textId="77777777" w:rsidR="00506BC7" w:rsidRPr="002B2829" w:rsidRDefault="00506BC7" w:rsidP="0099743A">
      <w:pPr>
        <w:jc w:val="center"/>
        <w:rPr>
          <w:rFonts w:cs="Times New Roman"/>
          <w:szCs w:val="24"/>
        </w:rPr>
      </w:pPr>
    </w:p>
    <w:p w14:paraId="685CBCB3" w14:textId="77777777" w:rsidR="00506BC7" w:rsidRPr="002B2829" w:rsidRDefault="00506BC7" w:rsidP="0099743A">
      <w:pPr>
        <w:jc w:val="center"/>
        <w:rPr>
          <w:rFonts w:cs="Times New Roman"/>
          <w:szCs w:val="24"/>
        </w:rPr>
      </w:pPr>
    </w:p>
    <w:p w14:paraId="48C01BB5" w14:textId="77777777" w:rsidR="00506BC7" w:rsidRPr="002B2829" w:rsidRDefault="00506BC7" w:rsidP="0099743A">
      <w:pPr>
        <w:jc w:val="center"/>
        <w:rPr>
          <w:rFonts w:cs="Times New Roman"/>
          <w:szCs w:val="24"/>
        </w:rPr>
      </w:pPr>
    </w:p>
    <w:p w14:paraId="0CF3D230" w14:textId="77777777" w:rsidR="00506BC7" w:rsidRPr="002B2829" w:rsidRDefault="00506BC7" w:rsidP="0099743A">
      <w:pPr>
        <w:jc w:val="center"/>
        <w:rPr>
          <w:rFonts w:cs="Times New Roman"/>
          <w:szCs w:val="24"/>
        </w:rPr>
      </w:pPr>
    </w:p>
    <w:p w14:paraId="00D33057" w14:textId="77777777" w:rsidR="00506BC7" w:rsidRPr="002B2829" w:rsidRDefault="00506BC7" w:rsidP="0099743A">
      <w:pPr>
        <w:jc w:val="center"/>
        <w:rPr>
          <w:rFonts w:cs="Times New Roman"/>
          <w:szCs w:val="24"/>
        </w:rPr>
      </w:pPr>
    </w:p>
    <w:p w14:paraId="40F23639" w14:textId="77777777" w:rsidR="00506BC7" w:rsidRPr="002B2829" w:rsidRDefault="00506BC7" w:rsidP="0099743A">
      <w:pPr>
        <w:jc w:val="center"/>
        <w:rPr>
          <w:rFonts w:cs="Times New Roman"/>
          <w:szCs w:val="24"/>
        </w:rPr>
      </w:pPr>
    </w:p>
    <w:p w14:paraId="27170087" w14:textId="77777777" w:rsidR="00506BC7" w:rsidRPr="002B2829" w:rsidRDefault="00506BC7" w:rsidP="0099743A">
      <w:pPr>
        <w:jc w:val="center"/>
        <w:rPr>
          <w:rFonts w:cs="Times New Roman"/>
          <w:szCs w:val="24"/>
        </w:rPr>
      </w:pPr>
    </w:p>
    <w:p w14:paraId="387BF57D" w14:textId="77777777" w:rsidR="00506BC7" w:rsidRPr="002B2829" w:rsidRDefault="00506BC7" w:rsidP="0099743A">
      <w:pPr>
        <w:jc w:val="center"/>
        <w:rPr>
          <w:rFonts w:cs="Times New Roman"/>
          <w:szCs w:val="24"/>
        </w:rPr>
      </w:pPr>
    </w:p>
    <w:p w14:paraId="068589F7" w14:textId="77777777" w:rsidR="00A41A6D" w:rsidRPr="002B2829" w:rsidRDefault="00A41A6D" w:rsidP="0099743A">
      <w:pPr>
        <w:jc w:val="center"/>
        <w:rPr>
          <w:rFonts w:cs="Times New Roman"/>
          <w:szCs w:val="24"/>
        </w:rPr>
      </w:pPr>
    </w:p>
    <w:p w14:paraId="4C0A7C22" w14:textId="77777777" w:rsidR="00727986" w:rsidRPr="002B2829" w:rsidRDefault="00727986" w:rsidP="0099743A">
      <w:pPr>
        <w:jc w:val="center"/>
        <w:rPr>
          <w:rFonts w:cs="Times New Roman"/>
          <w:szCs w:val="24"/>
        </w:rPr>
      </w:pPr>
    </w:p>
    <w:p w14:paraId="4948EF0E" w14:textId="77777777" w:rsidR="00BF02C4" w:rsidRPr="002B2829" w:rsidRDefault="00BF02C4" w:rsidP="0099743A">
      <w:pPr>
        <w:jc w:val="center"/>
        <w:rPr>
          <w:rFonts w:cs="Times New Roman"/>
          <w:szCs w:val="24"/>
        </w:rPr>
      </w:pPr>
    </w:p>
    <w:p w14:paraId="0E07C99A" w14:textId="77777777" w:rsidR="00BF02C4" w:rsidRPr="002B2829" w:rsidRDefault="00BF02C4" w:rsidP="0099743A">
      <w:pPr>
        <w:jc w:val="center"/>
        <w:rPr>
          <w:rFonts w:cs="Times New Roman"/>
          <w:szCs w:val="24"/>
        </w:rPr>
      </w:pPr>
    </w:p>
    <w:p w14:paraId="5BCDC06E" w14:textId="77777777" w:rsidR="00BF02C4" w:rsidRPr="002B2829" w:rsidRDefault="00BF02C4" w:rsidP="0099743A">
      <w:pPr>
        <w:jc w:val="center"/>
        <w:rPr>
          <w:rFonts w:cs="Times New Roman"/>
          <w:szCs w:val="24"/>
        </w:rPr>
      </w:pPr>
    </w:p>
    <w:p w14:paraId="7F5C3198" w14:textId="77777777" w:rsidR="00727986" w:rsidRPr="002B2829" w:rsidRDefault="00727986" w:rsidP="0099743A">
      <w:pPr>
        <w:jc w:val="center"/>
        <w:rPr>
          <w:rFonts w:cs="Times New Roman"/>
          <w:szCs w:val="24"/>
        </w:rPr>
      </w:pPr>
    </w:p>
    <w:p w14:paraId="0EE79B2B" w14:textId="77777777" w:rsidR="00BF02C4" w:rsidRPr="002B2829" w:rsidRDefault="00BF02C4" w:rsidP="00727986">
      <w:pPr>
        <w:spacing w:line="240" w:lineRule="auto"/>
        <w:jc w:val="center"/>
        <w:rPr>
          <w:rFonts w:cs="Times New Roman"/>
          <w:szCs w:val="24"/>
        </w:rPr>
      </w:pPr>
    </w:p>
    <w:p w14:paraId="66387957" w14:textId="77777777" w:rsidR="00BF02C4" w:rsidRPr="002B2829" w:rsidRDefault="00BF02C4" w:rsidP="00727986">
      <w:pPr>
        <w:spacing w:line="240" w:lineRule="auto"/>
        <w:jc w:val="center"/>
        <w:rPr>
          <w:rFonts w:cs="Times New Roman"/>
          <w:szCs w:val="24"/>
        </w:rPr>
      </w:pPr>
    </w:p>
    <w:p w14:paraId="1F93EBB4"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08C61DDA"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3373F648"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02BC09F1" w14:textId="77777777" w:rsidR="000535FB" w:rsidRPr="002B2829" w:rsidRDefault="000535FB" w:rsidP="0099743A">
      <w:pPr>
        <w:jc w:val="center"/>
        <w:rPr>
          <w:rFonts w:cs="Times New Roman"/>
          <w:szCs w:val="24"/>
        </w:rPr>
      </w:pPr>
    </w:p>
    <w:p w14:paraId="02D6179B" w14:textId="77777777" w:rsidR="000535FB" w:rsidRPr="002B2829" w:rsidRDefault="000535FB" w:rsidP="0099743A">
      <w:pPr>
        <w:jc w:val="center"/>
        <w:rPr>
          <w:rFonts w:cs="Times New Roman"/>
          <w:szCs w:val="24"/>
        </w:rPr>
      </w:pPr>
    </w:p>
    <w:p w14:paraId="6A543980" w14:textId="77777777" w:rsidR="000535FB" w:rsidRPr="002B2829" w:rsidRDefault="000535FB" w:rsidP="0099743A">
      <w:pPr>
        <w:jc w:val="center"/>
        <w:rPr>
          <w:rFonts w:cs="Times New Roman"/>
          <w:szCs w:val="24"/>
        </w:rPr>
      </w:pPr>
    </w:p>
    <w:p w14:paraId="3C2ECA13" w14:textId="77777777" w:rsidR="000535FB" w:rsidRPr="002B2829" w:rsidRDefault="000535FB" w:rsidP="0099743A">
      <w:pPr>
        <w:jc w:val="center"/>
        <w:rPr>
          <w:rFonts w:cs="Times New Roman"/>
          <w:szCs w:val="24"/>
        </w:rPr>
      </w:pPr>
    </w:p>
    <w:p w14:paraId="6A0B0049" w14:textId="77777777" w:rsidR="000535FB" w:rsidRPr="002B2829" w:rsidRDefault="000535FB" w:rsidP="0099743A">
      <w:pPr>
        <w:jc w:val="center"/>
        <w:rPr>
          <w:rFonts w:cs="Times New Roman"/>
          <w:szCs w:val="24"/>
        </w:rPr>
      </w:pPr>
    </w:p>
    <w:p w14:paraId="4316D200" w14:textId="77777777" w:rsidR="000535FB" w:rsidRPr="002B2829" w:rsidRDefault="000535FB" w:rsidP="0099743A">
      <w:pPr>
        <w:jc w:val="center"/>
        <w:rPr>
          <w:rFonts w:cs="Times New Roman"/>
          <w:szCs w:val="24"/>
        </w:rPr>
      </w:pPr>
    </w:p>
    <w:p w14:paraId="5D832FE7" w14:textId="77777777" w:rsidR="000535FB" w:rsidRPr="002B2829" w:rsidRDefault="000535FB" w:rsidP="0099743A">
      <w:pPr>
        <w:jc w:val="center"/>
        <w:rPr>
          <w:rFonts w:cs="Times New Roman"/>
          <w:szCs w:val="24"/>
        </w:rPr>
      </w:pPr>
    </w:p>
    <w:p w14:paraId="0CD18BF6" w14:textId="77777777" w:rsidR="000535FB" w:rsidRPr="002B2829" w:rsidRDefault="000535FB" w:rsidP="0099743A">
      <w:pPr>
        <w:jc w:val="center"/>
        <w:rPr>
          <w:rFonts w:cs="Times New Roman"/>
          <w:szCs w:val="24"/>
        </w:rPr>
      </w:pPr>
    </w:p>
    <w:p w14:paraId="5DF30414" w14:textId="77777777" w:rsidR="000535FB" w:rsidRPr="002B2829" w:rsidRDefault="000535FB" w:rsidP="0099743A">
      <w:pPr>
        <w:jc w:val="center"/>
        <w:rPr>
          <w:rFonts w:cs="Times New Roman"/>
          <w:szCs w:val="24"/>
        </w:rPr>
      </w:pPr>
    </w:p>
    <w:p w14:paraId="4EF05772" w14:textId="77777777" w:rsidR="000535FB" w:rsidRPr="002B2829" w:rsidRDefault="000535FB" w:rsidP="0099743A">
      <w:pPr>
        <w:jc w:val="center"/>
        <w:rPr>
          <w:rFonts w:cs="Times New Roman"/>
          <w:szCs w:val="24"/>
        </w:rPr>
      </w:pPr>
    </w:p>
    <w:p w14:paraId="755784A1" w14:textId="77777777" w:rsidR="00927514" w:rsidRPr="002B2829" w:rsidRDefault="00927514" w:rsidP="0099743A">
      <w:pPr>
        <w:jc w:val="center"/>
        <w:rPr>
          <w:rFonts w:cs="Times New Roman"/>
          <w:b/>
          <w:sz w:val="28"/>
          <w:szCs w:val="24"/>
        </w:rPr>
      </w:pPr>
    </w:p>
    <w:p w14:paraId="39881AFC" w14:textId="77777777" w:rsidR="00060780" w:rsidRPr="002B2829" w:rsidRDefault="00060780" w:rsidP="00060780">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proofErr w:type="spellStart"/>
      <w:r>
        <w:rPr>
          <w:rFonts w:cs="Times New Roman"/>
          <w:b/>
          <w:bCs/>
          <w:i/>
          <w:sz w:val="28"/>
          <w:szCs w:val="28"/>
        </w:rPr>
        <w:t>d</w:t>
      </w:r>
      <w:r w:rsidRPr="00F07A8A">
        <w:rPr>
          <w:rFonts w:cs="Times New Roman"/>
          <w:b/>
          <w:bCs/>
          <w:i/>
          <w:sz w:val="28"/>
          <w:szCs w:val="28"/>
        </w:rPr>
        <w:t>ashboards</w:t>
      </w:r>
      <w:proofErr w:type="spellEnd"/>
    </w:p>
    <w:p w14:paraId="3580112F" w14:textId="77777777" w:rsidR="10E6EC3D" w:rsidRPr="002B2829" w:rsidRDefault="10E6EC3D" w:rsidP="10E6EC3D">
      <w:pPr>
        <w:spacing w:line="240" w:lineRule="auto"/>
        <w:jc w:val="center"/>
        <w:rPr>
          <w:rFonts w:cs="Times New Roman"/>
          <w:b/>
          <w:bCs/>
          <w:sz w:val="28"/>
          <w:szCs w:val="28"/>
        </w:rPr>
      </w:pPr>
    </w:p>
    <w:p w14:paraId="0D201789" w14:textId="77777777" w:rsidR="00A92E67" w:rsidRPr="002B2829" w:rsidRDefault="00A92E67" w:rsidP="0099743A">
      <w:pPr>
        <w:jc w:val="center"/>
        <w:rPr>
          <w:rFonts w:cs="Times New Roman"/>
          <w:szCs w:val="24"/>
        </w:rPr>
      </w:pPr>
    </w:p>
    <w:p w14:paraId="2333A5FB" w14:textId="77777777" w:rsidR="00A92E67" w:rsidRPr="002B2829" w:rsidRDefault="00A92E67" w:rsidP="0099743A">
      <w:pPr>
        <w:jc w:val="center"/>
        <w:rPr>
          <w:rFonts w:cs="Times New Roman"/>
          <w:szCs w:val="24"/>
        </w:rPr>
      </w:pPr>
    </w:p>
    <w:p w14:paraId="0F736567" w14:textId="77777777" w:rsidR="00BF02C4" w:rsidRPr="002B2829" w:rsidRDefault="00BF02C4" w:rsidP="0099743A">
      <w:pPr>
        <w:jc w:val="center"/>
        <w:rPr>
          <w:rFonts w:cs="Times New Roman"/>
          <w:szCs w:val="24"/>
        </w:rPr>
      </w:pPr>
    </w:p>
    <w:p w14:paraId="5905E460" w14:textId="77777777" w:rsidR="00A92E67" w:rsidRPr="002B2829" w:rsidRDefault="00A92E67" w:rsidP="0099743A">
      <w:pPr>
        <w:jc w:val="right"/>
        <w:rPr>
          <w:rFonts w:cs="Times New Roman"/>
          <w:szCs w:val="24"/>
        </w:rPr>
      </w:pPr>
    </w:p>
    <w:p w14:paraId="52172D69"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E35FC9E" w14:textId="77777777" w:rsidR="00231E88" w:rsidRPr="002B2829" w:rsidRDefault="00231E88" w:rsidP="10E6EC3D">
      <w:pPr>
        <w:spacing w:line="240" w:lineRule="auto"/>
        <w:ind w:left="4253"/>
        <w:rPr>
          <w:rFonts w:cs="Times New Roman"/>
        </w:rPr>
      </w:pPr>
    </w:p>
    <w:p w14:paraId="582933AE"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3FB084D6" w14:textId="77777777" w:rsidR="001573F5" w:rsidRPr="002B2829" w:rsidRDefault="001573F5" w:rsidP="0099743A">
      <w:pPr>
        <w:jc w:val="center"/>
        <w:rPr>
          <w:rFonts w:cs="Times New Roman"/>
          <w:szCs w:val="24"/>
        </w:rPr>
      </w:pPr>
    </w:p>
    <w:p w14:paraId="71E4CB6C" w14:textId="77777777" w:rsidR="000535FB" w:rsidRPr="002B2829" w:rsidRDefault="000535FB" w:rsidP="0099743A">
      <w:pPr>
        <w:jc w:val="center"/>
        <w:rPr>
          <w:rFonts w:cs="Times New Roman"/>
          <w:szCs w:val="24"/>
        </w:rPr>
      </w:pPr>
    </w:p>
    <w:p w14:paraId="715CEB96" w14:textId="77777777" w:rsidR="00727986" w:rsidRPr="002B2829" w:rsidRDefault="00727986" w:rsidP="0099743A">
      <w:pPr>
        <w:jc w:val="center"/>
        <w:rPr>
          <w:rFonts w:cs="Times New Roman"/>
          <w:szCs w:val="24"/>
        </w:rPr>
      </w:pPr>
    </w:p>
    <w:p w14:paraId="14C6D55A" w14:textId="77777777" w:rsidR="00727986" w:rsidRPr="002B2829" w:rsidRDefault="00727986" w:rsidP="0099743A">
      <w:pPr>
        <w:jc w:val="center"/>
        <w:rPr>
          <w:rFonts w:cs="Times New Roman"/>
          <w:szCs w:val="24"/>
        </w:rPr>
      </w:pPr>
    </w:p>
    <w:p w14:paraId="2AF39AEA" w14:textId="77777777" w:rsidR="00A004B7" w:rsidRDefault="00A004B7" w:rsidP="0099743A">
      <w:pPr>
        <w:jc w:val="center"/>
        <w:rPr>
          <w:rFonts w:cs="Times New Roman"/>
          <w:szCs w:val="24"/>
        </w:rPr>
      </w:pPr>
    </w:p>
    <w:p w14:paraId="5E8AC5D8" w14:textId="77777777" w:rsidR="003734A6" w:rsidRPr="002B2829" w:rsidRDefault="003734A6" w:rsidP="0099743A">
      <w:pPr>
        <w:jc w:val="center"/>
        <w:rPr>
          <w:rFonts w:cs="Times New Roman"/>
          <w:szCs w:val="24"/>
        </w:rPr>
      </w:pPr>
    </w:p>
    <w:p w14:paraId="0CD4CA36" w14:textId="77777777" w:rsidR="004D64D2" w:rsidRPr="002B2829" w:rsidRDefault="004D64D2" w:rsidP="0099743A">
      <w:pPr>
        <w:jc w:val="center"/>
        <w:rPr>
          <w:rFonts w:cs="Times New Roman"/>
          <w:szCs w:val="24"/>
        </w:rPr>
      </w:pPr>
    </w:p>
    <w:p w14:paraId="5A5E2BD1"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69C3E596"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1B4BA494" w14:textId="77777777" w:rsidR="006749CA" w:rsidRDefault="006749CA">
      <w:pPr>
        <w:spacing w:after="160" w:line="240" w:lineRule="auto"/>
        <w:jc w:val="left"/>
        <w:rPr>
          <w:rFonts w:cs="Times New Roman"/>
          <w:szCs w:val="24"/>
        </w:rPr>
      </w:pPr>
    </w:p>
    <w:p w14:paraId="3FF5899F" w14:textId="77777777" w:rsidR="006749CA" w:rsidRDefault="006749CA" w:rsidP="00BF02C4">
      <w:pPr>
        <w:spacing w:line="240" w:lineRule="auto"/>
        <w:jc w:val="center"/>
        <w:rPr>
          <w:rFonts w:cs="Times New Roman"/>
          <w:szCs w:val="24"/>
        </w:rPr>
      </w:pPr>
    </w:p>
    <w:p w14:paraId="49AD7A05" w14:textId="77777777" w:rsidR="006749CA" w:rsidRDefault="006749CA" w:rsidP="00BF02C4">
      <w:pPr>
        <w:spacing w:line="240" w:lineRule="auto"/>
        <w:jc w:val="center"/>
        <w:rPr>
          <w:rFonts w:cs="Times New Roman"/>
          <w:szCs w:val="24"/>
        </w:rPr>
      </w:pPr>
    </w:p>
    <w:p w14:paraId="1F2EE2D1" w14:textId="77777777" w:rsidR="006749CA" w:rsidRDefault="006749CA" w:rsidP="00BF02C4">
      <w:pPr>
        <w:spacing w:line="240" w:lineRule="auto"/>
        <w:jc w:val="center"/>
        <w:rPr>
          <w:rFonts w:cs="Times New Roman"/>
          <w:szCs w:val="24"/>
        </w:rPr>
      </w:pPr>
    </w:p>
    <w:p w14:paraId="64C02CF6" w14:textId="77777777" w:rsidR="006749CA" w:rsidRDefault="006749CA" w:rsidP="00BF02C4">
      <w:pPr>
        <w:spacing w:line="240" w:lineRule="auto"/>
        <w:jc w:val="center"/>
        <w:rPr>
          <w:rFonts w:cs="Times New Roman"/>
          <w:szCs w:val="24"/>
        </w:rPr>
      </w:pPr>
    </w:p>
    <w:p w14:paraId="3B89CCAF" w14:textId="77777777" w:rsidR="006749CA" w:rsidRDefault="006749CA" w:rsidP="00BF02C4">
      <w:pPr>
        <w:spacing w:line="240" w:lineRule="auto"/>
        <w:jc w:val="center"/>
        <w:rPr>
          <w:rFonts w:cs="Times New Roman"/>
          <w:szCs w:val="24"/>
        </w:rPr>
      </w:pPr>
    </w:p>
    <w:p w14:paraId="307E1DF5" w14:textId="77777777" w:rsidR="006749CA" w:rsidRDefault="006749CA" w:rsidP="00BF02C4">
      <w:pPr>
        <w:spacing w:line="240" w:lineRule="auto"/>
        <w:jc w:val="center"/>
        <w:rPr>
          <w:rFonts w:cs="Times New Roman"/>
          <w:szCs w:val="24"/>
        </w:rPr>
      </w:pPr>
    </w:p>
    <w:p w14:paraId="7150054F" w14:textId="77777777" w:rsidR="006749CA" w:rsidRDefault="006749CA" w:rsidP="00BF02C4">
      <w:pPr>
        <w:spacing w:line="240" w:lineRule="auto"/>
        <w:jc w:val="center"/>
        <w:rPr>
          <w:rFonts w:cs="Times New Roman"/>
          <w:szCs w:val="24"/>
        </w:rPr>
      </w:pPr>
    </w:p>
    <w:p w14:paraId="25E8A894" w14:textId="77777777" w:rsidR="006749CA" w:rsidRDefault="006749CA" w:rsidP="00BF02C4">
      <w:pPr>
        <w:spacing w:line="240" w:lineRule="auto"/>
        <w:jc w:val="center"/>
        <w:rPr>
          <w:rFonts w:cs="Times New Roman"/>
          <w:szCs w:val="24"/>
        </w:rPr>
      </w:pPr>
    </w:p>
    <w:p w14:paraId="6997F96C" w14:textId="77777777" w:rsidR="006749CA" w:rsidRDefault="006749CA" w:rsidP="00BF02C4">
      <w:pPr>
        <w:spacing w:line="240" w:lineRule="auto"/>
        <w:jc w:val="center"/>
        <w:rPr>
          <w:rFonts w:cs="Times New Roman"/>
          <w:szCs w:val="24"/>
        </w:rPr>
      </w:pPr>
    </w:p>
    <w:p w14:paraId="0648A544" w14:textId="77777777" w:rsidR="006749CA" w:rsidRDefault="006749CA" w:rsidP="00BF02C4">
      <w:pPr>
        <w:spacing w:line="240" w:lineRule="auto"/>
        <w:jc w:val="center"/>
        <w:rPr>
          <w:rFonts w:cs="Times New Roman"/>
          <w:szCs w:val="24"/>
        </w:rPr>
      </w:pPr>
    </w:p>
    <w:p w14:paraId="2BF8CCF0" w14:textId="77777777" w:rsidR="006749CA" w:rsidRDefault="006749CA" w:rsidP="00BF02C4">
      <w:pPr>
        <w:spacing w:line="240" w:lineRule="auto"/>
        <w:jc w:val="center"/>
        <w:rPr>
          <w:rFonts w:cs="Times New Roman"/>
          <w:szCs w:val="24"/>
        </w:rPr>
      </w:pPr>
    </w:p>
    <w:p w14:paraId="02DAE59D" w14:textId="77777777" w:rsidR="006749CA" w:rsidRDefault="006749CA" w:rsidP="00BF02C4">
      <w:pPr>
        <w:spacing w:line="240" w:lineRule="auto"/>
        <w:jc w:val="center"/>
        <w:rPr>
          <w:rFonts w:cs="Times New Roman"/>
          <w:szCs w:val="24"/>
        </w:rPr>
      </w:pPr>
    </w:p>
    <w:p w14:paraId="22A76405" w14:textId="77777777" w:rsidR="006749CA" w:rsidRDefault="006749CA" w:rsidP="00BF02C4">
      <w:pPr>
        <w:spacing w:line="240" w:lineRule="auto"/>
        <w:jc w:val="center"/>
        <w:rPr>
          <w:rFonts w:cs="Times New Roman"/>
          <w:szCs w:val="24"/>
        </w:rPr>
      </w:pPr>
    </w:p>
    <w:p w14:paraId="0AB4DF33" w14:textId="77777777" w:rsidR="006749CA" w:rsidRDefault="006749CA" w:rsidP="00BF02C4">
      <w:pPr>
        <w:spacing w:line="240" w:lineRule="auto"/>
        <w:jc w:val="center"/>
        <w:rPr>
          <w:rFonts w:cs="Times New Roman"/>
          <w:szCs w:val="24"/>
        </w:rPr>
      </w:pPr>
    </w:p>
    <w:p w14:paraId="57E367AA" w14:textId="77777777" w:rsidR="006749CA" w:rsidRDefault="006749CA" w:rsidP="00BF02C4">
      <w:pPr>
        <w:spacing w:line="240" w:lineRule="auto"/>
        <w:jc w:val="center"/>
        <w:rPr>
          <w:rFonts w:cs="Times New Roman"/>
          <w:szCs w:val="24"/>
        </w:rPr>
      </w:pPr>
    </w:p>
    <w:p w14:paraId="4A0CD12E" w14:textId="77777777" w:rsidR="006749CA" w:rsidRDefault="006749CA" w:rsidP="00BF02C4">
      <w:pPr>
        <w:spacing w:line="240" w:lineRule="auto"/>
        <w:jc w:val="center"/>
        <w:rPr>
          <w:rFonts w:cs="Times New Roman"/>
          <w:szCs w:val="24"/>
        </w:rPr>
      </w:pPr>
    </w:p>
    <w:p w14:paraId="68C1A52E" w14:textId="77777777" w:rsidR="006749CA" w:rsidRDefault="006749CA" w:rsidP="00BF02C4">
      <w:pPr>
        <w:spacing w:line="240" w:lineRule="auto"/>
        <w:jc w:val="center"/>
        <w:rPr>
          <w:rFonts w:cs="Times New Roman"/>
          <w:szCs w:val="24"/>
        </w:rPr>
      </w:pPr>
    </w:p>
    <w:p w14:paraId="67EABCE3" w14:textId="77777777" w:rsidR="006749CA" w:rsidRDefault="006749CA" w:rsidP="00BF02C4">
      <w:pPr>
        <w:spacing w:line="240" w:lineRule="auto"/>
        <w:jc w:val="center"/>
        <w:rPr>
          <w:rFonts w:cs="Times New Roman"/>
          <w:szCs w:val="24"/>
        </w:rPr>
      </w:pPr>
    </w:p>
    <w:p w14:paraId="335D2EE0" w14:textId="77777777" w:rsidR="006749CA" w:rsidRDefault="006749CA" w:rsidP="00BF02C4">
      <w:pPr>
        <w:spacing w:line="240" w:lineRule="auto"/>
        <w:jc w:val="center"/>
        <w:rPr>
          <w:rFonts w:cs="Times New Roman"/>
          <w:szCs w:val="24"/>
        </w:rPr>
      </w:pPr>
      <w:r>
        <w:rPr>
          <w:rFonts w:cs="Times New Roman"/>
          <w:szCs w:val="24"/>
        </w:rPr>
        <w:t>(RESERVADA PARA FICHA CATALOGRÁFICA)</w:t>
      </w:r>
    </w:p>
    <w:p w14:paraId="18DC1C1F" w14:textId="77777777" w:rsidR="006749CA" w:rsidRDefault="006749CA" w:rsidP="00BF02C4">
      <w:pPr>
        <w:spacing w:line="240" w:lineRule="auto"/>
        <w:jc w:val="center"/>
        <w:rPr>
          <w:rFonts w:cs="Times New Roman"/>
          <w:szCs w:val="24"/>
        </w:rPr>
      </w:pPr>
    </w:p>
    <w:p w14:paraId="4F2F9572" w14:textId="77777777" w:rsidR="006749CA" w:rsidRDefault="006749CA" w:rsidP="006749CA">
      <w:pPr>
        <w:spacing w:after="160" w:line="240" w:lineRule="auto"/>
        <w:jc w:val="center"/>
        <w:rPr>
          <w:rFonts w:cs="Times New Roman"/>
          <w:szCs w:val="24"/>
        </w:rPr>
      </w:pPr>
      <w:r>
        <w:rPr>
          <w:rFonts w:cs="Times New Roman"/>
          <w:szCs w:val="24"/>
        </w:rPr>
        <w:br w:type="page"/>
      </w:r>
    </w:p>
    <w:p w14:paraId="6F851B7D" w14:textId="77777777"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14:paraId="607C8BE2" w14:textId="77777777" w:rsidR="001B4790" w:rsidRPr="002B2829" w:rsidRDefault="001B4790" w:rsidP="001B4790">
      <w:pPr>
        <w:jc w:val="center"/>
        <w:rPr>
          <w:rFonts w:cs="Times New Roman"/>
          <w:szCs w:val="24"/>
        </w:rPr>
      </w:pPr>
    </w:p>
    <w:p w14:paraId="250F5883" w14:textId="77777777" w:rsidR="001B4790" w:rsidRPr="002B2829" w:rsidRDefault="001B4790" w:rsidP="001B4790">
      <w:pPr>
        <w:spacing w:line="240" w:lineRule="auto"/>
        <w:jc w:val="center"/>
        <w:rPr>
          <w:rFonts w:cs="Times New Roman"/>
          <w:szCs w:val="24"/>
        </w:rPr>
      </w:pPr>
    </w:p>
    <w:p w14:paraId="58C35349" w14:textId="77777777" w:rsidR="001B4790" w:rsidRPr="002B2829" w:rsidRDefault="001B4790" w:rsidP="001B4790">
      <w:pPr>
        <w:jc w:val="center"/>
        <w:rPr>
          <w:rFonts w:cs="Times New Roman"/>
          <w:b/>
          <w:sz w:val="28"/>
          <w:szCs w:val="24"/>
        </w:rPr>
      </w:pPr>
    </w:p>
    <w:p w14:paraId="585EEC1D" w14:textId="77777777" w:rsidR="001B4790" w:rsidRPr="002B2829" w:rsidRDefault="001B4790" w:rsidP="001B4790">
      <w:pPr>
        <w:spacing w:line="240" w:lineRule="auto"/>
        <w:jc w:val="center"/>
        <w:rPr>
          <w:rFonts w:cs="Times New Roman"/>
          <w:b/>
          <w:bCs/>
          <w:sz w:val="28"/>
          <w:szCs w:val="28"/>
        </w:rPr>
      </w:pPr>
      <w:proofErr w:type="spellStart"/>
      <w:proofErr w:type="gramStart"/>
      <w:r w:rsidRPr="008321D2">
        <w:rPr>
          <w:rFonts w:cs="Times New Roman"/>
          <w:b/>
          <w:bCs/>
          <w:sz w:val="28"/>
          <w:szCs w:val="28"/>
        </w:rPr>
        <w:t>DashGen</w:t>
      </w:r>
      <w:proofErr w:type="spellEnd"/>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proofErr w:type="spellStart"/>
      <w:r>
        <w:rPr>
          <w:rFonts w:cs="Times New Roman"/>
          <w:b/>
          <w:bCs/>
          <w:i/>
          <w:sz w:val="28"/>
          <w:szCs w:val="28"/>
        </w:rPr>
        <w:t>d</w:t>
      </w:r>
      <w:r w:rsidRPr="00F07A8A">
        <w:rPr>
          <w:rFonts w:cs="Times New Roman"/>
          <w:b/>
          <w:bCs/>
          <w:i/>
          <w:sz w:val="28"/>
          <w:szCs w:val="28"/>
        </w:rPr>
        <w:t>ashboards</w:t>
      </w:r>
      <w:proofErr w:type="spellEnd"/>
    </w:p>
    <w:p w14:paraId="4C94F125" w14:textId="77777777" w:rsidR="001B4790" w:rsidRPr="002B2829" w:rsidRDefault="001B4790" w:rsidP="001B4790">
      <w:pPr>
        <w:spacing w:line="240" w:lineRule="auto"/>
        <w:jc w:val="center"/>
        <w:rPr>
          <w:rFonts w:cs="Times New Roman"/>
          <w:b/>
          <w:bCs/>
          <w:sz w:val="28"/>
          <w:szCs w:val="28"/>
        </w:rPr>
      </w:pPr>
    </w:p>
    <w:p w14:paraId="08F405C4" w14:textId="77777777" w:rsidR="001B4790" w:rsidRPr="002B2829" w:rsidRDefault="001B4790" w:rsidP="001B4790">
      <w:pPr>
        <w:jc w:val="center"/>
        <w:rPr>
          <w:rFonts w:cs="Times New Roman"/>
          <w:szCs w:val="24"/>
        </w:rPr>
      </w:pPr>
    </w:p>
    <w:p w14:paraId="148DE435" w14:textId="77777777" w:rsidR="001B4790" w:rsidRPr="002B2829" w:rsidRDefault="001B4790" w:rsidP="001B4790">
      <w:pPr>
        <w:jc w:val="right"/>
        <w:rPr>
          <w:rFonts w:cs="Times New Roman"/>
          <w:szCs w:val="24"/>
        </w:rPr>
      </w:pPr>
    </w:p>
    <w:p w14:paraId="22787AFB"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0312ABBB" w14:textId="77777777" w:rsidR="001B4790" w:rsidRPr="002B2829" w:rsidRDefault="001B4790" w:rsidP="001B4790">
      <w:pPr>
        <w:spacing w:line="240" w:lineRule="auto"/>
        <w:ind w:left="4253"/>
        <w:rPr>
          <w:rFonts w:cs="Times New Roman"/>
        </w:rPr>
      </w:pPr>
    </w:p>
    <w:p w14:paraId="7E52CF6A" w14:textId="77777777" w:rsidR="001B4790" w:rsidRDefault="001B4790" w:rsidP="001B4790">
      <w:pPr>
        <w:jc w:val="center"/>
      </w:pPr>
    </w:p>
    <w:p w14:paraId="49EC1556" w14:textId="77777777" w:rsidR="001B4790" w:rsidRDefault="001B4790" w:rsidP="001B4790">
      <w:pPr>
        <w:jc w:val="center"/>
      </w:pPr>
    </w:p>
    <w:p w14:paraId="00FB7085" w14:textId="77777777" w:rsidR="003734A6" w:rsidRDefault="003734A6" w:rsidP="001B4790">
      <w:pPr>
        <w:jc w:val="center"/>
      </w:pPr>
    </w:p>
    <w:p w14:paraId="49183D7D" w14:textId="77777777" w:rsidR="00F67D75" w:rsidRDefault="00F67D75" w:rsidP="001B4790">
      <w:pPr>
        <w:jc w:val="center"/>
      </w:pPr>
    </w:p>
    <w:p w14:paraId="41FBAD77" w14:textId="77777777" w:rsidR="001B4790" w:rsidRDefault="001B4790" w:rsidP="001B4790">
      <w:pPr>
        <w:spacing w:line="240" w:lineRule="auto"/>
        <w:jc w:val="center"/>
      </w:pPr>
      <w:r>
        <w:t xml:space="preserve">Data da Defesa: </w:t>
      </w:r>
      <w:r w:rsidR="00D9503C">
        <w:t>1</w:t>
      </w:r>
      <w:r w:rsidR="00405CAB">
        <w:t>8</w:t>
      </w:r>
      <w:r>
        <w:t>/</w:t>
      </w:r>
      <w:r w:rsidR="00D9503C">
        <w:t>03</w:t>
      </w:r>
      <w:r>
        <w:t>/2020</w:t>
      </w:r>
    </w:p>
    <w:p w14:paraId="6F3A975A" w14:textId="77777777" w:rsidR="001B4790" w:rsidRDefault="001B4790" w:rsidP="001B4790">
      <w:pPr>
        <w:spacing w:line="240" w:lineRule="auto"/>
        <w:jc w:val="center"/>
      </w:pPr>
      <w:r>
        <w:t xml:space="preserve">Conceito: </w:t>
      </w:r>
      <w:r w:rsidR="006D7372" w:rsidRPr="00AE6634">
        <w:rPr>
          <w:b/>
          <w:u w:val="single"/>
        </w:rPr>
        <w:t>9,5</w:t>
      </w:r>
    </w:p>
    <w:p w14:paraId="35CD51D4" w14:textId="77777777" w:rsidR="001B4790" w:rsidRDefault="001B4790" w:rsidP="001B4790">
      <w:pPr>
        <w:spacing w:line="240" w:lineRule="auto"/>
        <w:jc w:val="center"/>
      </w:pPr>
    </w:p>
    <w:p w14:paraId="20C90EDB" w14:textId="77777777" w:rsidR="001B4790" w:rsidRDefault="001B4790" w:rsidP="001B4790">
      <w:pPr>
        <w:spacing w:line="240" w:lineRule="auto"/>
        <w:jc w:val="center"/>
      </w:pPr>
    </w:p>
    <w:p w14:paraId="5C4B9D0E" w14:textId="77777777" w:rsidR="00F67D75" w:rsidRDefault="00F67D75" w:rsidP="001B4790">
      <w:pPr>
        <w:spacing w:line="240" w:lineRule="auto"/>
        <w:jc w:val="center"/>
      </w:pPr>
    </w:p>
    <w:p w14:paraId="5BD51673" w14:textId="77777777" w:rsidR="00F67D75" w:rsidRDefault="00F67D75" w:rsidP="001B4790">
      <w:pPr>
        <w:spacing w:line="240" w:lineRule="auto"/>
        <w:jc w:val="center"/>
      </w:pPr>
    </w:p>
    <w:p w14:paraId="18CB16FE" w14:textId="77777777" w:rsidR="001B4790" w:rsidRDefault="001B4790" w:rsidP="001B4790">
      <w:pPr>
        <w:spacing w:line="240" w:lineRule="auto"/>
        <w:jc w:val="center"/>
      </w:pPr>
    </w:p>
    <w:p w14:paraId="423DC040" w14:textId="77777777" w:rsidR="001B4790" w:rsidRPr="002B2829" w:rsidRDefault="001B4790" w:rsidP="001B4790">
      <w:pPr>
        <w:spacing w:line="240" w:lineRule="auto"/>
        <w:jc w:val="center"/>
      </w:pPr>
      <w:r>
        <w:t>_____________________________________________</w:t>
      </w:r>
    </w:p>
    <w:p w14:paraId="56053702"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211C26D0" w14:textId="77777777" w:rsidR="001B4790" w:rsidRDefault="001B4790" w:rsidP="001B4790">
      <w:pPr>
        <w:spacing w:line="240" w:lineRule="auto"/>
        <w:jc w:val="center"/>
      </w:pPr>
      <w:r>
        <w:t>Instituto Federal do Pará – Campus Belém</w:t>
      </w:r>
    </w:p>
    <w:p w14:paraId="5009C04B" w14:textId="77777777" w:rsidR="006749CA" w:rsidRDefault="006749CA" w:rsidP="001B4790"/>
    <w:p w14:paraId="2122E912" w14:textId="77777777" w:rsidR="006749CA" w:rsidRDefault="006749CA">
      <w:pPr>
        <w:spacing w:after="160" w:line="240" w:lineRule="auto"/>
        <w:jc w:val="left"/>
        <w:rPr>
          <w:rFonts w:cs="Times New Roman"/>
          <w:szCs w:val="24"/>
        </w:rPr>
      </w:pPr>
    </w:p>
    <w:p w14:paraId="535419A0" w14:textId="77777777" w:rsidR="001B4790" w:rsidRPr="002B2829" w:rsidRDefault="001B4790" w:rsidP="001B4790">
      <w:pPr>
        <w:spacing w:line="240" w:lineRule="auto"/>
        <w:jc w:val="center"/>
      </w:pPr>
      <w:r>
        <w:t>_____________________________________________</w:t>
      </w:r>
    </w:p>
    <w:p w14:paraId="5C67F0E8" w14:textId="77777777"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14:paraId="1A91CFB2" w14:textId="77777777" w:rsidR="001B4790" w:rsidRDefault="001B4790" w:rsidP="001B4790">
      <w:pPr>
        <w:spacing w:line="240" w:lineRule="auto"/>
        <w:jc w:val="center"/>
      </w:pPr>
      <w:r>
        <w:t>Instituto Federal do Pará – Campus Belém</w:t>
      </w:r>
    </w:p>
    <w:p w14:paraId="66D9AA37" w14:textId="77777777" w:rsidR="001B4790" w:rsidRDefault="001B4790">
      <w:pPr>
        <w:spacing w:after="160" w:line="240" w:lineRule="auto"/>
        <w:jc w:val="left"/>
        <w:rPr>
          <w:rFonts w:cs="Times New Roman"/>
          <w:szCs w:val="24"/>
        </w:rPr>
      </w:pPr>
    </w:p>
    <w:p w14:paraId="4763F5EB" w14:textId="77777777" w:rsidR="001B4790" w:rsidRDefault="001B4790">
      <w:pPr>
        <w:spacing w:after="160" w:line="240" w:lineRule="auto"/>
        <w:jc w:val="left"/>
        <w:rPr>
          <w:rFonts w:cs="Times New Roman"/>
          <w:szCs w:val="24"/>
        </w:rPr>
      </w:pPr>
    </w:p>
    <w:p w14:paraId="60DE0E76" w14:textId="77777777" w:rsidR="001B4790" w:rsidRPr="002B2829" w:rsidRDefault="001B4790" w:rsidP="001B4790">
      <w:pPr>
        <w:spacing w:line="240" w:lineRule="auto"/>
        <w:jc w:val="center"/>
      </w:pPr>
      <w:r>
        <w:t>_____________________________________________</w:t>
      </w:r>
    </w:p>
    <w:p w14:paraId="41DDB9C1" w14:textId="77777777"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14:paraId="722C08BD" w14:textId="77777777" w:rsidR="001B4790" w:rsidRDefault="001B4790" w:rsidP="001B4790">
      <w:pPr>
        <w:spacing w:line="240" w:lineRule="auto"/>
        <w:jc w:val="center"/>
      </w:pPr>
      <w:r>
        <w:t>Instituto Federal do Pará – Campus Belém</w:t>
      </w:r>
    </w:p>
    <w:p w14:paraId="1E581C85" w14:textId="77777777" w:rsidR="001B4790" w:rsidRDefault="001B4790">
      <w:pPr>
        <w:spacing w:after="160" w:line="240" w:lineRule="auto"/>
        <w:jc w:val="left"/>
        <w:rPr>
          <w:rFonts w:cs="Times New Roman"/>
          <w:szCs w:val="24"/>
        </w:rPr>
      </w:pPr>
    </w:p>
    <w:p w14:paraId="354AD67C" w14:textId="77777777" w:rsidR="001B4790" w:rsidRDefault="001B4790" w:rsidP="001B4790">
      <w:r>
        <w:br w:type="page"/>
      </w:r>
    </w:p>
    <w:p w14:paraId="1313276B" w14:textId="77777777" w:rsidR="006749CA" w:rsidRDefault="006749CA">
      <w:pPr>
        <w:spacing w:after="160" w:line="240" w:lineRule="auto"/>
        <w:jc w:val="left"/>
        <w:rPr>
          <w:rFonts w:cs="Times New Roman"/>
          <w:szCs w:val="24"/>
        </w:rPr>
      </w:pPr>
    </w:p>
    <w:p w14:paraId="60DBFB93" w14:textId="77777777" w:rsidR="00A41A6D" w:rsidRDefault="00A41A6D" w:rsidP="00047D30"/>
    <w:p w14:paraId="724F3015" w14:textId="77777777" w:rsidR="00047D30" w:rsidRDefault="00047D30" w:rsidP="00047D30"/>
    <w:p w14:paraId="62F4953B" w14:textId="77777777" w:rsidR="00047D30" w:rsidRDefault="00047D30" w:rsidP="00047D30"/>
    <w:p w14:paraId="5C0DDF29" w14:textId="77777777" w:rsidR="00047D30" w:rsidRDefault="00047D30" w:rsidP="00047D30"/>
    <w:p w14:paraId="1B3702DC" w14:textId="77777777" w:rsidR="00047D30" w:rsidRDefault="00047D30" w:rsidP="00047D30"/>
    <w:p w14:paraId="28757908" w14:textId="77777777" w:rsidR="00047D30" w:rsidRDefault="00047D30" w:rsidP="00047D30"/>
    <w:p w14:paraId="3DB0E9D8" w14:textId="77777777" w:rsidR="00047D30" w:rsidRDefault="00047D30" w:rsidP="00047D30"/>
    <w:p w14:paraId="4707D750" w14:textId="77777777" w:rsidR="00047D30" w:rsidRDefault="00047D30" w:rsidP="00047D30"/>
    <w:p w14:paraId="12DBFBB8" w14:textId="77777777" w:rsidR="00047D30" w:rsidRDefault="00047D30" w:rsidP="00047D30"/>
    <w:p w14:paraId="1C548BA7" w14:textId="77777777" w:rsidR="00047D30" w:rsidRDefault="00047D30" w:rsidP="00047D30"/>
    <w:p w14:paraId="727E35EB" w14:textId="77777777" w:rsidR="00047D30" w:rsidRDefault="00047D30" w:rsidP="00047D30"/>
    <w:p w14:paraId="6EE777AC" w14:textId="77777777" w:rsidR="00047D30" w:rsidRDefault="00047D30" w:rsidP="00047D30"/>
    <w:p w14:paraId="40E6F2B4" w14:textId="77777777" w:rsidR="00047D30" w:rsidRDefault="00047D30" w:rsidP="00047D30"/>
    <w:p w14:paraId="76F9A88C" w14:textId="77777777" w:rsidR="00047D30" w:rsidRDefault="00047D30" w:rsidP="00047D30"/>
    <w:p w14:paraId="62C3F5CC" w14:textId="77777777" w:rsidR="00047D30" w:rsidRDefault="00047D30" w:rsidP="00047D30"/>
    <w:p w14:paraId="12B98587" w14:textId="77777777" w:rsidR="00047D30" w:rsidRDefault="00047D30" w:rsidP="00047D30"/>
    <w:p w14:paraId="72444D87" w14:textId="77777777" w:rsidR="00047D30" w:rsidRDefault="00047D30" w:rsidP="00047D30"/>
    <w:p w14:paraId="415F2ACE" w14:textId="77777777" w:rsidR="00047D30" w:rsidRDefault="00047D30" w:rsidP="00047D30"/>
    <w:p w14:paraId="7AF9F6ED" w14:textId="77777777" w:rsidR="00047D30" w:rsidRDefault="00047D30" w:rsidP="00047D30"/>
    <w:p w14:paraId="6282D6FC" w14:textId="77777777" w:rsidR="00047D30" w:rsidRDefault="00047D30" w:rsidP="00047D30"/>
    <w:p w14:paraId="507E692C" w14:textId="77777777" w:rsidR="00047D30" w:rsidRDefault="00047D30" w:rsidP="00047D30"/>
    <w:p w14:paraId="1C959ED8" w14:textId="77777777" w:rsidR="00047D30" w:rsidRDefault="00047D30" w:rsidP="00047D30"/>
    <w:p w14:paraId="32FB807D" w14:textId="77777777" w:rsidR="00047D30" w:rsidRDefault="00047D30" w:rsidP="00047D30"/>
    <w:p w14:paraId="757D01D7" w14:textId="77777777" w:rsidR="00047D30" w:rsidRDefault="00047D30" w:rsidP="00047D30"/>
    <w:p w14:paraId="57BC8B6B" w14:textId="77777777" w:rsidR="002436C0" w:rsidRDefault="002436C0" w:rsidP="00047D30"/>
    <w:p w14:paraId="773D5A84" w14:textId="77777777" w:rsidR="002436C0" w:rsidRDefault="002436C0" w:rsidP="00047D30"/>
    <w:p w14:paraId="07C66135" w14:textId="77777777" w:rsidR="002436C0" w:rsidRDefault="002436C0" w:rsidP="00047D30"/>
    <w:p w14:paraId="608BED6B" w14:textId="77777777" w:rsidR="002436C0" w:rsidRDefault="002436C0" w:rsidP="00047D30"/>
    <w:p w14:paraId="7320006E" w14:textId="77777777" w:rsidR="00047D30" w:rsidRDefault="00047D30" w:rsidP="00047D30"/>
    <w:p w14:paraId="2DBD5EA5" w14:textId="77777777" w:rsidR="00047D30" w:rsidRDefault="00047D30" w:rsidP="00047D30"/>
    <w:p w14:paraId="54E49BF5" w14:textId="77777777" w:rsidR="002436C0" w:rsidRDefault="00550A24" w:rsidP="00F042EC">
      <w:pPr>
        <w:ind w:left="4253"/>
      </w:pPr>
      <w:r>
        <w:t>À</w:t>
      </w:r>
      <w:r w:rsidR="00F042EC">
        <w:t xml:space="preserve"> Simone, minha esposa e companheira de todas as horas.</w:t>
      </w:r>
    </w:p>
    <w:p w14:paraId="613FF2CC" w14:textId="77777777" w:rsidR="002436C0" w:rsidRDefault="002436C0">
      <w:pPr>
        <w:spacing w:after="160" w:line="240" w:lineRule="auto"/>
        <w:jc w:val="left"/>
      </w:pPr>
      <w:r>
        <w:br w:type="page"/>
      </w:r>
    </w:p>
    <w:p w14:paraId="6D52726B" w14:textId="77777777" w:rsidR="002436C0" w:rsidRDefault="002436C0" w:rsidP="002436C0">
      <w:pPr>
        <w:jc w:val="center"/>
      </w:pPr>
      <w:r w:rsidRPr="002436C0">
        <w:rPr>
          <w:b/>
        </w:rPr>
        <w:lastRenderedPageBreak/>
        <w:t>AGRADECIMENTOS</w:t>
      </w:r>
    </w:p>
    <w:p w14:paraId="0EFC6BCF" w14:textId="77777777" w:rsidR="002436C0" w:rsidRDefault="002436C0" w:rsidP="009F00C7">
      <w:pPr>
        <w:spacing w:line="240" w:lineRule="auto"/>
        <w:jc w:val="center"/>
      </w:pPr>
    </w:p>
    <w:p w14:paraId="04C09E46" w14:textId="77777777" w:rsidR="002436C0" w:rsidRDefault="002436C0" w:rsidP="009F00C7">
      <w:pPr>
        <w:spacing w:line="240" w:lineRule="auto"/>
        <w:jc w:val="center"/>
      </w:pPr>
    </w:p>
    <w:p w14:paraId="6C848E23" w14:textId="77777777" w:rsidR="00295F98" w:rsidRDefault="00295F98" w:rsidP="009F00C7">
      <w:pPr>
        <w:spacing w:line="240" w:lineRule="auto"/>
        <w:jc w:val="center"/>
      </w:pPr>
    </w:p>
    <w:p w14:paraId="344DC316" w14:textId="77777777" w:rsidR="00295F98" w:rsidRPr="002436C0" w:rsidRDefault="00295F98" w:rsidP="00295F98">
      <w:r>
        <w:tab/>
      </w:r>
      <w:proofErr w:type="gramStart"/>
      <w:r>
        <w:t>A Deus</w:t>
      </w:r>
      <w:proofErr w:type="gramEnd"/>
      <w:r>
        <w:t>, pois é digno de toda Honra, toda Glória e todo Louvor, hoje e sempre.</w:t>
      </w:r>
    </w:p>
    <w:p w14:paraId="2641EBE6" w14:textId="77777777" w:rsidR="00295F98" w:rsidRDefault="00295F98" w:rsidP="009F00C7">
      <w:pPr>
        <w:spacing w:line="240" w:lineRule="auto"/>
        <w:jc w:val="center"/>
      </w:pPr>
    </w:p>
    <w:p w14:paraId="4A03A647" w14:textId="77777777"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090ED5D3" w14:textId="77777777" w:rsidR="002436C0" w:rsidRDefault="002436C0" w:rsidP="009F00C7">
      <w:pPr>
        <w:spacing w:line="240" w:lineRule="auto"/>
      </w:pPr>
    </w:p>
    <w:p w14:paraId="192DC5F0" w14:textId="77777777"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14:paraId="0C0F4A34" w14:textId="77777777" w:rsidR="002436C0" w:rsidRDefault="002436C0" w:rsidP="009F00C7">
      <w:pPr>
        <w:spacing w:line="240" w:lineRule="auto"/>
      </w:pPr>
    </w:p>
    <w:p w14:paraId="419E6157" w14:textId="77777777"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14:paraId="74092623" w14:textId="77777777" w:rsidR="0027555A" w:rsidRDefault="0027555A" w:rsidP="009F00C7">
      <w:pPr>
        <w:spacing w:line="240" w:lineRule="auto"/>
      </w:pPr>
    </w:p>
    <w:p w14:paraId="1E08FD42" w14:textId="77777777" w:rsidR="0027555A" w:rsidRDefault="0027555A" w:rsidP="002436C0">
      <w:r>
        <w:tab/>
      </w:r>
      <w:r w:rsidR="00E96DB8">
        <w:t xml:space="preserve">A todos os amigos e colegas de trabalho da Fundação Cultural do Estado do Pará pelo apoio incondicional nos momentos em que precisei de ajuda em função do curso superior ou de problemas pessoais, em especial a Cezar Martins, Humberto Spindola, Nonato Ramos, Tatiane </w:t>
      </w:r>
      <w:proofErr w:type="spellStart"/>
      <w:r w:rsidR="00E96DB8">
        <w:t>Launé</w:t>
      </w:r>
      <w:proofErr w:type="spellEnd"/>
      <w:r w:rsidR="00E96DB8">
        <w:t>, Rosa Oliveira e Dina Oliveira.</w:t>
      </w:r>
    </w:p>
    <w:p w14:paraId="59E8A038" w14:textId="77777777" w:rsidR="006749CA" w:rsidRDefault="006749CA">
      <w:pPr>
        <w:spacing w:after="160" w:line="240" w:lineRule="auto"/>
        <w:jc w:val="left"/>
        <w:rPr>
          <w:rFonts w:cs="Times New Roman"/>
          <w:b/>
          <w:szCs w:val="24"/>
        </w:rPr>
      </w:pPr>
      <w:r>
        <w:rPr>
          <w:rFonts w:cs="Times New Roman"/>
          <w:b/>
          <w:szCs w:val="24"/>
        </w:rPr>
        <w:br w:type="page"/>
      </w:r>
    </w:p>
    <w:p w14:paraId="4C577CFA"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53626D98" w14:textId="77777777" w:rsidR="00A41A6D" w:rsidRDefault="00A41A6D" w:rsidP="00261B34">
      <w:pPr>
        <w:spacing w:line="240" w:lineRule="auto"/>
        <w:jc w:val="center"/>
        <w:rPr>
          <w:rFonts w:cs="Times New Roman"/>
          <w:szCs w:val="24"/>
        </w:rPr>
      </w:pPr>
    </w:p>
    <w:p w14:paraId="021333D8" w14:textId="77777777" w:rsidR="003232F1" w:rsidRDefault="003232F1" w:rsidP="00261B34">
      <w:pPr>
        <w:spacing w:line="240" w:lineRule="auto"/>
        <w:jc w:val="center"/>
        <w:rPr>
          <w:rFonts w:cs="Times New Roman"/>
          <w:szCs w:val="24"/>
        </w:rPr>
      </w:pPr>
    </w:p>
    <w:p w14:paraId="35B88DDB" w14:textId="77777777" w:rsidR="003232F1" w:rsidRPr="002B2829" w:rsidRDefault="003232F1" w:rsidP="00261B34">
      <w:pPr>
        <w:spacing w:line="240" w:lineRule="auto"/>
        <w:jc w:val="center"/>
        <w:rPr>
          <w:rFonts w:cs="Times New Roman"/>
          <w:szCs w:val="24"/>
        </w:rPr>
      </w:pPr>
    </w:p>
    <w:p w14:paraId="0426E0BC" w14:textId="77777777"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spellStart"/>
      <w:proofErr w:type="gramStart"/>
      <w:r w:rsidR="00DA340C">
        <w:t>DashGen</w:t>
      </w:r>
      <w:proofErr w:type="spellEnd"/>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proofErr w:type="spellStart"/>
      <w:r w:rsidR="00060780">
        <w:rPr>
          <w:i/>
        </w:rPr>
        <w:t>d</w:t>
      </w:r>
      <w:r w:rsidR="00F07A8A" w:rsidRPr="00F07A8A">
        <w:rPr>
          <w:i/>
        </w:rPr>
        <w:t>ashboards</w:t>
      </w:r>
      <w:proofErr w:type="spellEnd"/>
      <w:r>
        <w:t xml:space="preserve"> a partir de arquivos em formato CSV</w:t>
      </w:r>
      <w:r w:rsidR="00E034AB" w:rsidRPr="002B2829">
        <w:t>.</w:t>
      </w:r>
      <w:r>
        <w:t xml:space="preserve"> Esta aplicação foi desenvolvida </w:t>
      </w:r>
      <w:r w:rsidR="003A0557">
        <w:t xml:space="preserve">em linguagem de programação Java </w:t>
      </w:r>
      <w:proofErr w:type="gramStart"/>
      <w:r w:rsidR="003A0557">
        <w:t>8</w:t>
      </w:r>
      <w:proofErr w:type="gramEnd"/>
      <w:r w:rsidR="003A0557">
        <w:t xml:space="preserve">, </w:t>
      </w:r>
      <w:r>
        <w:t>utilizando soluções de código fonte aberto e gera artefatos finais em HTML</w:t>
      </w:r>
      <w:r w:rsidR="00DA340C">
        <w:t>5</w:t>
      </w:r>
      <w:r>
        <w:t xml:space="preserve"> com </w:t>
      </w:r>
      <w:r w:rsidR="00DA340C">
        <w:t xml:space="preserve">o </w:t>
      </w:r>
      <w:r>
        <w:t xml:space="preserve">suporte de bibliotecas em </w:t>
      </w:r>
      <w:proofErr w:type="spellStart"/>
      <w:r>
        <w:t>Javascript</w:t>
      </w:r>
      <w:proofErr w:type="spellEnd"/>
      <w:r>
        <w:t xml:space="preserve"> capazes de </w:t>
      </w:r>
      <w:proofErr w:type="spellStart"/>
      <w:r>
        <w:t>renderizar</w:t>
      </w:r>
      <w:proofErr w:type="spellEnd"/>
      <w:r>
        <w:t xml:space="preserve">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14:paraId="62882C11" w14:textId="77777777" w:rsidR="00D72447" w:rsidRPr="002B2829" w:rsidRDefault="00D72447" w:rsidP="00D72447">
      <w:pPr>
        <w:rPr>
          <w:rFonts w:cs="Times New Roman"/>
          <w:szCs w:val="24"/>
        </w:rPr>
      </w:pPr>
    </w:p>
    <w:p w14:paraId="1D0F629E"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proofErr w:type="spellStart"/>
      <w:r w:rsidR="00F07A8A" w:rsidRPr="00F07A8A">
        <w:rPr>
          <w:rFonts w:cs="Times New Roman"/>
          <w:i/>
          <w:szCs w:val="24"/>
        </w:rPr>
        <w:t>dashboards</w:t>
      </w:r>
      <w:proofErr w:type="spellEnd"/>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72470416" w14:textId="77777777" w:rsidR="00145C67" w:rsidRPr="002B2829" w:rsidRDefault="00145C67" w:rsidP="005B70D0">
      <w:pPr>
        <w:spacing w:line="240" w:lineRule="auto"/>
        <w:rPr>
          <w:rFonts w:cs="Times New Roman"/>
          <w:szCs w:val="24"/>
        </w:rPr>
      </w:pPr>
    </w:p>
    <w:p w14:paraId="2974C524"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7FBBC75F"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61DC8AC9" w14:textId="77777777" w:rsidR="00145C67" w:rsidRPr="00301F6A" w:rsidRDefault="00145C67" w:rsidP="00261B34">
      <w:pPr>
        <w:spacing w:line="240" w:lineRule="auto"/>
        <w:jc w:val="center"/>
        <w:rPr>
          <w:rFonts w:cs="Times New Roman"/>
          <w:b/>
          <w:szCs w:val="24"/>
          <w:lang w:val="en-US"/>
        </w:rPr>
      </w:pPr>
    </w:p>
    <w:p w14:paraId="64C523D9" w14:textId="77777777" w:rsidR="003232F1" w:rsidRPr="00301F6A" w:rsidRDefault="003232F1" w:rsidP="00261B34">
      <w:pPr>
        <w:spacing w:line="240" w:lineRule="auto"/>
        <w:jc w:val="center"/>
        <w:rPr>
          <w:rFonts w:cs="Times New Roman"/>
          <w:b/>
          <w:szCs w:val="24"/>
          <w:lang w:val="en-US"/>
        </w:rPr>
      </w:pPr>
    </w:p>
    <w:p w14:paraId="79FD2C12" w14:textId="77777777" w:rsidR="003232F1" w:rsidRPr="00301F6A" w:rsidRDefault="003232F1" w:rsidP="00261B34">
      <w:pPr>
        <w:spacing w:line="240" w:lineRule="auto"/>
        <w:jc w:val="center"/>
        <w:rPr>
          <w:rFonts w:cs="Times New Roman"/>
          <w:b/>
          <w:szCs w:val="24"/>
          <w:lang w:val="en-US"/>
        </w:rPr>
      </w:pPr>
    </w:p>
    <w:p w14:paraId="0090B27E" w14:textId="77777777" w:rsidR="00F92514" w:rsidRPr="00552D85" w:rsidRDefault="007557C7" w:rsidP="006953B7">
      <w:pPr>
        <w:rPr>
          <w:lang w:val="en-US"/>
        </w:rPr>
      </w:pPr>
      <w:commentRangeStart w:id="1"/>
      <w:r w:rsidRPr="00552D85">
        <w:rPr>
          <w:lang w:val="en-US"/>
        </w:rPr>
        <w:t xml:space="preserve">The </w:t>
      </w:r>
      <w:del w:id="2" w:author="Claudio Martins" w:date="2020-05-01T10:11:00Z">
        <w:r w:rsidRPr="00552D85" w:rsidDel="00552D85">
          <w:rPr>
            <w:lang w:val="en-US"/>
          </w:rPr>
          <w:delText>objective of this paper</w:delText>
        </w:r>
      </w:del>
      <w:ins w:id="3" w:author="Claudio Martins" w:date="2020-05-01T10:11:00Z">
        <w:r w:rsidR="00552D85">
          <w:rPr>
            <w:lang w:val="en-US"/>
          </w:rPr>
          <w:t xml:space="preserve"> </w:t>
        </w:r>
        <w:r w:rsidR="00552D85" w:rsidRPr="00552D85">
          <w:rPr>
            <w:lang w:val="en-US"/>
          </w:rPr>
          <w:t>goal of this academic work</w:t>
        </w:r>
      </w:ins>
      <w:r w:rsidRPr="00552D85">
        <w:rPr>
          <w:lang w:val="en-US"/>
        </w:rPr>
        <w:t xml:space="preserve"> is the development of an application called </w:t>
      </w:r>
      <w:proofErr w:type="spellStart"/>
      <w:r w:rsidRPr="00552D85">
        <w:rPr>
          <w:lang w:val="en-US"/>
        </w:rPr>
        <w:t>DashGen</w:t>
      </w:r>
      <w:proofErr w:type="spellEnd"/>
      <w:r w:rsidRPr="00552D85">
        <w:rPr>
          <w:lang w:val="en-US"/>
        </w:rPr>
        <w:t xml:space="preserve">, result of a study on software reuse and </w:t>
      </w:r>
      <w:r w:rsidR="006953B7" w:rsidRPr="00552D85">
        <w:rPr>
          <w:lang w:val="en-US"/>
        </w:rPr>
        <w:t xml:space="preserve">template-based source code </w:t>
      </w:r>
      <w:r w:rsidRPr="00552D85">
        <w:rPr>
          <w:lang w:val="en-US"/>
        </w:rPr>
        <w:t xml:space="preserve">generation, capable of </w:t>
      </w:r>
      <w:r w:rsidR="006953B7" w:rsidRPr="00552D85">
        <w:rPr>
          <w:lang w:val="en-US"/>
        </w:rPr>
        <w:t xml:space="preserve">generating </w:t>
      </w:r>
      <w:r w:rsidRPr="00552D85">
        <w:rPr>
          <w:lang w:val="en-US"/>
        </w:rPr>
        <w:t>data presentation charts in graphic format</w:t>
      </w:r>
      <w:r w:rsidR="006953B7" w:rsidRPr="00552D85">
        <w:rPr>
          <w:lang w:val="en-US"/>
        </w:rPr>
        <w:t xml:space="preserve"> known as dashboards</w:t>
      </w:r>
      <w:r w:rsidRPr="00552D85">
        <w:rPr>
          <w:lang w:val="en-US"/>
        </w:rPr>
        <w:t>, from files in CSV format. This application was developed</w:t>
      </w:r>
      <w:r w:rsidR="003A0557" w:rsidRPr="00552D85">
        <w:rPr>
          <w:lang w:val="en-US"/>
        </w:rPr>
        <w:t xml:space="preserve"> in Java 8 programming Language,</w:t>
      </w:r>
      <w:r w:rsidRPr="00552D85">
        <w:rPr>
          <w:lang w:val="en-US"/>
        </w:rPr>
        <w:t xml:space="preserve"> using open source solutions and generates final HTML5 artifacts with </w:t>
      </w:r>
      <w:proofErr w:type="spellStart"/>
      <w:r w:rsidRPr="00552D85">
        <w:rPr>
          <w:lang w:val="en-US"/>
        </w:rPr>
        <w:t>Javascript</w:t>
      </w:r>
      <w:proofErr w:type="spellEnd"/>
      <w:r w:rsidRPr="00552D85">
        <w:rPr>
          <w:lang w:val="en-US"/>
        </w:rPr>
        <w:t xml:space="preserve"> libraries support, able to render graphics and </w:t>
      </w:r>
      <w:r w:rsidR="00481DF7" w:rsidRPr="00552D85">
        <w:rPr>
          <w:lang w:val="en-US"/>
        </w:rPr>
        <w:t xml:space="preserve">dynamic </w:t>
      </w:r>
      <w:proofErr w:type="spellStart"/>
      <w:r w:rsidR="00481DF7" w:rsidRPr="00552D85">
        <w:rPr>
          <w:lang w:val="en-US"/>
        </w:rPr>
        <w:t>cross</w:t>
      </w:r>
      <w:r w:rsidRPr="00552D85">
        <w:rPr>
          <w:lang w:val="en-US"/>
        </w:rPr>
        <w:t>filters</w:t>
      </w:r>
      <w:proofErr w:type="spellEnd"/>
      <w:r w:rsidRPr="00552D85">
        <w:rPr>
          <w:lang w:val="en-US"/>
        </w:rPr>
        <w:t xml:space="preserve">. </w:t>
      </w:r>
      <w:r w:rsidR="00481DF7" w:rsidRPr="00552D85">
        <w:rPr>
          <w:lang w:val="en-US"/>
        </w:rPr>
        <w:t>It is</w:t>
      </w:r>
      <w:r w:rsidRPr="00552D85">
        <w:rPr>
          <w:lang w:val="en-US"/>
        </w:rPr>
        <w:t xml:space="preserve"> expected that this work contribute to research </w:t>
      </w:r>
      <w:r w:rsidR="0036406D" w:rsidRPr="00552D85">
        <w:rPr>
          <w:lang w:val="en-US"/>
        </w:rPr>
        <w:t>on</w:t>
      </w:r>
      <w:r w:rsidRPr="00552D85">
        <w:rPr>
          <w:lang w:val="en-US"/>
        </w:rPr>
        <w:t xml:space="preserve"> automatic artifact generation </w:t>
      </w:r>
      <w:r w:rsidR="00481DF7" w:rsidRPr="00552D85">
        <w:rPr>
          <w:lang w:val="en-US"/>
        </w:rPr>
        <w:t xml:space="preserve">in </w:t>
      </w:r>
      <w:r w:rsidR="0036406D" w:rsidRPr="00552D85">
        <w:rPr>
          <w:lang w:val="en-US"/>
        </w:rPr>
        <w:t>different application</w:t>
      </w:r>
      <w:r w:rsidR="00481DF7" w:rsidRPr="00552D85">
        <w:rPr>
          <w:lang w:val="en-US"/>
        </w:rPr>
        <w:t xml:space="preserve"> domains </w:t>
      </w:r>
      <w:r w:rsidRPr="00552D85">
        <w:rPr>
          <w:lang w:val="en-US"/>
        </w:rPr>
        <w:t>and data presentation in dynamic graphic reports.</w:t>
      </w:r>
      <w:commentRangeEnd w:id="1"/>
      <w:r w:rsidR="00313500">
        <w:rPr>
          <w:rStyle w:val="Refdecomentrio"/>
        </w:rPr>
        <w:commentReference w:id="1"/>
      </w:r>
    </w:p>
    <w:p w14:paraId="4A1C3A4E" w14:textId="77777777" w:rsidR="007557C7" w:rsidRPr="00552D85" w:rsidRDefault="007557C7" w:rsidP="00145C67">
      <w:pPr>
        <w:spacing w:line="240" w:lineRule="auto"/>
        <w:rPr>
          <w:lang w:val="en-US"/>
        </w:rPr>
      </w:pPr>
    </w:p>
    <w:p w14:paraId="37F59476" w14:textId="77777777" w:rsidR="007557C7" w:rsidRPr="00301F6A" w:rsidRDefault="007557C7" w:rsidP="00145C67">
      <w:pPr>
        <w:spacing w:line="240" w:lineRule="auto"/>
        <w:rPr>
          <w:rFonts w:cs="Times New Roman"/>
          <w:szCs w:val="24"/>
          <w:lang w:val="en-US"/>
        </w:rPr>
      </w:pPr>
    </w:p>
    <w:p w14:paraId="634D34CD" w14:textId="77777777"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23EF96AF" w14:textId="77777777" w:rsidR="00E912E9" w:rsidRDefault="00E912E9">
      <w:pPr>
        <w:spacing w:after="160" w:line="240" w:lineRule="auto"/>
        <w:jc w:val="left"/>
        <w:rPr>
          <w:rFonts w:cs="Times New Roman"/>
          <w:szCs w:val="24"/>
          <w:lang w:val="en-US"/>
        </w:rPr>
      </w:pPr>
      <w:r>
        <w:rPr>
          <w:rFonts w:cs="Times New Roman"/>
          <w:szCs w:val="24"/>
          <w:lang w:val="en-US"/>
        </w:rPr>
        <w:br w:type="page"/>
      </w:r>
    </w:p>
    <w:p w14:paraId="397474DE" w14:textId="77777777" w:rsidR="00E912E9" w:rsidRDefault="00E912E9" w:rsidP="00EE0572">
      <w:pPr>
        <w:spacing w:line="240" w:lineRule="auto"/>
        <w:jc w:val="center"/>
        <w:rPr>
          <w:rFonts w:cs="Times New Roman"/>
          <w:b/>
          <w:szCs w:val="24"/>
        </w:rPr>
      </w:pPr>
      <w:r>
        <w:rPr>
          <w:rFonts w:cs="Times New Roman"/>
          <w:b/>
          <w:szCs w:val="24"/>
        </w:rPr>
        <w:lastRenderedPageBreak/>
        <w:t>LISTA DE TABELAS</w:t>
      </w:r>
    </w:p>
    <w:p w14:paraId="43B43274" w14:textId="77777777" w:rsidR="00E912E9" w:rsidRPr="00612AAA" w:rsidRDefault="00E912E9" w:rsidP="00EE0572">
      <w:pPr>
        <w:spacing w:line="240" w:lineRule="auto"/>
        <w:jc w:val="center"/>
        <w:rPr>
          <w:rFonts w:cs="Times New Roman"/>
          <w:b/>
          <w:szCs w:val="24"/>
        </w:rPr>
      </w:pPr>
    </w:p>
    <w:p w14:paraId="730062C1" w14:textId="77777777" w:rsidR="00E912E9" w:rsidRPr="00612AAA" w:rsidRDefault="00E912E9" w:rsidP="00EE0572">
      <w:pPr>
        <w:spacing w:line="240" w:lineRule="auto"/>
        <w:jc w:val="center"/>
        <w:rPr>
          <w:rFonts w:cs="Times New Roman"/>
          <w:b/>
          <w:szCs w:val="24"/>
        </w:rPr>
      </w:pPr>
    </w:p>
    <w:p w14:paraId="70D9856A" w14:textId="77777777"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739E2F7D" w14:textId="77777777" w:rsidTr="00703334">
        <w:tc>
          <w:tcPr>
            <w:tcW w:w="1384" w:type="dxa"/>
            <w:vAlign w:val="bottom"/>
            <w:hideMark/>
          </w:tcPr>
          <w:p w14:paraId="63E024B9" w14:textId="77777777"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EDB8BB" w14:textId="6C207210" w:rsidR="00E912E9" w:rsidRPr="00275A0B" w:rsidRDefault="00FD1DE5" w:rsidP="00BD116B">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 xml:space="preserve">Descrição de Abordagens de </w:t>
            </w:r>
            <w:proofErr w:type="spellStart"/>
            <w:r w:rsidR="00E912E9">
              <w:rPr>
                <w:rFonts w:cs="Times New Roman"/>
                <w:szCs w:val="24"/>
              </w:rPr>
              <w:t>Reúso</w:t>
            </w:r>
            <w:proofErr w:type="spellEnd"/>
            <w:r w:rsidR="00E912E9">
              <w:rPr>
                <w:rFonts w:cs="Times New Roman"/>
                <w:szCs w:val="24"/>
              </w:rPr>
              <w:t xml:space="preserve"> de </w:t>
            </w:r>
            <w:proofErr w:type="gramStart"/>
            <w:r w:rsidR="00E912E9">
              <w:rPr>
                <w:rFonts w:cs="Times New Roman"/>
                <w:szCs w:val="24"/>
              </w:rPr>
              <w:t>Software</w:t>
            </w:r>
            <w:ins w:id="4" w:author="Glauber Matteis Gadelha" w:date="2020-05-30T15:21:00Z">
              <w:r w:rsidR="00BD116B">
                <w:rPr>
                  <w:rFonts w:cs="Times New Roman"/>
                  <w:szCs w:val="24"/>
                </w:rPr>
                <w:t xml:space="preserve"> ...</w:t>
              </w:r>
              <w:proofErr w:type="gramEnd"/>
              <w:r w:rsidR="00BD116B">
                <w:rPr>
                  <w:rFonts w:cs="Times New Roman"/>
                  <w:szCs w:val="24"/>
                </w:rPr>
                <w:t>....................</w:t>
              </w:r>
            </w:ins>
            <w:del w:id="5" w:author="Glauber Matteis Gadelha" w:date="2020-05-30T15:21:00Z">
              <w:r w:rsidR="00275A0B" w:rsidDel="00BD116B">
                <w:rPr>
                  <w:rFonts w:cs="Times New Roman"/>
                  <w:szCs w:val="24"/>
                </w:rPr>
                <w:delText xml:space="preserve"> </w:delText>
              </w:r>
              <w:r w:rsidR="00C439BE" w:rsidDel="00BD116B">
                <w:rPr>
                  <w:rFonts w:cs="Times New Roman"/>
                  <w:szCs w:val="24"/>
                </w:rPr>
                <w:delText xml:space="preserve"> </w:delText>
              </w:r>
              <w:r w:rsidR="003D5A11" w:rsidDel="00BD116B">
                <w:rPr>
                  <w:rFonts w:cs="Times New Roman"/>
                  <w:szCs w:val="24"/>
                </w:rPr>
                <w:delText>............</w:delText>
              </w:r>
              <w:r w:rsidR="00275A0B" w:rsidDel="00BD116B">
                <w:rPr>
                  <w:rFonts w:cs="Times New Roman"/>
                  <w:szCs w:val="24"/>
                </w:rPr>
                <w:delText>........</w:delText>
              </w:r>
              <w:r w:rsidR="00C439BE" w:rsidDel="00BD116B">
                <w:rPr>
                  <w:rFonts w:cs="Times New Roman"/>
                  <w:szCs w:val="24"/>
                </w:rPr>
                <w:delText>.........</w:delText>
              </w:r>
              <w:r w:rsidR="00275A0B" w:rsidDel="00BD116B">
                <w:rPr>
                  <w:rFonts w:cs="Times New Roman"/>
                  <w:szCs w:val="24"/>
                </w:rPr>
                <w:delText>...</w:delText>
              </w:r>
            </w:del>
          </w:p>
        </w:tc>
        <w:tc>
          <w:tcPr>
            <w:tcW w:w="568" w:type="dxa"/>
            <w:vAlign w:val="bottom"/>
            <w:hideMark/>
          </w:tcPr>
          <w:p w14:paraId="42D4AA83" w14:textId="77777777" w:rsidR="00E912E9" w:rsidRDefault="00550A24" w:rsidP="009379AE">
            <w:pPr>
              <w:spacing w:line="240" w:lineRule="auto"/>
              <w:jc w:val="right"/>
              <w:rPr>
                <w:rFonts w:cs="Times New Roman"/>
                <w:szCs w:val="24"/>
              </w:rPr>
            </w:pPr>
            <w:r>
              <w:rPr>
                <w:rFonts w:cs="Times New Roman"/>
                <w:szCs w:val="24"/>
              </w:rPr>
              <w:t>21</w:t>
            </w:r>
          </w:p>
        </w:tc>
      </w:tr>
      <w:tr w:rsidR="009379AE" w14:paraId="131F3CDF" w14:textId="77777777" w:rsidTr="00703334">
        <w:tc>
          <w:tcPr>
            <w:tcW w:w="1384" w:type="dxa"/>
            <w:vAlign w:val="bottom"/>
          </w:tcPr>
          <w:p w14:paraId="1690CEB1" w14:textId="77777777" w:rsidR="009379AE" w:rsidRDefault="009379AE" w:rsidP="009379AE">
            <w:pPr>
              <w:spacing w:line="240" w:lineRule="auto"/>
              <w:jc w:val="left"/>
              <w:rPr>
                <w:rFonts w:cs="Times New Roman"/>
                <w:szCs w:val="24"/>
              </w:rPr>
            </w:pPr>
          </w:p>
        </w:tc>
        <w:tc>
          <w:tcPr>
            <w:tcW w:w="7229" w:type="dxa"/>
            <w:vAlign w:val="bottom"/>
          </w:tcPr>
          <w:p w14:paraId="4C560E94" w14:textId="77777777" w:rsidR="009379AE" w:rsidRDefault="009379AE" w:rsidP="0050466D">
            <w:pPr>
              <w:spacing w:line="240" w:lineRule="auto"/>
              <w:rPr>
                <w:rFonts w:cs="Times New Roman"/>
                <w:szCs w:val="24"/>
              </w:rPr>
            </w:pPr>
          </w:p>
        </w:tc>
        <w:tc>
          <w:tcPr>
            <w:tcW w:w="568" w:type="dxa"/>
            <w:vAlign w:val="bottom"/>
          </w:tcPr>
          <w:p w14:paraId="1C7A1909" w14:textId="77777777" w:rsidR="009379AE" w:rsidRDefault="009379AE" w:rsidP="009379AE">
            <w:pPr>
              <w:spacing w:line="240" w:lineRule="auto"/>
              <w:jc w:val="right"/>
              <w:rPr>
                <w:rFonts w:cs="Times New Roman"/>
                <w:szCs w:val="24"/>
              </w:rPr>
            </w:pPr>
          </w:p>
        </w:tc>
      </w:tr>
      <w:tr w:rsidR="006E1BA7" w14:paraId="22234036" w14:textId="77777777" w:rsidTr="00703334">
        <w:tc>
          <w:tcPr>
            <w:tcW w:w="1384" w:type="dxa"/>
            <w:vAlign w:val="bottom"/>
          </w:tcPr>
          <w:p w14:paraId="306EFF3E" w14:textId="77777777" w:rsidR="006E1BA7" w:rsidRDefault="006E1BA7" w:rsidP="009379AE">
            <w:pPr>
              <w:spacing w:line="240" w:lineRule="auto"/>
              <w:jc w:val="left"/>
              <w:rPr>
                <w:rFonts w:cs="Times New Roman"/>
                <w:szCs w:val="24"/>
              </w:rPr>
            </w:pPr>
            <w:r>
              <w:rPr>
                <w:rFonts w:cs="Times New Roman"/>
                <w:szCs w:val="24"/>
              </w:rPr>
              <w:t>Tabela 2</w:t>
            </w:r>
          </w:p>
        </w:tc>
        <w:tc>
          <w:tcPr>
            <w:tcW w:w="7229" w:type="dxa"/>
            <w:vAlign w:val="bottom"/>
          </w:tcPr>
          <w:p w14:paraId="2D42CB43" w14:textId="52FCAE40" w:rsidR="006E1BA7" w:rsidRDefault="006E1BA7" w:rsidP="0050466D">
            <w:pPr>
              <w:spacing w:line="240" w:lineRule="auto"/>
              <w:rPr>
                <w:rFonts w:cs="Times New Roman"/>
                <w:szCs w:val="24"/>
              </w:rPr>
            </w:pPr>
            <w:r>
              <w:rPr>
                <w:rFonts w:cs="Times New Roman"/>
                <w:szCs w:val="24"/>
              </w:rPr>
              <w:t>- Resumo de diretivas</w:t>
            </w:r>
            <w:ins w:id="6" w:author="Glauber Matteis Gadelha" w:date="2020-05-30T15:36:00Z">
              <w:r w:rsidR="00595D97">
                <w:rPr>
                  <w:rFonts w:cs="Times New Roman"/>
                  <w:szCs w:val="24"/>
                </w:rPr>
                <w:t xml:space="preserve"> </w:t>
              </w:r>
            </w:ins>
            <w:r>
              <w:rPr>
                <w:rFonts w:cs="Times New Roman"/>
                <w:szCs w:val="24"/>
              </w:rPr>
              <w:t xml:space="preserve">Apache </w:t>
            </w:r>
            <w:proofErr w:type="spellStart"/>
            <w:r>
              <w:rPr>
                <w:rFonts w:cs="Times New Roman"/>
                <w:szCs w:val="24"/>
              </w:rPr>
              <w:t>Velocity</w:t>
            </w:r>
            <w:proofErr w:type="spellEnd"/>
            <w:r>
              <w:rPr>
                <w:rFonts w:cs="Times New Roman"/>
                <w:szCs w:val="24"/>
              </w:rPr>
              <w:t xml:space="preserve"> </w:t>
            </w:r>
            <w:proofErr w:type="gramStart"/>
            <w:r>
              <w:rPr>
                <w:rFonts w:cs="Times New Roman"/>
                <w:szCs w:val="24"/>
              </w:rPr>
              <w:t>VTL</w:t>
            </w:r>
            <w:ins w:id="7" w:author="Glauber Matteis Gadelha" w:date="2020-05-30T15:21:00Z">
              <w:r w:rsidR="00595D97">
                <w:rPr>
                  <w:rFonts w:cs="Times New Roman"/>
                  <w:szCs w:val="24"/>
                </w:rPr>
                <w:t xml:space="preserve"> ...</w:t>
              </w:r>
              <w:proofErr w:type="gramEnd"/>
              <w:r w:rsidR="00595D97">
                <w:rPr>
                  <w:rFonts w:cs="Times New Roman"/>
                  <w:szCs w:val="24"/>
                </w:rPr>
                <w:t>.......................</w:t>
              </w:r>
              <w:bookmarkStart w:id="8" w:name="_GoBack"/>
              <w:bookmarkEnd w:id="8"/>
              <w:r w:rsidR="00BD116B">
                <w:rPr>
                  <w:rFonts w:cs="Times New Roman"/>
                  <w:szCs w:val="24"/>
                </w:rPr>
                <w:t>........</w:t>
              </w:r>
            </w:ins>
          </w:p>
        </w:tc>
        <w:tc>
          <w:tcPr>
            <w:tcW w:w="568" w:type="dxa"/>
            <w:vAlign w:val="bottom"/>
          </w:tcPr>
          <w:p w14:paraId="767C85BB" w14:textId="77777777" w:rsidR="006E1BA7" w:rsidRDefault="006E1BA7" w:rsidP="009379AE">
            <w:pPr>
              <w:spacing w:line="240" w:lineRule="auto"/>
              <w:jc w:val="right"/>
              <w:rPr>
                <w:rFonts w:cs="Times New Roman"/>
                <w:szCs w:val="24"/>
              </w:rPr>
            </w:pPr>
            <w:r>
              <w:rPr>
                <w:rFonts w:cs="Times New Roman"/>
                <w:szCs w:val="24"/>
              </w:rPr>
              <w:t>27</w:t>
            </w:r>
          </w:p>
        </w:tc>
      </w:tr>
      <w:tr w:rsidR="006E1BA7" w14:paraId="0C286891" w14:textId="77777777" w:rsidTr="00703334">
        <w:tc>
          <w:tcPr>
            <w:tcW w:w="1384" w:type="dxa"/>
            <w:vAlign w:val="bottom"/>
          </w:tcPr>
          <w:p w14:paraId="3D631309" w14:textId="77777777" w:rsidR="006E1BA7" w:rsidRDefault="006E1BA7" w:rsidP="009379AE">
            <w:pPr>
              <w:spacing w:line="240" w:lineRule="auto"/>
              <w:jc w:val="left"/>
              <w:rPr>
                <w:rFonts w:cs="Times New Roman"/>
                <w:szCs w:val="24"/>
              </w:rPr>
            </w:pPr>
          </w:p>
        </w:tc>
        <w:tc>
          <w:tcPr>
            <w:tcW w:w="7229" w:type="dxa"/>
            <w:vAlign w:val="bottom"/>
          </w:tcPr>
          <w:p w14:paraId="1CDE1BAF" w14:textId="77777777" w:rsidR="006E1BA7" w:rsidRDefault="006E1BA7" w:rsidP="0050466D">
            <w:pPr>
              <w:spacing w:line="240" w:lineRule="auto"/>
              <w:rPr>
                <w:rFonts w:cs="Times New Roman"/>
                <w:szCs w:val="24"/>
              </w:rPr>
            </w:pPr>
          </w:p>
        </w:tc>
        <w:tc>
          <w:tcPr>
            <w:tcW w:w="568" w:type="dxa"/>
            <w:vAlign w:val="bottom"/>
          </w:tcPr>
          <w:p w14:paraId="0FD8D322" w14:textId="77777777" w:rsidR="006E1BA7" w:rsidRDefault="006E1BA7" w:rsidP="009379AE">
            <w:pPr>
              <w:spacing w:line="240" w:lineRule="auto"/>
              <w:jc w:val="right"/>
              <w:rPr>
                <w:rFonts w:cs="Times New Roman"/>
                <w:szCs w:val="24"/>
              </w:rPr>
            </w:pPr>
          </w:p>
        </w:tc>
      </w:tr>
      <w:tr w:rsidR="00E912E9" w14:paraId="6BFA1839" w14:textId="77777777" w:rsidTr="00703334">
        <w:tc>
          <w:tcPr>
            <w:tcW w:w="1384" w:type="dxa"/>
            <w:vAlign w:val="bottom"/>
            <w:hideMark/>
          </w:tcPr>
          <w:p w14:paraId="05403269" w14:textId="77777777" w:rsidR="00E912E9" w:rsidRDefault="00E912E9" w:rsidP="00C706F0">
            <w:pPr>
              <w:spacing w:line="240" w:lineRule="auto"/>
              <w:jc w:val="left"/>
              <w:rPr>
                <w:rFonts w:cs="Times New Roman"/>
                <w:szCs w:val="24"/>
              </w:rPr>
            </w:pPr>
            <w:r>
              <w:rPr>
                <w:rFonts w:cs="Times New Roman"/>
                <w:szCs w:val="24"/>
              </w:rPr>
              <w:t xml:space="preserve">Tabela </w:t>
            </w:r>
            <w:r w:rsidR="00C706F0">
              <w:rPr>
                <w:rFonts w:cs="Times New Roman"/>
                <w:szCs w:val="24"/>
              </w:rPr>
              <w:t>3</w:t>
            </w:r>
          </w:p>
        </w:tc>
        <w:tc>
          <w:tcPr>
            <w:tcW w:w="7229" w:type="dxa"/>
            <w:vAlign w:val="bottom"/>
            <w:hideMark/>
          </w:tcPr>
          <w:p w14:paraId="0ADA8E4F" w14:textId="1CFA82D5" w:rsidR="00E912E9" w:rsidRPr="00552D85" w:rsidRDefault="00FD1DE5" w:rsidP="0050466D">
            <w:pPr>
              <w:spacing w:line="240" w:lineRule="auto"/>
              <w:rPr>
                <w:rFonts w:cs="Times New Roman"/>
                <w:szCs w:val="24"/>
                <w:lang w:val="en-US"/>
              </w:rPr>
            </w:pPr>
            <w:r w:rsidRPr="00552D85">
              <w:rPr>
                <w:lang w:val="en-US"/>
              </w:rPr>
              <w:t>-</w:t>
            </w:r>
            <w:r w:rsidR="003D5A11" w:rsidRPr="00552D85">
              <w:rPr>
                <w:lang w:val="en-US"/>
              </w:rPr>
              <w:t xml:space="preserve"> </w:t>
            </w:r>
            <w:r w:rsidR="00A7264E" w:rsidRPr="00595D97">
              <w:t>Comparativo</w:t>
            </w:r>
            <w:r w:rsidR="00A7264E" w:rsidRPr="00552D85">
              <w:rPr>
                <w:lang w:val="en-US"/>
              </w:rPr>
              <w:t xml:space="preserve"> Apache Velocity X Apache </w:t>
            </w:r>
            <w:proofErr w:type="spellStart"/>
            <w:proofErr w:type="gramStart"/>
            <w:r w:rsidR="00A7264E" w:rsidRPr="00552D85">
              <w:rPr>
                <w:lang w:val="en-US"/>
              </w:rPr>
              <w:t>Freemarker</w:t>
            </w:r>
            <w:proofErr w:type="spellEnd"/>
            <w:r w:rsidR="00275A0B" w:rsidRPr="00552D85">
              <w:rPr>
                <w:lang w:val="en-US"/>
              </w:rPr>
              <w:t xml:space="preserve"> </w:t>
            </w:r>
            <w:r w:rsidR="00C439BE" w:rsidRPr="00552D85">
              <w:rPr>
                <w:lang w:val="en-US"/>
              </w:rPr>
              <w:t xml:space="preserve"> </w:t>
            </w:r>
            <w:r w:rsidR="00275A0B" w:rsidRPr="00552D85">
              <w:rPr>
                <w:lang w:val="en-US"/>
              </w:rPr>
              <w:t>...........</w:t>
            </w:r>
            <w:ins w:id="9" w:author="Glauber Matteis Gadelha" w:date="2020-05-30T15:22:00Z">
              <w:r w:rsidR="00BD116B">
                <w:rPr>
                  <w:lang w:val="en-US"/>
                </w:rPr>
                <w:t>......</w:t>
              </w:r>
            </w:ins>
            <w:proofErr w:type="gramEnd"/>
            <w:del w:id="10" w:author="Glauber Matteis Gadelha" w:date="2020-05-30T15:22:00Z">
              <w:r w:rsidR="00275A0B" w:rsidRPr="00552D85" w:rsidDel="00BD116B">
                <w:rPr>
                  <w:lang w:val="en-US"/>
                </w:rPr>
                <w:delText>....</w:delText>
              </w:r>
              <w:r w:rsidR="00C439BE" w:rsidRPr="00552D85" w:rsidDel="00BD116B">
                <w:rPr>
                  <w:lang w:val="en-US"/>
                </w:rPr>
                <w:delText>......</w:delText>
              </w:r>
              <w:r w:rsidR="00275A0B" w:rsidRPr="00552D85" w:rsidDel="00BD116B">
                <w:rPr>
                  <w:lang w:val="en-US"/>
                </w:rPr>
                <w:delText>....</w:delText>
              </w:r>
            </w:del>
          </w:p>
        </w:tc>
        <w:tc>
          <w:tcPr>
            <w:tcW w:w="568" w:type="dxa"/>
            <w:vAlign w:val="bottom"/>
            <w:hideMark/>
          </w:tcPr>
          <w:p w14:paraId="7D922DF5" w14:textId="77777777" w:rsidR="006E1BA7" w:rsidRDefault="00550A24" w:rsidP="00C706F0">
            <w:pPr>
              <w:spacing w:line="240" w:lineRule="auto"/>
              <w:jc w:val="right"/>
              <w:rPr>
                <w:rFonts w:cs="Times New Roman"/>
                <w:szCs w:val="24"/>
              </w:rPr>
            </w:pPr>
            <w:r>
              <w:rPr>
                <w:rFonts w:cs="Times New Roman"/>
                <w:szCs w:val="24"/>
              </w:rPr>
              <w:t>3</w:t>
            </w:r>
            <w:r w:rsidR="00C706F0">
              <w:rPr>
                <w:rFonts w:cs="Times New Roman"/>
                <w:szCs w:val="24"/>
              </w:rPr>
              <w:t>1</w:t>
            </w:r>
          </w:p>
        </w:tc>
      </w:tr>
      <w:tr w:rsidR="009379AE" w14:paraId="373CCBB1" w14:textId="77777777" w:rsidTr="00703334">
        <w:tc>
          <w:tcPr>
            <w:tcW w:w="1384" w:type="dxa"/>
            <w:vAlign w:val="bottom"/>
          </w:tcPr>
          <w:p w14:paraId="7480253C" w14:textId="77777777" w:rsidR="009379AE" w:rsidRDefault="009379AE" w:rsidP="009379AE">
            <w:pPr>
              <w:spacing w:line="240" w:lineRule="auto"/>
              <w:jc w:val="left"/>
              <w:rPr>
                <w:rFonts w:cs="Times New Roman"/>
                <w:szCs w:val="24"/>
              </w:rPr>
            </w:pPr>
          </w:p>
        </w:tc>
        <w:tc>
          <w:tcPr>
            <w:tcW w:w="7229" w:type="dxa"/>
            <w:vAlign w:val="bottom"/>
          </w:tcPr>
          <w:p w14:paraId="7321699A" w14:textId="77777777" w:rsidR="009379AE" w:rsidRPr="0000086B" w:rsidRDefault="009379AE" w:rsidP="0050466D">
            <w:pPr>
              <w:spacing w:line="240" w:lineRule="auto"/>
            </w:pPr>
          </w:p>
        </w:tc>
        <w:tc>
          <w:tcPr>
            <w:tcW w:w="568" w:type="dxa"/>
            <w:vAlign w:val="bottom"/>
          </w:tcPr>
          <w:p w14:paraId="63DD2E0E" w14:textId="77777777" w:rsidR="009379AE" w:rsidRDefault="009379AE" w:rsidP="009379AE">
            <w:pPr>
              <w:spacing w:line="240" w:lineRule="auto"/>
              <w:jc w:val="right"/>
              <w:rPr>
                <w:rFonts w:cs="Times New Roman"/>
                <w:szCs w:val="24"/>
              </w:rPr>
            </w:pPr>
          </w:p>
        </w:tc>
      </w:tr>
      <w:tr w:rsidR="00E912E9" w14:paraId="7077EE66" w14:textId="77777777" w:rsidTr="00703334">
        <w:tc>
          <w:tcPr>
            <w:tcW w:w="1384" w:type="dxa"/>
            <w:vAlign w:val="bottom"/>
            <w:hideMark/>
          </w:tcPr>
          <w:p w14:paraId="325F21C3" w14:textId="77777777" w:rsidR="00E912E9" w:rsidRDefault="00E912E9" w:rsidP="00DA1623">
            <w:pPr>
              <w:spacing w:line="240" w:lineRule="auto"/>
              <w:jc w:val="left"/>
              <w:rPr>
                <w:rFonts w:cs="Times New Roman"/>
                <w:szCs w:val="24"/>
              </w:rPr>
            </w:pPr>
            <w:r>
              <w:rPr>
                <w:rFonts w:cs="Times New Roman"/>
                <w:szCs w:val="24"/>
              </w:rPr>
              <w:t xml:space="preserve">Tabela </w:t>
            </w:r>
            <w:r w:rsidR="00DA1623">
              <w:rPr>
                <w:rFonts w:cs="Times New Roman"/>
                <w:szCs w:val="24"/>
              </w:rPr>
              <w:t>4</w:t>
            </w:r>
          </w:p>
        </w:tc>
        <w:tc>
          <w:tcPr>
            <w:tcW w:w="7229" w:type="dxa"/>
            <w:vAlign w:val="bottom"/>
            <w:hideMark/>
          </w:tcPr>
          <w:p w14:paraId="069F153A" w14:textId="77777777" w:rsidR="00E912E9" w:rsidRDefault="00FD1DE5" w:rsidP="0050466D">
            <w:pPr>
              <w:spacing w:line="240" w:lineRule="auto"/>
              <w:rPr>
                <w:rFonts w:cs="Times New Roman"/>
                <w:szCs w:val="24"/>
              </w:rPr>
            </w:pPr>
            <w:r>
              <w:t>-</w:t>
            </w:r>
            <w:r w:rsidR="003D5A11">
              <w:t xml:space="preserve"> </w:t>
            </w:r>
            <w:r w:rsidR="00A7264E">
              <w:t xml:space="preserve">Estrutura de diretórios padrão do </w:t>
            </w:r>
            <w:proofErr w:type="spellStart"/>
            <w:r w:rsidR="00A7264E">
              <w:t>Maven</w:t>
            </w:r>
            <w:proofErr w:type="spellEnd"/>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del w:id="11" w:author="Glauber Matteis Gadelha" w:date="2020-05-30T15:22:00Z">
              <w:r w:rsidR="00C439BE" w:rsidDel="00BD116B">
                <w:delText>....</w:delText>
              </w:r>
              <w:r w:rsidR="00275A0B" w:rsidDel="00BD116B">
                <w:delText>...</w:delText>
              </w:r>
              <w:r w:rsidR="00C439BE" w:rsidDel="00BD116B">
                <w:delText>.</w:delText>
              </w:r>
              <w:r w:rsidR="00275A0B" w:rsidDel="00BD116B">
                <w:delText>..</w:delText>
              </w:r>
            </w:del>
          </w:p>
        </w:tc>
        <w:tc>
          <w:tcPr>
            <w:tcW w:w="568" w:type="dxa"/>
            <w:vAlign w:val="bottom"/>
            <w:hideMark/>
          </w:tcPr>
          <w:p w14:paraId="1FFE0E51" w14:textId="77777777" w:rsidR="00E912E9" w:rsidRDefault="00550A24" w:rsidP="00DA1623">
            <w:pPr>
              <w:spacing w:line="240" w:lineRule="auto"/>
              <w:jc w:val="right"/>
              <w:rPr>
                <w:rFonts w:cs="Times New Roman"/>
                <w:szCs w:val="24"/>
              </w:rPr>
            </w:pPr>
            <w:r>
              <w:rPr>
                <w:rFonts w:cs="Times New Roman"/>
                <w:szCs w:val="24"/>
              </w:rPr>
              <w:t>3</w:t>
            </w:r>
            <w:r w:rsidR="00DA1623">
              <w:rPr>
                <w:rFonts w:cs="Times New Roman"/>
                <w:szCs w:val="24"/>
              </w:rPr>
              <w:t>2</w:t>
            </w:r>
          </w:p>
        </w:tc>
      </w:tr>
      <w:tr w:rsidR="009379AE" w14:paraId="4C0B4F73" w14:textId="77777777" w:rsidTr="00703334">
        <w:tc>
          <w:tcPr>
            <w:tcW w:w="1384" w:type="dxa"/>
            <w:vAlign w:val="bottom"/>
          </w:tcPr>
          <w:p w14:paraId="4401A901" w14:textId="77777777" w:rsidR="009379AE" w:rsidRDefault="009379AE" w:rsidP="009379AE">
            <w:pPr>
              <w:spacing w:line="240" w:lineRule="auto"/>
              <w:jc w:val="left"/>
              <w:rPr>
                <w:rFonts w:cs="Times New Roman"/>
                <w:szCs w:val="24"/>
              </w:rPr>
            </w:pPr>
          </w:p>
        </w:tc>
        <w:tc>
          <w:tcPr>
            <w:tcW w:w="7229" w:type="dxa"/>
            <w:vAlign w:val="bottom"/>
          </w:tcPr>
          <w:p w14:paraId="0EBD5F36" w14:textId="77777777" w:rsidR="009379AE" w:rsidRDefault="009379AE" w:rsidP="0050466D">
            <w:pPr>
              <w:spacing w:line="240" w:lineRule="auto"/>
            </w:pPr>
          </w:p>
        </w:tc>
        <w:tc>
          <w:tcPr>
            <w:tcW w:w="568" w:type="dxa"/>
            <w:vAlign w:val="bottom"/>
          </w:tcPr>
          <w:p w14:paraId="11FA57E9" w14:textId="77777777" w:rsidR="009379AE" w:rsidRDefault="009379AE" w:rsidP="009379AE">
            <w:pPr>
              <w:spacing w:line="240" w:lineRule="auto"/>
              <w:jc w:val="right"/>
              <w:rPr>
                <w:rFonts w:cs="Times New Roman"/>
                <w:szCs w:val="24"/>
              </w:rPr>
            </w:pPr>
          </w:p>
        </w:tc>
      </w:tr>
      <w:tr w:rsidR="00E912E9" w14:paraId="0C141E1F" w14:textId="77777777" w:rsidTr="00703334">
        <w:tc>
          <w:tcPr>
            <w:tcW w:w="1384" w:type="dxa"/>
            <w:vAlign w:val="bottom"/>
            <w:hideMark/>
          </w:tcPr>
          <w:p w14:paraId="68F3C564"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5</w:t>
            </w:r>
          </w:p>
        </w:tc>
        <w:tc>
          <w:tcPr>
            <w:tcW w:w="7229" w:type="dxa"/>
            <w:vAlign w:val="bottom"/>
            <w:hideMark/>
          </w:tcPr>
          <w:p w14:paraId="6AE88CA1" w14:textId="77777777"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del w:id="12" w:author="Glauber Matteis Gadelha" w:date="2020-05-30T15:22:00Z">
              <w:r w:rsidR="00C439BE" w:rsidDel="00BD116B">
                <w:delText>...</w:delText>
              </w:r>
              <w:r w:rsidR="00275A0B" w:rsidDel="00BD116B">
                <w:delText>.......</w:delText>
              </w:r>
            </w:del>
          </w:p>
        </w:tc>
        <w:tc>
          <w:tcPr>
            <w:tcW w:w="568" w:type="dxa"/>
            <w:vAlign w:val="bottom"/>
            <w:hideMark/>
          </w:tcPr>
          <w:p w14:paraId="7667EDA1"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42CA175B" w14:textId="77777777" w:rsidTr="00703334">
        <w:tc>
          <w:tcPr>
            <w:tcW w:w="1384" w:type="dxa"/>
            <w:vAlign w:val="bottom"/>
          </w:tcPr>
          <w:p w14:paraId="7AD43CA3" w14:textId="77777777" w:rsidR="009379AE" w:rsidRDefault="009379AE" w:rsidP="009379AE">
            <w:pPr>
              <w:spacing w:line="240" w:lineRule="auto"/>
              <w:jc w:val="left"/>
              <w:rPr>
                <w:rFonts w:cs="Times New Roman"/>
                <w:szCs w:val="24"/>
              </w:rPr>
            </w:pPr>
          </w:p>
        </w:tc>
        <w:tc>
          <w:tcPr>
            <w:tcW w:w="7229" w:type="dxa"/>
            <w:vAlign w:val="bottom"/>
          </w:tcPr>
          <w:p w14:paraId="3B272DF4" w14:textId="77777777" w:rsidR="009379AE" w:rsidRPr="007F40EF" w:rsidRDefault="009379AE" w:rsidP="0050466D">
            <w:pPr>
              <w:spacing w:line="240" w:lineRule="auto"/>
            </w:pPr>
          </w:p>
        </w:tc>
        <w:tc>
          <w:tcPr>
            <w:tcW w:w="568" w:type="dxa"/>
            <w:vAlign w:val="bottom"/>
          </w:tcPr>
          <w:p w14:paraId="691AC37A" w14:textId="77777777" w:rsidR="009379AE" w:rsidRDefault="009379AE" w:rsidP="009379AE">
            <w:pPr>
              <w:spacing w:line="240" w:lineRule="auto"/>
              <w:jc w:val="right"/>
              <w:rPr>
                <w:rFonts w:cs="Times New Roman"/>
                <w:szCs w:val="24"/>
              </w:rPr>
            </w:pPr>
          </w:p>
        </w:tc>
      </w:tr>
      <w:tr w:rsidR="00E912E9" w14:paraId="6B4B41E0" w14:textId="77777777" w:rsidTr="00703334">
        <w:tc>
          <w:tcPr>
            <w:tcW w:w="1384" w:type="dxa"/>
            <w:vAlign w:val="bottom"/>
            <w:hideMark/>
          </w:tcPr>
          <w:p w14:paraId="5DEED772" w14:textId="77777777" w:rsidR="00E912E9" w:rsidRDefault="00FD1DE5" w:rsidP="006F43DC">
            <w:pPr>
              <w:spacing w:line="240" w:lineRule="auto"/>
              <w:jc w:val="left"/>
              <w:rPr>
                <w:rFonts w:cs="Times New Roman"/>
                <w:szCs w:val="24"/>
              </w:rPr>
            </w:pPr>
            <w:r>
              <w:rPr>
                <w:rFonts w:cs="Times New Roman"/>
                <w:szCs w:val="24"/>
              </w:rPr>
              <w:t xml:space="preserve">Tabela </w:t>
            </w:r>
            <w:r w:rsidR="006F43DC">
              <w:rPr>
                <w:rFonts w:cs="Times New Roman"/>
                <w:szCs w:val="24"/>
              </w:rPr>
              <w:t>6</w:t>
            </w:r>
          </w:p>
        </w:tc>
        <w:tc>
          <w:tcPr>
            <w:tcW w:w="7229" w:type="dxa"/>
            <w:vAlign w:val="bottom"/>
            <w:hideMark/>
          </w:tcPr>
          <w:p w14:paraId="2ECC2501" w14:textId="5179D795"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ins w:id="13" w:author="Glauber Matteis Gadelha" w:date="2020-05-30T15:22:00Z">
              <w:r w:rsidR="00BD116B">
                <w:t>..</w:t>
              </w:r>
            </w:ins>
            <w:del w:id="14" w:author="Glauber Matteis Gadelha" w:date="2020-05-30T15:22:00Z">
              <w:r w:rsidR="00275A0B" w:rsidDel="00BD116B">
                <w:delText>..</w:delText>
              </w:r>
              <w:r w:rsidR="0050466D" w:rsidDel="00BD116B">
                <w:delText>.</w:delText>
              </w:r>
              <w:r w:rsidR="00275A0B" w:rsidDel="00BD116B">
                <w:delText>.........</w:delText>
              </w:r>
            </w:del>
          </w:p>
        </w:tc>
        <w:tc>
          <w:tcPr>
            <w:tcW w:w="568" w:type="dxa"/>
            <w:vAlign w:val="bottom"/>
            <w:hideMark/>
          </w:tcPr>
          <w:p w14:paraId="68B4631D" w14:textId="77777777" w:rsidR="00E912E9" w:rsidRDefault="00550A24" w:rsidP="006F43DC">
            <w:pPr>
              <w:spacing w:line="240" w:lineRule="auto"/>
              <w:jc w:val="right"/>
              <w:rPr>
                <w:rFonts w:cs="Times New Roman"/>
                <w:szCs w:val="24"/>
              </w:rPr>
            </w:pPr>
            <w:r>
              <w:rPr>
                <w:rFonts w:cs="Times New Roman"/>
                <w:szCs w:val="24"/>
              </w:rPr>
              <w:t>4</w:t>
            </w:r>
            <w:r w:rsidR="006F43DC">
              <w:rPr>
                <w:rFonts w:cs="Times New Roman"/>
                <w:szCs w:val="24"/>
              </w:rPr>
              <w:t>4</w:t>
            </w:r>
          </w:p>
        </w:tc>
      </w:tr>
      <w:tr w:rsidR="009379AE" w14:paraId="381039A0" w14:textId="77777777" w:rsidTr="00703334">
        <w:tc>
          <w:tcPr>
            <w:tcW w:w="1384" w:type="dxa"/>
            <w:vAlign w:val="bottom"/>
          </w:tcPr>
          <w:p w14:paraId="412B0F42" w14:textId="77777777" w:rsidR="009379AE" w:rsidRDefault="009379AE" w:rsidP="009379AE">
            <w:pPr>
              <w:spacing w:line="240" w:lineRule="auto"/>
              <w:jc w:val="left"/>
              <w:rPr>
                <w:rFonts w:cs="Times New Roman"/>
                <w:szCs w:val="24"/>
              </w:rPr>
            </w:pPr>
          </w:p>
        </w:tc>
        <w:tc>
          <w:tcPr>
            <w:tcW w:w="7229" w:type="dxa"/>
            <w:vAlign w:val="bottom"/>
          </w:tcPr>
          <w:p w14:paraId="2BF52B92" w14:textId="77777777" w:rsidR="009379AE" w:rsidRDefault="009379AE" w:rsidP="0050466D">
            <w:pPr>
              <w:spacing w:line="240" w:lineRule="auto"/>
            </w:pPr>
          </w:p>
        </w:tc>
        <w:tc>
          <w:tcPr>
            <w:tcW w:w="568" w:type="dxa"/>
            <w:vAlign w:val="bottom"/>
          </w:tcPr>
          <w:p w14:paraId="77955CA6" w14:textId="77777777" w:rsidR="009379AE" w:rsidRDefault="009379AE" w:rsidP="009379AE">
            <w:pPr>
              <w:spacing w:line="240" w:lineRule="auto"/>
              <w:jc w:val="right"/>
              <w:rPr>
                <w:rFonts w:cs="Times New Roman"/>
                <w:szCs w:val="24"/>
              </w:rPr>
            </w:pPr>
          </w:p>
        </w:tc>
      </w:tr>
      <w:tr w:rsidR="00E912E9" w14:paraId="72A3621E" w14:textId="77777777" w:rsidTr="00703334">
        <w:tc>
          <w:tcPr>
            <w:tcW w:w="1384" w:type="dxa"/>
            <w:vAlign w:val="bottom"/>
            <w:hideMark/>
          </w:tcPr>
          <w:p w14:paraId="617F8990" w14:textId="77777777" w:rsidR="00E912E9" w:rsidRDefault="00E912E9" w:rsidP="006F43DC">
            <w:pPr>
              <w:spacing w:line="240" w:lineRule="auto"/>
              <w:jc w:val="left"/>
              <w:rPr>
                <w:rFonts w:cs="Times New Roman"/>
                <w:szCs w:val="24"/>
              </w:rPr>
            </w:pPr>
            <w:r>
              <w:rPr>
                <w:rFonts w:cs="Times New Roman"/>
                <w:szCs w:val="24"/>
              </w:rPr>
              <w:t xml:space="preserve">Tabela </w:t>
            </w:r>
            <w:r w:rsidR="006F43DC">
              <w:rPr>
                <w:rFonts w:cs="Times New Roman"/>
                <w:szCs w:val="24"/>
              </w:rPr>
              <w:t>7</w:t>
            </w:r>
          </w:p>
        </w:tc>
        <w:tc>
          <w:tcPr>
            <w:tcW w:w="7229" w:type="dxa"/>
            <w:vAlign w:val="bottom"/>
            <w:hideMark/>
          </w:tcPr>
          <w:p w14:paraId="74CD3C5D" w14:textId="77777777"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del w:id="15" w:author="Glauber Matteis Gadelha" w:date="2020-05-30T15:22:00Z">
              <w:r w:rsidR="00275A0B" w:rsidDel="00BD116B">
                <w:delText>.........</w:delText>
              </w:r>
            </w:del>
          </w:p>
        </w:tc>
        <w:tc>
          <w:tcPr>
            <w:tcW w:w="568" w:type="dxa"/>
            <w:vAlign w:val="bottom"/>
            <w:hideMark/>
          </w:tcPr>
          <w:p w14:paraId="0091C0F0" w14:textId="77777777" w:rsidR="00E912E9" w:rsidRDefault="00550A24" w:rsidP="00393DA4">
            <w:pPr>
              <w:spacing w:line="240" w:lineRule="auto"/>
              <w:jc w:val="right"/>
              <w:rPr>
                <w:rFonts w:cs="Times New Roman"/>
                <w:szCs w:val="24"/>
              </w:rPr>
            </w:pPr>
            <w:r>
              <w:rPr>
                <w:rFonts w:cs="Times New Roman"/>
                <w:szCs w:val="24"/>
              </w:rPr>
              <w:t>4</w:t>
            </w:r>
            <w:r w:rsidR="00393DA4">
              <w:rPr>
                <w:rFonts w:cs="Times New Roman"/>
                <w:szCs w:val="24"/>
              </w:rPr>
              <w:t>5</w:t>
            </w:r>
          </w:p>
        </w:tc>
      </w:tr>
    </w:tbl>
    <w:p w14:paraId="00F81C2E" w14:textId="77777777" w:rsidR="00E912E9" w:rsidRDefault="00E912E9" w:rsidP="00E912E9">
      <w:pPr>
        <w:spacing w:after="160" w:line="240" w:lineRule="auto"/>
        <w:jc w:val="center"/>
        <w:rPr>
          <w:rFonts w:cs="Times New Roman"/>
          <w:b/>
          <w:sz w:val="28"/>
          <w:szCs w:val="24"/>
        </w:rPr>
      </w:pPr>
    </w:p>
    <w:p w14:paraId="495DB25A" w14:textId="77777777" w:rsidR="00E912E9" w:rsidRDefault="00E912E9" w:rsidP="00E912E9">
      <w:pPr>
        <w:spacing w:after="160" w:line="240" w:lineRule="auto"/>
        <w:jc w:val="center"/>
        <w:rPr>
          <w:rFonts w:cs="Times New Roman"/>
          <w:b/>
          <w:sz w:val="28"/>
          <w:szCs w:val="24"/>
        </w:rPr>
      </w:pPr>
    </w:p>
    <w:p w14:paraId="2A9015E4" w14:textId="77777777"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14:paraId="74A4A00B" w14:textId="77777777" w:rsidR="002E2885" w:rsidRPr="00612AAA" w:rsidRDefault="002E2885" w:rsidP="00EE0572">
      <w:pPr>
        <w:spacing w:line="240" w:lineRule="auto"/>
        <w:jc w:val="center"/>
        <w:rPr>
          <w:rFonts w:cs="Times New Roman"/>
          <w:b/>
          <w:szCs w:val="24"/>
        </w:rPr>
      </w:pPr>
    </w:p>
    <w:p w14:paraId="6A9CCC7D" w14:textId="77777777" w:rsidR="00612AAA" w:rsidRPr="00612AAA" w:rsidRDefault="00612AAA" w:rsidP="00EE0572">
      <w:pPr>
        <w:spacing w:line="240" w:lineRule="auto"/>
        <w:jc w:val="center"/>
        <w:rPr>
          <w:rFonts w:cs="Times New Roman"/>
          <w:b/>
          <w:szCs w:val="24"/>
        </w:rPr>
      </w:pPr>
    </w:p>
    <w:p w14:paraId="1C5DD96A" w14:textId="77777777"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14:paraId="23E5B1BB" w14:textId="77777777" w:rsidTr="004B2B51">
        <w:tc>
          <w:tcPr>
            <w:tcW w:w="1242" w:type="dxa"/>
            <w:vAlign w:val="center"/>
            <w:hideMark/>
          </w:tcPr>
          <w:p w14:paraId="576A709A"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14:paraId="296EAD85" w14:textId="65C10D2F"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 xml:space="preserve">Técnicas para implementação de Reuso de </w:t>
            </w:r>
            <w:proofErr w:type="gramStart"/>
            <w:r w:rsidR="00E912E9" w:rsidRPr="000464FC">
              <w:rPr>
                <w:rFonts w:cs="Times New Roman"/>
                <w:szCs w:val="24"/>
              </w:rPr>
              <w:t>Softwar</w:t>
            </w:r>
            <w:ins w:id="16" w:author="Glauber Matteis Gadelha" w:date="2020-05-30T15:24:00Z">
              <w:r w:rsidR="00BD116B">
                <w:rPr>
                  <w:rFonts w:cs="Times New Roman"/>
                  <w:szCs w:val="24"/>
                </w:rPr>
                <w:t>e .</w:t>
              </w:r>
            </w:ins>
            <w:proofErr w:type="gramEnd"/>
            <w:del w:id="17" w:author="Glauber Matteis Gadelha" w:date="2020-05-30T15:24:00Z">
              <w:r w:rsidR="00E912E9" w:rsidRPr="000464FC" w:rsidDel="00BD116B">
                <w:rPr>
                  <w:rFonts w:cs="Times New Roman"/>
                  <w:szCs w:val="24"/>
                </w:rPr>
                <w:delText>e</w:delText>
              </w:r>
              <w:r w:rsidR="0049564F" w:rsidDel="00BD116B">
                <w:rPr>
                  <w:rFonts w:cs="Times New Roman"/>
                  <w:szCs w:val="24"/>
                </w:rPr>
                <w:delText xml:space="preserve"> </w:delText>
              </w:r>
              <w:r w:rsidR="00C439BE" w:rsidDel="00BD116B">
                <w:rPr>
                  <w:rFonts w:cs="Times New Roman"/>
                  <w:szCs w:val="24"/>
                </w:rPr>
                <w:delText xml:space="preserve"> </w:delText>
              </w:r>
            </w:del>
            <w:r>
              <w:rPr>
                <w:rFonts w:cs="Times New Roman"/>
                <w:szCs w:val="24"/>
              </w:rPr>
              <w:t>.........</w:t>
            </w:r>
            <w:r w:rsidR="0049564F">
              <w:rPr>
                <w:rFonts w:cs="Times New Roman"/>
                <w:szCs w:val="24"/>
              </w:rPr>
              <w:t>..</w:t>
            </w:r>
            <w:r w:rsidR="00C439BE">
              <w:rPr>
                <w:rFonts w:cs="Times New Roman"/>
                <w:szCs w:val="24"/>
              </w:rPr>
              <w:t>.......</w:t>
            </w:r>
            <w:del w:id="18" w:author="Glauber Matteis Gadelha" w:date="2020-05-30T15:23:00Z">
              <w:r w:rsidR="004B2B51" w:rsidDel="00BD116B">
                <w:rPr>
                  <w:rFonts w:cs="Times New Roman"/>
                  <w:szCs w:val="24"/>
                </w:rPr>
                <w:delText>..</w:delText>
              </w:r>
              <w:r w:rsidR="0049564F" w:rsidDel="00BD116B">
                <w:rPr>
                  <w:rFonts w:cs="Times New Roman"/>
                  <w:szCs w:val="24"/>
                </w:rPr>
                <w:delText>........</w:delText>
              </w:r>
            </w:del>
          </w:p>
        </w:tc>
        <w:tc>
          <w:tcPr>
            <w:tcW w:w="567" w:type="dxa"/>
            <w:vAlign w:val="center"/>
            <w:hideMark/>
          </w:tcPr>
          <w:p w14:paraId="16039E89" w14:textId="77777777" w:rsidR="00E912E9" w:rsidRPr="000464FC" w:rsidRDefault="00750984" w:rsidP="009379AE">
            <w:pPr>
              <w:spacing w:line="240" w:lineRule="auto"/>
              <w:jc w:val="right"/>
              <w:rPr>
                <w:rFonts w:cs="Times New Roman"/>
                <w:szCs w:val="24"/>
              </w:rPr>
            </w:pPr>
            <w:r>
              <w:rPr>
                <w:rFonts w:cs="Times New Roman"/>
                <w:szCs w:val="24"/>
              </w:rPr>
              <w:t>21</w:t>
            </w:r>
          </w:p>
        </w:tc>
      </w:tr>
      <w:tr w:rsidR="00285219" w14:paraId="34466150" w14:textId="77777777" w:rsidTr="004B2B51">
        <w:tc>
          <w:tcPr>
            <w:tcW w:w="1242" w:type="dxa"/>
            <w:vAlign w:val="center"/>
          </w:tcPr>
          <w:p w14:paraId="3DE0231B" w14:textId="77777777" w:rsidR="00285219" w:rsidRPr="000464FC" w:rsidRDefault="00285219" w:rsidP="009379AE">
            <w:pPr>
              <w:spacing w:line="240" w:lineRule="auto"/>
              <w:jc w:val="left"/>
              <w:rPr>
                <w:rFonts w:cs="Times New Roman"/>
                <w:szCs w:val="24"/>
              </w:rPr>
            </w:pPr>
          </w:p>
        </w:tc>
        <w:tc>
          <w:tcPr>
            <w:tcW w:w="7371" w:type="dxa"/>
            <w:vAlign w:val="center"/>
          </w:tcPr>
          <w:p w14:paraId="5AAFAA49" w14:textId="77777777" w:rsidR="00285219" w:rsidRPr="000464FC" w:rsidRDefault="00285219" w:rsidP="008554D0">
            <w:pPr>
              <w:spacing w:line="240" w:lineRule="auto"/>
              <w:rPr>
                <w:rFonts w:cs="Times New Roman"/>
                <w:szCs w:val="24"/>
              </w:rPr>
            </w:pPr>
          </w:p>
        </w:tc>
        <w:tc>
          <w:tcPr>
            <w:tcW w:w="567" w:type="dxa"/>
            <w:vAlign w:val="center"/>
          </w:tcPr>
          <w:p w14:paraId="20248671" w14:textId="77777777" w:rsidR="00285219" w:rsidRPr="000464FC" w:rsidRDefault="00285219" w:rsidP="009379AE">
            <w:pPr>
              <w:spacing w:line="240" w:lineRule="auto"/>
              <w:jc w:val="right"/>
              <w:rPr>
                <w:rFonts w:cs="Times New Roman"/>
                <w:szCs w:val="24"/>
              </w:rPr>
            </w:pPr>
          </w:p>
        </w:tc>
      </w:tr>
      <w:tr w:rsidR="00E912E9" w14:paraId="613ED091" w14:textId="77777777" w:rsidTr="004B2B51">
        <w:tc>
          <w:tcPr>
            <w:tcW w:w="1242" w:type="dxa"/>
            <w:vAlign w:val="center"/>
            <w:hideMark/>
          </w:tcPr>
          <w:p w14:paraId="0B0FFFC0"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14:paraId="7FD31960" w14:textId="25C3DB4E"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 xml:space="preserve">Representação de um motor ou processador de </w:t>
            </w:r>
            <w:proofErr w:type="gramStart"/>
            <w:r w:rsidR="00E912E9" w:rsidRPr="000464FC">
              <w:rPr>
                <w:rFonts w:cs="Times New Roman"/>
                <w:szCs w:val="24"/>
              </w:rPr>
              <w:t>gabaritos</w:t>
            </w:r>
            <w:ins w:id="19" w:author="Glauber Matteis Gadelha" w:date="2020-05-30T15:24:00Z">
              <w:r w:rsidR="00BD116B">
                <w:rPr>
                  <w:rFonts w:cs="Times New Roman"/>
                  <w:szCs w:val="24"/>
                </w:rPr>
                <w:t xml:space="preserve"> .</w:t>
              </w:r>
            </w:ins>
            <w:proofErr w:type="gramEnd"/>
            <w:del w:id="20" w:author="Glauber Matteis Gadelha" w:date="2020-05-30T15:24:00Z">
              <w:r w:rsidR="0049564F" w:rsidDel="00BD116B">
                <w:rPr>
                  <w:rFonts w:cs="Times New Roman"/>
                  <w:szCs w:val="24"/>
                </w:rPr>
                <w:delText xml:space="preserve"> </w:delText>
              </w:r>
              <w:r w:rsidR="00C439BE" w:rsidDel="00BD116B">
                <w:rPr>
                  <w:rFonts w:cs="Times New Roman"/>
                  <w:szCs w:val="24"/>
                </w:rPr>
                <w:delText xml:space="preserve"> </w:delText>
              </w:r>
            </w:del>
            <w:r>
              <w:rPr>
                <w:rFonts w:cs="Times New Roman"/>
                <w:szCs w:val="24"/>
              </w:rPr>
              <w:t>....</w:t>
            </w:r>
            <w:r w:rsidR="004B2B51">
              <w:rPr>
                <w:rFonts w:cs="Times New Roman"/>
                <w:szCs w:val="24"/>
              </w:rPr>
              <w:t>..</w:t>
            </w:r>
            <w:r w:rsidR="00C439BE">
              <w:rPr>
                <w:rFonts w:cs="Times New Roman"/>
                <w:szCs w:val="24"/>
              </w:rPr>
              <w:t>....</w:t>
            </w:r>
            <w:del w:id="21" w:author="Glauber Matteis Gadelha" w:date="2020-05-30T15:23:00Z">
              <w:r w:rsidR="00C439BE" w:rsidDel="00BD116B">
                <w:rPr>
                  <w:rFonts w:cs="Times New Roman"/>
                  <w:szCs w:val="24"/>
                </w:rPr>
                <w:delText>...</w:delText>
              </w:r>
              <w:r w:rsidR="0049564F" w:rsidDel="00BD116B">
                <w:rPr>
                  <w:rFonts w:cs="Times New Roman"/>
                  <w:szCs w:val="24"/>
                </w:rPr>
                <w:delText>.......</w:delText>
              </w:r>
            </w:del>
          </w:p>
        </w:tc>
        <w:tc>
          <w:tcPr>
            <w:tcW w:w="567" w:type="dxa"/>
            <w:vAlign w:val="center"/>
            <w:hideMark/>
          </w:tcPr>
          <w:p w14:paraId="608173A8" w14:textId="77777777" w:rsidR="00E912E9" w:rsidRPr="000464FC" w:rsidRDefault="00750984" w:rsidP="009379AE">
            <w:pPr>
              <w:spacing w:line="240" w:lineRule="auto"/>
              <w:jc w:val="right"/>
              <w:rPr>
                <w:rFonts w:cs="Times New Roman"/>
                <w:szCs w:val="24"/>
              </w:rPr>
            </w:pPr>
            <w:r>
              <w:rPr>
                <w:rFonts w:cs="Times New Roman"/>
                <w:szCs w:val="24"/>
              </w:rPr>
              <w:t>25</w:t>
            </w:r>
          </w:p>
        </w:tc>
      </w:tr>
      <w:tr w:rsidR="00285219" w:rsidRPr="00180804" w14:paraId="4B6D640A" w14:textId="77777777" w:rsidTr="004B2B51">
        <w:trPr>
          <w:trHeight w:val="290"/>
        </w:trPr>
        <w:tc>
          <w:tcPr>
            <w:tcW w:w="1242" w:type="dxa"/>
            <w:vAlign w:val="center"/>
          </w:tcPr>
          <w:p w14:paraId="41D43107" w14:textId="77777777" w:rsidR="00285219" w:rsidRPr="000464FC" w:rsidRDefault="00285219" w:rsidP="00180804">
            <w:pPr>
              <w:spacing w:line="240" w:lineRule="auto"/>
              <w:jc w:val="left"/>
              <w:rPr>
                <w:rFonts w:cs="Times New Roman"/>
                <w:szCs w:val="24"/>
              </w:rPr>
            </w:pPr>
          </w:p>
        </w:tc>
        <w:tc>
          <w:tcPr>
            <w:tcW w:w="7371" w:type="dxa"/>
            <w:vAlign w:val="center"/>
          </w:tcPr>
          <w:p w14:paraId="0469B808" w14:textId="77777777" w:rsidR="00285219" w:rsidRPr="00180804" w:rsidRDefault="00285219" w:rsidP="008554D0">
            <w:pPr>
              <w:spacing w:line="240" w:lineRule="auto"/>
              <w:rPr>
                <w:rFonts w:cs="Times New Roman"/>
                <w:szCs w:val="24"/>
              </w:rPr>
            </w:pPr>
          </w:p>
        </w:tc>
        <w:tc>
          <w:tcPr>
            <w:tcW w:w="567" w:type="dxa"/>
            <w:vAlign w:val="center"/>
          </w:tcPr>
          <w:p w14:paraId="66C5C041" w14:textId="77777777" w:rsidR="00285219" w:rsidRPr="000464FC" w:rsidRDefault="00285219" w:rsidP="00180804">
            <w:pPr>
              <w:spacing w:line="240" w:lineRule="auto"/>
              <w:jc w:val="right"/>
              <w:rPr>
                <w:rFonts w:cs="Times New Roman"/>
                <w:szCs w:val="24"/>
              </w:rPr>
            </w:pPr>
          </w:p>
        </w:tc>
      </w:tr>
      <w:tr w:rsidR="00E912E9" w14:paraId="14D5B665" w14:textId="77777777" w:rsidTr="004B2B51">
        <w:tc>
          <w:tcPr>
            <w:tcW w:w="1242" w:type="dxa"/>
            <w:vAlign w:val="center"/>
            <w:hideMark/>
          </w:tcPr>
          <w:p w14:paraId="3EA3B916" w14:textId="77777777" w:rsidR="00E912E9" w:rsidRPr="000464FC" w:rsidRDefault="00E912E9" w:rsidP="00CC499A">
            <w:pPr>
              <w:spacing w:line="240" w:lineRule="auto"/>
              <w:jc w:val="left"/>
              <w:rPr>
                <w:rFonts w:cs="Times New Roman"/>
                <w:szCs w:val="24"/>
              </w:rPr>
            </w:pPr>
            <w:r w:rsidRPr="000464FC">
              <w:rPr>
                <w:rFonts w:cs="Times New Roman"/>
                <w:szCs w:val="24"/>
              </w:rPr>
              <w:t xml:space="preserve">Figura </w:t>
            </w:r>
            <w:r w:rsidR="00CC499A">
              <w:rPr>
                <w:rFonts w:cs="Times New Roman"/>
                <w:szCs w:val="24"/>
              </w:rPr>
              <w:t>3</w:t>
            </w:r>
          </w:p>
        </w:tc>
        <w:tc>
          <w:tcPr>
            <w:tcW w:w="7371" w:type="dxa"/>
            <w:vAlign w:val="center"/>
            <w:hideMark/>
          </w:tcPr>
          <w:p w14:paraId="2A005896" w14:textId="777A3157"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ins w:id="22" w:author="Glauber Matteis Gadelha" w:date="2020-05-30T15:24:00Z">
              <w:r w:rsidR="00BD116B">
                <w:t xml:space="preserve"> .</w:t>
              </w:r>
            </w:ins>
            <w:del w:id="23" w:author="Glauber Matteis Gadelha" w:date="2020-05-30T15:24:00Z">
              <w:r w:rsidR="0049564F" w:rsidDel="00BD116B">
                <w:delText xml:space="preserve"> </w:delText>
              </w:r>
              <w:r w:rsidR="00C439BE" w:rsidDel="00BD116B">
                <w:delText xml:space="preserve"> </w:delText>
              </w:r>
            </w:del>
            <w:r>
              <w:t>.....</w:t>
            </w:r>
            <w:r w:rsidR="0049564F">
              <w:t>......</w:t>
            </w:r>
            <w:r w:rsidR="00C439BE">
              <w:t>.......</w:t>
            </w:r>
            <w:r w:rsidR="0049564F">
              <w:t>............</w:t>
            </w:r>
            <w:del w:id="24" w:author="Glauber Matteis Gadelha" w:date="2020-05-30T15:23:00Z">
              <w:r w:rsidR="0049564F" w:rsidDel="00BD116B">
                <w:delText>....</w:delText>
              </w:r>
              <w:r w:rsidR="004B2B51" w:rsidDel="00BD116B">
                <w:delText>...</w:delText>
              </w:r>
              <w:r w:rsidR="0049564F" w:rsidDel="00BD116B">
                <w:delText>..</w:delText>
              </w:r>
            </w:del>
          </w:p>
        </w:tc>
        <w:tc>
          <w:tcPr>
            <w:tcW w:w="567" w:type="dxa"/>
            <w:vAlign w:val="center"/>
            <w:hideMark/>
          </w:tcPr>
          <w:p w14:paraId="6A5332EE" w14:textId="77777777" w:rsidR="00E912E9" w:rsidRPr="000464FC" w:rsidRDefault="007B08F6" w:rsidP="007D2230">
            <w:pPr>
              <w:spacing w:line="240" w:lineRule="auto"/>
              <w:jc w:val="right"/>
              <w:rPr>
                <w:rFonts w:cs="Times New Roman"/>
                <w:szCs w:val="24"/>
              </w:rPr>
            </w:pPr>
            <w:r>
              <w:rPr>
                <w:rFonts w:cs="Times New Roman"/>
                <w:szCs w:val="24"/>
              </w:rPr>
              <w:t>3</w:t>
            </w:r>
            <w:r w:rsidR="007D2230">
              <w:rPr>
                <w:rFonts w:cs="Times New Roman"/>
                <w:szCs w:val="24"/>
              </w:rPr>
              <w:t>2</w:t>
            </w:r>
          </w:p>
        </w:tc>
      </w:tr>
      <w:tr w:rsidR="00285219" w14:paraId="0FE3726A" w14:textId="77777777" w:rsidTr="004B2B51">
        <w:tc>
          <w:tcPr>
            <w:tcW w:w="1242" w:type="dxa"/>
            <w:vAlign w:val="center"/>
          </w:tcPr>
          <w:p w14:paraId="65C303AD" w14:textId="77777777" w:rsidR="00285219" w:rsidRPr="000464FC" w:rsidRDefault="00285219" w:rsidP="009379AE">
            <w:pPr>
              <w:spacing w:line="240" w:lineRule="auto"/>
              <w:jc w:val="left"/>
              <w:rPr>
                <w:rFonts w:cs="Times New Roman"/>
                <w:szCs w:val="24"/>
              </w:rPr>
            </w:pPr>
          </w:p>
        </w:tc>
        <w:tc>
          <w:tcPr>
            <w:tcW w:w="7371" w:type="dxa"/>
            <w:vAlign w:val="center"/>
          </w:tcPr>
          <w:p w14:paraId="0570EC87" w14:textId="77777777" w:rsidR="00285219" w:rsidRPr="000464FC" w:rsidRDefault="00285219" w:rsidP="008554D0">
            <w:pPr>
              <w:spacing w:line="240" w:lineRule="auto"/>
            </w:pPr>
          </w:p>
        </w:tc>
        <w:tc>
          <w:tcPr>
            <w:tcW w:w="567" w:type="dxa"/>
            <w:vAlign w:val="center"/>
          </w:tcPr>
          <w:p w14:paraId="582EA100" w14:textId="77777777" w:rsidR="00285219" w:rsidRPr="000464FC" w:rsidRDefault="00285219" w:rsidP="009379AE">
            <w:pPr>
              <w:spacing w:line="240" w:lineRule="auto"/>
              <w:jc w:val="right"/>
              <w:rPr>
                <w:rFonts w:cs="Times New Roman"/>
                <w:szCs w:val="24"/>
              </w:rPr>
            </w:pPr>
          </w:p>
        </w:tc>
      </w:tr>
      <w:tr w:rsidR="00E912E9" w14:paraId="06744D05" w14:textId="77777777" w:rsidTr="004B2B51">
        <w:tc>
          <w:tcPr>
            <w:tcW w:w="1242" w:type="dxa"/>
            <w:vAlign w:val="center"/>
            <w:hideMark/>
          </w:tcPr>
          <w:p w14:paraId="23A91830" w14:textId="77777777" w:rsidR="00E912E9" w:rsidRPr="000464FC" w:rsidRDefault="00E912E9" w:rsidP="00E21147">
            <w:pPr>
              <w:spacing w:line="240" w:lineRule="auto"/>
              <w:jc w:val="left"/>
              <w:rPr>
                <w:rFonts w:cs="Times New Roman"/>
                <w:szCs w:val="24"/>
              </w:rPr>
            </w:pPr>
            <w:r w:rsidRPr="000464FC">
              <w:rPr>
                <w:rFonts w:cs="Times New Roman"/>
                <w:szCs w:val="24"/>
              </w:rPr>
              <w:t xml:space="preserve">Figura </w:t>
            </w:r>
            <w:r w:rsidR="00E21147">
              <w:rPr>
                <w:rFonts w:cs="Times New Roman"/>
                <w:szCs w:val="24"/>
              </w:rPr>
              <w:t>4</w:t>
            </w:r>
          </w:p>
        </w:tc>
        <w:tc>
          <w:tcPr>
            <w:tcW w:w="7371" w:type="dxa"/>
            <w:vAlign w:val="center"/>
            <w:hideMark/>
          </w:tcPr>
          <w:p w14:paraId="2911AE73" w14:textId="4B402938"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ins w:id="25" w:author="Glauber Matteis Gadelha" w:date="2020-05-30T15:24:00Z">
              <w:r w:rsidR="00BD116B">
                <w:t xml:space="preserve"> .</w:t>
              </w:r>
            </w:ins>
            <w:del w:id="26" w:author="Glauber Matteis Gadelha" w:date="2020-05-30T15:24:00Z">
              <w:r w:rsidR="0049564F" w:rsidDel="00BD116B">
                <w:delText xml:space="preserve"> </w:delText>
              </w:r>
              <w:r w:rsidR="00C439BE" w:rsidDel="00BD116B">
                <w:delText xml:space="preserve"> </w:delText>
              </w:r>
            </w:del>
            <w:r w:rsidR="00C439BE">
              <w:t>.....</w:t>
            </w:r>
            <w:r w:rsidR="0049564F">
              <w:t>......</w:t>
            </w:r>
            <w:del w:id="27" w:author="Glauber Matteis Gadelha" w:date="2020-05-30T15:23:00Z">
              <w:r w:rsidR="0049564F" w:rsidDel="00BD116B">
                <w:delText>.......</w:delText>
              </w:r>
              <w:r w:rsidR="004B2B51" w:rsidDel="00BD116B">
                <w:delText>...</w:delText>
              </w:r>
            </w:del>
          </w:p>
        </w:tc>
        <w:tc>
          <w:tcPr>
            <w:tcW w:w="567" w:type="dxa"/>
            <w:vAlign w:val="center"/>
            <w:hideMark/>
          </w:tcPr>
          <w:p w14:paraId="265E306B" w14:textId="77777777" w:rsidR="00E912E9" w:rsidRPr="000464FC" w:rsidRDefault="007B08F6" w:rsidP="000B46C0">
            <w:pPr>
              <w:spacing w:line="240" w:lineRule="auto"/>
              <w:jc w:val="right"/>
              <w:rPr>
                <w:rFonts w:cs="Times New Roman"/>
                <w:szCs w:val="24"/>
              </w:rPr>
            </w:pPr>
            <w:r>
              <w:rPr>
                <w:rFonts w:cs="Times New Roman"/>
                <w:szCs w:val="24"/>
              </w:rPr>
              <w:t>3</w:t>
            </w:r>
            <w:r w:rsidR="000B46C0">
              <w:rPr>
                <w:rFonts w:cs="Times New Roman"/>
                <w:szCs w:val="24"/>
              </w:rPr>
              <w:t>3</w:t>
            </w:r>
          </w:p>
        </w:tc>
      </w:tr>
      <w:tr w:rsidR="00285219" w14:paraId="7C931F3D" w14:textId="77777777" w:rsidTr="004B2B51">
        <w:tc>
          <w:tcPr>
            <w:tcW w:w="1242" w:type="dxa"/>
            <w:vAlign w:val="center"/>
          </w:tcPr>
          <w:p w14:paraId="36BB6B9E" w14:textId="77777777" w:rsidR="00285219" w:rsidRPr="000464FC" w:rsidRDefault="00285219" w:rsidP="009379AE">
            <w:pPr>
              <w:spacing w:line="240" w:lineRule="auto"/>
              <w:jc w:val="left"/>
              <w:rPr>
                <w:rFonts w:cs="Times New Roman"/>
                <w:szCs w:val="24"/>
              </w:rPr>
            </w:pPr>
          </w:p>
        </w:tc>
        <w:tc>
          <w:tcPr>
            <w:tcW w:w="7371" w:type="dxa"/>
            <w:vAlign w:val="center"/>
          </w:tcPr>
          <w:p w14:paraId="4F1C6C15" w14:textId="77777777" w:rsidR="00285219" w:rsidRPr="000464FC" w:rsidRDefault="00285219" w:rsidP="008554D0">
            <w:pPr>
              <w:spacing w:line="240" w:lineRule="auto"/>
            </w:pPr>
          </w:p>
        </w:tc>
        <w:tc>
          <w:tcPr>
            <w:tcW w:w="567" w:type="dxa"/>
            <w:vAlign w:val="center"/>
          </w:tcPr>
          <w:p w14:paraId="106B39BF" w14:textId="77777777" w:rsidR="00285219" w:rsidRPr="000464FC" w:rsidRDefault="00285219" w:rsidP="009379AE">
            <w:pPr>
              <w:spacing w:line="240" w:lineRule="auto"/>
              <w:jc w:val="right"/>
              <w:rPr>
                <w:rFonts w:cs="Times New Roman"/>
                <w:szCs w:val="24"/>
              </w:rPr>
            </w:pPr>
          </w:p>
        </w:tc>
      </w:tr>
      <w:tr w:rsidR="00E912E9" w14:paraId="0F3AF409" w14:textId="77777777" w:rsidTr="004B2B51">
        <w:tc>
          <w:tcPr>
            <w:tcW w:w="1242" w:type="dxa"/>
            <w:vAlign w:val="center"/>
            <w:hideMark/>
          </w:tcPr>
          <w:p w14:paraId="3322529C"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5</w:t>
            </w:r>
          </w:p>
        </w:tc>
        <w:tc>
          <w:tcPr>
            <w:tcW w:w="7371" w:type="dxa"/>
            <w:vAlign w:val="center"/>
            <w:hideMark/>
          </w:tcPr>
          <w:p w14:paraId="46C7F06E" w14:textId="67693C6E" w:rsidR="00E912E9" w:rsidRDefault="003D5A11" w:rsidP="008554D0">
            <w:pPr>
              <w:spacing w:line="240" w:lineRule="auto"/>
              <w:rPr>
                <w:rFonts w:cs="Times New Roman"/>
                <w:szCs w:val="24"/>
              </w:rPr>
            </w:pPr>
            <w:r>
              <w:t xml:space="preserve">- </w:t>
            </w:r>
            <w:r w:rsidR="000464FC">
              <w:t xml:space="preserve">Reprodução de tela do </w:t>
            </w:r>
            <w:proofErr w:type="spellStart"/>
            <w:proofErr w:type="gramStart"/>
            <w:r w:rsidR="000464FC">
              <w:t>IntelliJ</w:t>
            </w:r>
            <w:proofErr w:type="spellEnd"/>
            <w:proofErr w:type="gramEnd"/>
            <w:r w:rsidR="000464FC">
              <w:t xml:space="preserve"> Idea com o </w:t>
            </w:r>
            <w:proofErr w:type="spellStart"/>
            <w:r w:rsidR="000464FC">
              <w:t>Scene</w:t>
            </w:r>
            <w:proofErr w:type="spellEnd"/>
            <w:r w:rsidR="000464FC">
              <w:t xml:space="preserve">  </w:t>
            </w:r>
            <w:proofErr w:type="spellStart"/>
            <w:r w:rsidR="000464FC">
              <w:t>Builder</w:t>
            </w:r>
            <w:proofErr w:type="spellEnd"/>
            <w:ins w:id="28" w:author="Glauber Matteis Gadelha" w:date="2020-05-30T15:24:00Z">
              <w:r w:rsidR="00BD116B">
                <w:t xml:space="preserve"> .</w:t>
              </w:r>
            </w:ins>
            <w:del w:id="29" w:author="Glauber Matteis Gadelha" w:date="2020-05-30T15:23:00Z">
              <w:r w:rsidR="0049564F" w:rsidDel="00BD116B">
                <w:delText xml:space="preserve"> </w:delText>
              </w:r>
              <w:r w:rsidR="00C439BE" w:rsidDel="00BD116B">
                <w:delText xml:space="preserve"> </w:delText>
              </w:r>
            </w:del>
            <w:r>
              <w:t>..</w:t>
            </w:r>
            <w:r w:rsidR="0049564F">
              <w:t>.....</w:t>
            </w:r>
            <w:r w:rsidR="00C439BE">
              <w:t>.....</w:t>
            </w:r>
            <w:del w:id="30" w:author="Glauber Matteis Gadelha" w:date="2020-05-30T15:23:00Z">
              <w:r w:rsidR="00C439BE" w:rsidDel="00BD116B">
                <w:delText>..</w:delText>
              </w:r>
              <w:r w:rsidR="0049564F" w:rsidDel="00BD116B">
                <w:delText>.....</w:delText>
              </w:r>
              <w:r w:rsidR="004B2B51" w:rsidDel="00BD116B">
                <w:delText>...</w:delText>
              </w:r>
            </w:del>
          </w:p>
        </w:tc>
        <w:tc>
          <w:tcPr>
            <w:tcW w:w="567" w:type="dxa"/>
            <w:vAlign w:val="center"/>
            <w:hideMark/>
          </w:tcPr>
          <w:p w14:paraId="7F5F89EB" w14:textId="77777777" w:rsidR="00E912E9" w:rsidRDefault="007B08F6" w:rsidP="000B46C0">
            <w:pPr>
              <w:spacing w:line="240" w:lineRule="auto"/>
              <w:jc w:val="right"/>
              <w:rPr>
                <w:rFonts w:cs="Times New Roman"/>
                <w:szCs w:val="24"/>
              </w:rPr>
            </w:pPr>
            <w:r>
              <w:rPr>
                <w:rFonts w:cs="Times New Roman"/>
                <w:szCs w:val="24"/>
              </w:rPr>
              <w:t>3</w:t>
            </w:r>
            <w:r w:rsidR="000B46C0">
              <w:rPr>
                <w:rFonts w:cs="Times New Roman"/>
                <w:szCs w:val="24"/>
              </w:rPr>
              <w:t>7</w:t>
            </w:r>
          </w:p>
        </w:tc>
      </w:tr>
      <w:tr w:rsidR="00285219" w14:paraId="7EA80FD8" w14:textId="77777777" w:rsidTr="004B2B51">
        <w:tc>
          <w:tcPr>
            <w:tcW w:w="1242" w:type="dxa"/>
            <w:vAlign w:val="center"/>
          </w:tcPr>
          <w:p w14:paraId="63B0B3E4" w14:textId="77777777" w:rsidR="00285219" w:rsidRDefault="00285219" w:rsidP="009379AE">
            <w:pPr>
              <w:spacing w:line="240" w:lineRule="auto"/>
              <w:jc w:val="left"/>
              <w:rPr>
                <w:rFonts w:cs="Times New Roman"/>
                <w:szCs w:val="24"/>
              </w:rPr>
            </w:pPr>
          </w:p>
        </w:tc>
        <w:tc>
          <w:tcPr>
            <w:tcW w:w="7371" w:type="dxa"/>
            <w:vAlign w:val="center"/>
          </w:tcPr>
          <w:p w14:paraId="0CF21BA1" w14:textId="77777777" w:rsidR="00285219" w:rsidRDefault="00285219" w:rsidP="008554D0">
            <w:pPr>
              <w:spacing w:line="240" w:lineRule="auto"/>
            </w:pPr>
          </w:p>
        </w:tc>
        <w:tc>
          <w:tcPr>
            <w:tcW w:w="567" w:type="dxa"/>
            <w:vAlign w:val="center"/>
          </w:tcPr>
          <w:p w14:paraId="3F1AB53F" w14:textId="77777777" w:rsidR="00285219" w:rsidRDefault="00285219" w:rsidP="009379AE">
            <w:pPr>
              <w:spacing w:line="240" w:lineRule="auto"/>
              <w:jc w:val="right"/>
              <w:rPr>
                <w:rFonts w:cs="Times New Roman"/>
                <w:szCs w:val="24"/>
              </w:rPr>
            </w:pPr>
          </w:p>
        </w:tc>
      </w:tr>
      <w:tr w:rsidR="00E912E9" w14:paraId="435266BC" w14:textId="77777777" w:rsidTr="004B2B51">
        <w:tc>
          <w:tcPr>
            <w:tcW w:w="1242" w:type="dxa"/>
            <w:vAlign w:val="center"/>
            <w:hideMark/>
          </w:tcPr>
          <w:p w14:paraId="1074C92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6</w:t>
            </w:r>
          </w:p>
        </w:tc>
        <w:tc>
          <w:tcPr>
            <w:tcW w:w="7371" w:type="dxa"/>
            <w:vAlign w:val="center"/>
            <w:hideMark/>
          </w:tcPr>
          <w:p w14:paraId="6B54D3F9" w14:textId="035177B0"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ins w:id="31" w:author="Glauber Matteis Gadelha" w:date="2020-05-30T15:23:00Z">
              <w:r w:rsidR="00BD116B">
                <w:t xml:space="preserve"> </w:t>
              </w:r>
            </w:ins>
            <w:del w:id="32" w:author="Glauber Matteis Gadelha" w:date="2020-05-30T15:23:00Z">
              <w:r w:rsidR="0049564F" w:rsidDel="00BD116B">
                <w:delText xml:space="preserve"> </w:delText>
              </w:r>
              <w:r w:rsidR="00C439BE" w:rsidDel="00BD116B">
                <w:delText xml:space="preserve"> </w:delText>
              </w:r>
              <w:r w:rsidR="004B2B51" w:rsidDel="00BD116B">
                <w:delText xml:space="preserve"> </w:delText>
              </w:r>
            </w:del>
            <w:proofErr w:type="gramStart"/>
            <w:r>
              <w:t>.</w:t>
            </w:r>
            <w:ins w:id="33" w:author="Glauber Matteis Gadelha" w:date="2020-05-30T15:23:00Z">
              <w:r w:rsidR="00BD116B">
                <w:t>..</w:t>
              </w:r>
            </w:ins>
            <w:r>
              <w:t>...................</w:t>
            </w:r>
            <w:r w:rsidR="0049564F">
              <w:t>............</w:t>
            </w:r>
            <w:r w:rsidR="00C439BE">
              <w:t>........</w:t>
            </w:r>
            <w:r w:rsidR="004B2B51">
              <w:t>...</w:t>
            </w:r>
            <w:r w:rsidR="0049564F">
              <w:t>..........................</w:t>
            </w:r>
            <w:proofErr w:type="gramEnd"/>
            <w:del w:id="34" w:author="Glauber Matteis Gadelha" w:date="2020-05-30T15:23:00Z">
              <w:r w:rsidR="0049564F" w:rsidDel="00BD116B">
                <w:delText>........</w:delText>
              </w:r>
              <w:r w:rsidR="004B2B51" w:rsidDel="00BD116B">
                <w:delText>..</w:delText>
              </w:r>
            </w:del>
          </w:p>
        </w:tc>
        <w:tc>
          <w:tcPr>
            <w:tcW w:w="567" w:type="dxa"/>
            <w:vAlign w:val="center"/>
            <w:hideMark/>
          </w:tcPr>
          <w:p w14:paraId="3054E142" w14:textId="77777777" w:rsidR="00E912E9" w:rsidRDefault="00760070" w:rsidP="009379AE">
            <w:pPr>
              <w:spacing w:line="240" w:lineRule="auto"/>
              <w:jc w:val="right"/>
              <w:rPr>
                <w:rFonts w:cs="Times New Roman"/>
                <w:szCs w:val="24"/>
              </w:rPr>
            </w:pPr>
            <w:r>
              <w:rPr>
                <w:rFonts w:cs="Times New Roman"/>
                <w:szCs w:val="24"/>
              </w:rPr>
              <w:t>39</w:t>
            </w:r>
          </w:p>
        </w:tc>
      </w:tr>
      <w:tr w:rsidR="00285219" w14:paraId="30533370" w14:textId="77777777" w:rsidTr="004B2B51">
        <w:tc>
          <w:tcPr>
            <w:tcW w:w="1242" w:type="dxa"/>
            <w:vAlign w:val="center"/>
          </w:tcPr>
          <w:p w14:paraId="4B3C1842" w14:textId="77777777" w:rsidR="00285219" w:rsidRDefault="00285219" w:rsidP="009379AE">
            <w:pPr>
              <w:spacing w:line="240" w:lineRule="auto"/>
              <w:jc w:val="left"/>
              <w:rPr>
                <w:rFonts w:cs="Times New Roman"/>
                <w:szCs w:val="24"/>
              </w:rPr>
            </w:pPr>
          </w:p>
        </w:tc>
        <w:tc>
          <w:tcPr>
            <w:tcW w:w="7371" w:type="dxa"/>
            <w:vAlign w:val="center"/>
          </w:tcPr>
          <w:p w14:paraId="5B7B6D46" w14:textId="77777777" w:rsidR="00285219" w:rsidRDefault="00285219" w:rsidP="008554D0">
            <w:pPr>
              <w:spacing w:line="240" w:lineRule="auto"/>
            </w:pPr>
          </w:p>
        </w:tc>
        <w:tc>
          <w:tcPr>
            <w:tcW w:w="567" w:type="dxa"/>
            <w:vAlign w:val="center"/>
          </w:tcPr>
          <w:p w14:paraId="291BF358" w14:textId="77777777" w:rsidR="00285219" w:rsidRDefault="00285219" w:rsidP="009379AE">
            <w:pPr>
              <w:spacing w:line="240" w:lineRule="auto"/>
              <w:jc w:val="right"/>
              <w:rPr>
                <w:rFonts w:cs="Times New Roman"/>
                <w:szCs w:val="24"/>
              </w:rPr>
            </w:pPr>
          </w:p>
        </w:tc>
      </w:tr>
      <w:tr w:rsidR="00E912E9" w14:paraId="5CF2DF0D" w14:textId="77777777" w:rsidTr="004B2B51">
        <w:tc>
          <w:tcPr>
            <w:tcW w:w="1242" w:type="dxa"/>
            <w:vAlign w:val="center"/>
            <w:hideMark/>
          </w:tcPr>
          <w:p w14:paraId="02E91992"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7</w:t>
            </w:r>
          </w:p>
        </w:tc>
        <w:tc>
          <w:tcPr>
            <w:tcW w:w="7371" w:type="dxa"/>
            <w:vAlign w:val="center"/>
            <w:hideMark/>
          </w:tcPr>
          <w:p w14:paraId="4386AD43" w14:textId="1D34E167" w:rsidR="00E912E9" w:rsidRDefault="003D5A11" w:rsidP="00123243">
            <w:pPr>
              <w:spacing w:line="240" w:lineRule="auto"/>
              <w:rPr>
                <w:rFonts w:cs="Times New Roman"/>
                <w:szCs w:val="24"/>
              </w:rPr>
            </w:pPr>
            <w:r>
              <w:t>- R</w:t>
            </w:r>
            <w:r w:rsidR="00CB53CA" w:rsidRPr="008E5E5A">
              <w:t>eprodução de tela do Tableau Desktop</w:t>
            </w:r>
            <w:r w:rsidR="0049564F">
              <w:t xml:space="preserve"> </w:t>
            </w:r>
            <w:del w:id="35" w:author="Glauber Matteis Gadelha" w:date="2020-05-30T15:24:00Z">
              <w:r w:rsidR="00C439BE" w:rsidDel="00123243">
                <w:delText xml:space="preserve"> </w:delText>
              </w:r>
              <w:r w:rsidDel="00123243">
                <w:delText>..</w:delText>
              </w:r>
            </w:del>
            <w:del w:id="36" w:author="Glauber Matteis Gadelha" w:date="2020-05-30T15:25:00Z">
              <w:r w:rsidDel="00123243">
                <w:delText>.......</w:delText>
              </w:r>
              <w:r w:rsidR="0049564F" w:rsidDel="00123243">
                <w:delText>..</w:delText>
              </w:r>
            </w:del>
            <w:proofErr w:type="gramStart"/>
            <w:ins w:id="37" w:author="Glauber Matteis Gadelha" w:date="2020-05-30T15:25:00Z">
              <w:r w:rsidR="00123243">
                <w:t>..</w:t>
              </w:r>
            </w:ins>
            <w:r w:rsidR="0049564F">
              <w:t>...</w:t>
            </w:r>
            <w:r w:rsidR="00C439BE">
              <w:t>........</w:t>
            </w:r>
            <w:r w:rsidR="0049564F">
              <w:t>.....................</w:t>
            </w:r>
            <w:r w:rsidR="004B2B51">
              <w:t>.</w:t>
            </w:r>
            <w:r w:rsidR="0049564F">
              <w:t>...</w:t>
            </w:r>
            <w:r w:rsidR="004B2B51">
              <w:t>.</w:t>
            </w:r>
            <w:proofErr w:type="gramEnd"/>
          </w:p>
        </w:tc>
        <w:tc>
          <w:tcPr>
            <w:tcW w:w="567" w:type="dxa"/>
            <w:vAlign w:val="center"/>
            <w:hideMark/>
          </w:tcPr>
          <w:p w14:paraId="20B1B82A" w14:textId="77777777" w:rsidR="00E912E9" w:rsidRDefault="007B08F6" w:rsidP="001D43FA">
            <w:pPr>
              <w:spacing w:line="240" w:lineRule="auto"/>
              <w:jc w:val="right"/>
              <w:rPr>
                <w:rFonts w:cs="Times New Roman"/>
                <w:szCs w:val="24"/>
              </w:rPr>
            </w:pPr>
            <w:r>
              <w:rPr>
                <w:rFonts w:cs="Times New Roman"/>
                <w:szCs w:val="24"/>
              </w:rPr>
              <w:t>4</w:t>
            </w:r>
            <w:r w:rsidR="001D43FA">
              <w:rPr>
                <w:rFonts w:cs="Times New Roman"/>
                <w:szCs w:val="24"/>
              </w:rPr>
              <w:t>0</w:t>
            </w:r>
          </w:p>
        </w:tc>
      </w:tr>
      <w:tr w:rsidR="00285219" w14:paraId="6C38A423" w14:textId="77777777" w:rsidTr="004B2B51">
        <w:tc>
          <w:tcPr>
            <w:tcW w:w="1242" w:type="dxa"/>
            <w:vAlign w:val="center"/>
          </w:tcPr>
          <w:p w14:paraId="6C63CD9C" w14:textId="77777777" w:rsidR="00285219" w:rsidRDefault="00285219" w:rsidP="009379AE">
            <w:pPr>
              <w:spacing w:line="240" w:lineRule="auto"/>
              <w:jc w:val="left"/>
              <w:rPr>
                <w:rFonts w:cs="Times New Roman"/>
                <w:szCs w:val="24"/>
              </w:rPr>
            </w:pPr>
          </w:p>
        </w:tc>
        <w:tc>
          <w:tcPr>
            <w:tcW w:w="7371" w:type="dxa"/>
            <w:vAlign w:val="center"/>
          </w:tcPr>
          <w:p w14:paraId="4BD3DC59" w14:textId="77777777" w:rsidR="00285219" w:rsidRPr="008E5E5A" w:rsidRDefault="00285219" w:rsidP="008554D0">
            <w:pPr>
              <w:spacing w:line="240" w:lineRule="auto"/>
            </w:pPr>
          </w:p>
        </w:tc>
        <w:tc>
          <w:tcPr>
            <w:tcW w:w="567" w:type="dxa"/>
            <w:vAlign w:val="center"/>
          </w:tcPr>
          <w:p w14:paraId="19B913C8" w14:textId="77777777" w:rsidR="00285219" w:rsidRDefault="00285219" w:rsidP="009379AE">
            <w:pPr>
              <w:spacing w:line="240" w:lineRule="auto"/>
              <w:jc w:val="right"/>
              <w:rPr>
                <w:rFonts w:cs="Times New Roman"/>
                <w:szCs w:val="24"/>
              </w:rPr>
            </w:pPr>
          </w:p>
        </w:tc>
      </w:tr>
      <w:tr w:rsidR="00E912E9" w14:paraId="31DC7E1C" w14:textId="77777777" w:rsidTr="004B2B51">
        <w:tc>
          <w:tcPr>
            <w:tcW w:w="1242" w:type="dxa"/>
            <w:vAlign w:val="center"/>
            <w:hideMark/>
          </w:tcPr>
          <w:p w14:paraId="53FDD3AA" w14:textId="77777777" w:rsidR="00E912E9" w:rsidRDefault="00E912E9" w:rsidP="00141108">
            <w:pPr>
              <w:spacing w:line="240" w:lineRule="auto"/>
              <w:jc w:val="left"/>
              <w:rPr>
                <w:rFonts w:cs="Times New Roman"/>
                <w:szCs w:val="24"/>
              </w:rPr>
            </w:pPr>
            <w:r>
              <w:rPr>
                <w:rFonts w:cs="Times New Roman"/>
                <w:szCs w:val="24"/>
              </w:rPr>
              <w:t xml:space="preserve">Figura </w:t>
            </w:r>
            <w:r w:rsidR="00141108">
              <w:rPr>
                <w:rFonts w:cs="Times New Roman"/>
                <w:szCs w:val="24"/>
              </w:rPr>
              <w:t>8</w:t>
            </w:r>
          </w:p>
        </w:tc>
        <w:tc>
          <w:tcPr>
            <w:tcW w:w="7371" w:type="dxa"/>
            <w:vAlign w:val="center"/>
            <w:hideMark/>
          </w:tcPr>
          <w:p w14:paraId="4BAE11D3" w14:textId="16008630" w:rsidR="00E912E9" w:rsidRDefault="003D5A11" w:rsidP="00123243">
            <w:pPr>
              <w:spacing w:line="240" w:lineRule="auto"/>
              <w:rPr>
                <w:rFonts w:cs="Times New Roman"/>
                <w:szCs w:val="24"/>
              </w:rPr>
            </w:pPr>
            <w:r>
              <w:t xml:space="preserve">- </w:t>
            </w:r>
            <w:r w:rsidR="00CB53CA" w:rsidRPr="00F5686A">
              <w:t>Reprodução de tela do Microsoft Power BI Desktop</w:t>
            </w:r>
            <w:del w:id="38" w:author="Glauber Matteis Gadelha" w:date="2020-05-30T15:25:00Z">
              <w:r w:rsidR="0049564F" w:rsidDel="00123243">
                <w:delText xml:space="preserve"> </w:delText>
              </w:r>
              <w:r w:rsidR="00C439BE" w:rsidDel="00123243">
                <w:delText xml:space="preserve"> </w:delText>
              </w:r>
              <w:r w:rsidR="004B2B51" w:rsidDel="00123243">
                <w:delText>...</w:delText>
              </w:r>
            </w:del>
            <w:ins w:id="39" w:author="Glauber Matteis Gadelha" w:date="2020-05-30T15:25:00Z">
              <w:r w:rsidR="00123243">
                <w:t xml:space="preserve"> </w:t>
              </w:r>
            </w:ins>
            <w:del w:id="40" w:author="Glauber Matteis Gadelha" w:date="2020-05-30T15:25:00Z">
              <w:r w:rsidR="0049564F" w:rsidDel="00123243">
                <w:delText>...</w:delText>
              </w:r>
              <w:r w:rsidR="00C439BE" w:rsidDel="00123243">
                <w:delText>...</w:delText>
              </w:r>
            </w:del>
            <w:proofErr w:type="gramStart"/>
            <w:r w:rsidR="00C439BE">
              <w:t>.....</w:t>
            </w:r>
            <w:r w:rsidR="0049564F">
              <w:t>.................</w:t>
            </w:r>
            <w:proofErr w:type="gramEnd"/>
          </w:p>
        </w:tc>
        <w:tc>
          <w:tcPr>
            <w:tcW w:w="567" w:type="dxa"/>
            <w:vAlign w:val="center"/>
            <w:hideMark/>
          </w:tcPr>
          <w:p w14:paraId="6FEEA929" w14:textId="77777777" w:rsidR="00E912E9" w:rsidRDefault="007B08F6" w:rsidP="00F23F9C">
            <w:pPr>
              <w:spacing w:line="240" w:lineRule="auto"/>
              <w:jc w:val="right"/>
              <w:rPr>
                <w:rFonts w:cs="Times New Roman"/>
                <w:szCs w:val="24"/>
              </w:rPr>
            </w:pPr>
            <w:r>
              <w:rPr>
                <w:rFonts w:cs="Times New Roman"/>
                <w:szCs w:val="24"/>
              </w:rPr>
              <w:t>4</w:t>
            </w:r>
            <w:r w:rsidR="00F23F9C">
              <w:rPr>
                <w:rFonts w:cs="Times New Roman"/>
                <w:szCs w:val="24"/>
              </w:rPr>
              <w:t>1</w:t>
            </w:r>
          </w:p>
        </w:tc>
      </w:tr>
      <w:tr w:rsidR="00285219" w14:paraId="175C9104" w14:textId="77777777" w:rsidTr="004B2B51">
        <w:tc>
          <w:tcPr>
            <w:tcW w:w="1242" w:type="dxa"/>
            <w:vAlign w:val="center"/>
          </w:tcPr>
          <w:p w14:paraId="72DEC785" w14:textId="77777777" w:rsidR="00285219" w:rsidRDefault="00285219" w:rsidP="009379AE">
            <w:pPr>
              <w:spacing w:line="240" w:lineRule="auto"/>
              <w:jc w:val="left"/>
              <w:rPr>
                <w:rFonts w:cs="Times New Roman"/>
                <w:szCs w:val="24"/>
              </w:rPr>
            </w:pPr>
          </w:p>
        </w:tc>
        <w:tc>
          <w:tcPr>
            <w:tcW w:w="7371" w:type="dxa"/>
            <w:vAlign w:val="center"/>
          </w:tcPr>
          <w:p w14:paraId="679920DD" w14:textId="77777777" w:rsidR="00285219" w:rsidRPr="00F5686A" w:rsidRDefault="00285219" w:rsidP="008554D0">
            <w:pPr>
              <w:spacing w:line="240" w:lineRule="auto"/>
            </w:pPr>
          </w:p>
        </w:tc>
        <w:tc>
          <w:tcPr>
            <w:tcW w:w="567" w:type="dxa"/>
            <w:vAlign w:val="center"/>
          </w:tcPr>
          <w:p w14:paraId="788EBFAF" w14:textId="77777777" w:rsidR="00285219" w:rsidRDefault="00285219" w:rsidP="009379AE">
            <w:pPr>
              <w:spacing w:line="240" w:lineRule="auto"/>
              <w:jc w:val="right"/>
              <w:rPr>
                <w:rFonts w:cs="Times New Roman"/>
                <w:szCs w:val="24"/>
              </w:rPr>
            </w:pPr>
          </w:p>
        </w:tc>
      </w:tr>
      <w:tr w:rsidR="00E912E9" w14:paraId="1058E9A4" w14:textId="77777777" w:rsidTr="004B2B51">
        <w:tc>
          <w:tcPr>
            <w:tcW w:w="1242" w:type="dxa"/>
            <w:vAlign w:val="center"/>
            <w:hideMark/>
          </w:tcPr>
          <w:p w14:paraId="5534046B" w14:textId="77777777" w:rsidR="00E912E9" w:rsidRDefault="00E912E9" w:rsidP="001D43FA">
            <w:pPr>
              <w:spacing w:line="240" w:lineRule="auto"/>
              <w:jc w:val="left"/>
              <w:rPr>
                <w:rFonts w:cs="Times New Roman"/>
                <w:szCs w:val="24"/>
              </w:rPr>
            </w:pPr>
            <w:r>
              <w:rPr>
                <w:rFonts w:cs="Times New Roman"/>
                <w:szCs w:val="24"/>
              </w:rPr>
              <w:t xml:space="preserve">Figura </w:t>
            </w:r>
            <w:r w:rsidR="001D43FA">
              <w:rPr>
                <w:rFonts w:cs="Times New Roman"/>
                <w:szCs w:val="24"/>
              </w:rPr>
              <w:t>9</w:t>
            </w:r>
          </w:p>
        </w:tc>
        <w:tc>
          <w:tcPr>
            <w:tcW w:w="7371" w:type="dxa"/>
            <w:vAlign w:val="center"/>
            <w:hideMark/>
          </w:tcPr>
          <w:p w14:paraId="479A5F07" w14:textId="40EB5ED1" w:rsidR="00E912E9" w:rsidRDefault="003D5A11" w:rsidP="00123243">
            <w:pPr>
              <w:spacing w:line="240" w:lineRule="auto"/>
              <w:rPr>
                <w:rFonts w:cs="Times New Roman"/>
                <w:szCs w:val="24"/>
              </w:rPr>
            </w:pPr>
            <w:r>
              <w:t xml:space="preserve">- </w:t>
            </w:r>
            <w:r w:rsidR="00BA2903" w:rsidRPr="00F740CE">
              <w:t xml:space="preserve">Passos do </w:t>
            </w:r>
            <w:proofErr w:type="spellStart"/>
            <w:proofErr w:type="gramStart"/>
            <w:r w:rsidR="00BA2903" w:rsidRPr="00F740CE">
              <w:t>Dash</w:t>
            </w:r>
            <w:r w:rsidR="009A6349">
              <w:t>G</w:t>
            </w:r>
            <w:r w:rsidR="00BA2903" w:rsidRPr="00F740CE">
              <w:t>en</w:t>
            </w:r>
            <w:proofErr w:type="spellEnd"/>
            <w:proofErr w:type="gramEnd"/>
            <w:ins w:id="41" w:author="Glauber Matteis Gadelha" w:date="2020-05-30T15:25:00Z">
              <w:r w:rsidR="00123243">
                <w:t xml:space="preserve"> </w:t>
              </w:r>
            </w:ins>
            <w:del w:id="42" w:author="Glauber Matteis Gadelha" w:date="2020-05-30T15:25:00Z">
              <w:r w:rsidR="0049564F" w:rsidDel="00123243">
                <w:delText xml:space="preserve"> </w:delText>
              </w:r>
              <w:r w:rsidR="00C439BE" w:rsidDel="00123243">
                <w:delText xml:space="preserve"> </w:delText>
              </w:r>
            </w:del>
            <w:r w:rsidR="0049564F">
              <w:t>.</w:t>
            </w:r>
            <w:ins w:id="43" w:author="Glauber Matteis Gadelha" w:date="2020-05-30T15:25:00Z">
              <w:r w:rsidR="00123243">
                <w:t>..............</w:t>
              </w:r>
            </w:ins>
            <w:r w:rsidR="0049564F">
              <w:t>..........</w:t>
            </w:r>
            <w:r w:rsidR="00C439BE">
              <w:t>......</w:t>
            </w:r>
            <w:r>
              <w:t>........</w:t>
            </w:r>
            <w:r w:rsidR="0049564F">
              <w:t>................................</w:t>
            </w:r>
            <w:del w:id="44" w:author="Glauber Matteis Gadelha" w:date="2020-05-30T15:25:00Z">
              <w:r w:rsidR="0049564F" w:rsidDel="00123243">
                <w:delText>..........</w:delText>
              </w:r>
              <w:r w:rsidR="004B2B51" w:rsidDel="00123243">
                <w:delText>...</w:delText>
              </w:r>
              <w:r w:rsidR="0049564F" w:rsidDel="00123243">
                <w:delText>.........</w:delText>
              </w:r>
            </w:del>
          </w:p>
        </w:tc>
        <w:tc>
          <w:tcPr>
            <w:tcW w:w="567" w:type="dxa"/>
            <w:vAlign w:val="center"/>
            <w:hideMark/>
          </w:tcPr>
          <w:p w14:paraId="083C6770" w14:textId="77777777" w:rsidR="00E912E9" w:rsidRDefault="00FB1947" w:rsidP="005F13CE">
            <w:pPr>
              <w:spacing w:line="240" w:lineRule="auto"/>
              <w:jc w:val="right"/>
              <w:rPr>
                <w:rFonts w:cs="Times New Roman"/>
                <w:szCs w:val="24"/>
              </w:rPr>
            </w:pPr>
            <w:r>
              <w:rPr>
                <w:rFonts w:cs="Times New Roman"/>
                <w:szCs w:val="24"/>
              </w:rPr>
              <w:t>4</w:t>
            </w:r>
            <w:r w:rsidR="005F13CE">
              <w:rPr>
                <w:rFonts w:cs="Times New Roman"/>
                <w:szCs w:val="24"/>
              </w:rPr>
              <w:t>3</w:t>
            </w:r>
          </w:p>
        </w:tc>
      </w:tr>
      <w:tr w:rsidR="00285219" w14:paraId="02E6B12B" w14:textId="77777777" w:rsidTr="004B2B51">
        <w:tc>
          <w:tcPr>
            <w:tcW w:w="1242" w:type="dxa"/>
            <w:vAlign w:val="center"/>
          </w:tcPr>
          <w:p w14:paraId="3E07E3AA" w14:textId="77777777" w:rsidR="00285219" w:rsidRDefault="00285219" w:rsidP="009379AE">
            <w:pPr>
              <w:spacing w:line="240" w:lineRule="auto"/>
              <w:jc w:val="left"/>
              <w:rPr>
                <w:rFonts w:cs="Times New Roman"/>
                <w:szCs w:val="24"/>
              </w:rPr>
            </w:pPr>
          </w:p>
        </w:tc>
        <w:tc>
          <w:tcPr>
            <w:tcW w:w="7371" w:type="dxa"/>
            <w:vAlign w:val="center"/>
          </w:tcPr>
          <w:p w14:paraId="4FB5B53E" w14:textId="77777777" w:rsidR="00285219" w:rsidRPr="00F740CE" w:rsidRDefault="00285219" w:rsidP="008554D0">
            <w:pPr>
              <w:spacing w:line="240" w:lineRule="auto"/>
            </w:pPr>
          </w:p>
        </w:tc>
        <w:tc>
          <w:tcPr>
            <w:tcW w:w="567" w:type="dxa"/>
            <w:vAlign w:val="center"/>
          </w:tcPr>
          <w:p w14:paraId="08F6E61E" w14:textId="77777777" w:rsidR="00285219" w:rsidRDefault="00285219" w:rsidP="009379AE">
            <w:pPr>
              <w:spacing w:line="240" w:lineRule="auto"/>
              <w:jc w:val="right"/>
              <w:rPr>
                <w:rFonts w:cs="Times New Roman"/>
                <w:szCs w:val="24"/>
              </w:rPr>
            </w:pPr>
          </w:p>
        </w:tc>
      </w:tr>
      <w:tr w:rsidR="00E912E9" w14:paraId="5405AD76" w14:textId="77777777" w:rsidTr="004B2B51">
        <w:tc>
          <w:tcPr>
            <w:tcW w:w="1242" w:type="dxa"/>
            <w:vAlign w:val="center"/>
            <w:hideMark/>
          </w:tcPr>
          <w:p w14:paraId="67276ECC"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0</w:t>
            </w:r>
          </w:p>
        </w:tc>
        <w:tc>
          <w:tcPr>
            <w:tcW w:w="7371" w:type="dxa"/>
            <w:vAlign w:val="center"/>
            <w:hideMark/>
          </w:tcPr>
          <w:p w14:paraId="6ED28072" w14:textId="6B2F7872" w:rsidR="00E912E9" w:rsidRPr="0029315C" w:rsidRDefault="003D5A11" w:rsidP="00123243">
            <w:pPr>
              <w:spacing w:line="240" w:lineRule="auto"/>
              <w:rPr>
                <w:rFonts w:cs="Times New Roman"/>
                <w:szCs w:val="24"/>
              </w:rPr>
            </w:pPr>
            <w:r>
              <w:t xml:space="preserve">- </w:t>
            </w:r>
            <w:r w:rsidR="00CA2715">
              <w:t xml:space="preserve">Diagrama de caso de uso </w:t>
            </w:r>
            <w:proofErr w:type="gramStart"/>
            <w:r w:rsidR="00CA2715">
              <w:t>UC01</w:t>
            </w:r>
            <w:ins w:id="45" w:author="Glauber Matteis Gadelha" w:date="2020-05-30T15:26:00Z">
              <w:r w:rsidR="00123243">
                <w:t xml:space="preserve"> .</w:t>
              </w:r>
              <w:proofErr w:type="gramEnd"/>
              <w:r w:rsidR="00123243">
                <w:t>.</w:t>
              </w:r>
            </w:ins>
            <w:del w:id="46" w:author="Glauber Matteis Gadelha" w:date="2020-05-30T15:26:00Z">
              <w:r w:rsidR="00C439BE" w:rsidDel="00123243">
                <w:delText xml:space="preserve"> </w:delText>
              </w:r>
              <w:r w:rsidR="0049564F" w:rsidDel="00123243">
                <w:delText xml:space="preserve"> </w:delText>
              </w:r>
            </w:del>
            <w:r w:rsidR="0049564F">
              <w:t>...</w:t>
            </w:r>
            <w:r w:rsidR="00C439BE">
              <w:t>.......</w:t>
            </w:r>
            <w:r w:rsidR="0049564F">
              <w:t>...................</w:t>
            </w:r>
            <w:del w:id="47" w:author="Glauber Matteis Gadelha" w:date="2020-05-30T15:25:00Z">
              <w:r w:rsidR="0049564F" w:rsidDel="00123243">
                <w:delText>...........</w:delText>
              </w:r>
            </w:del>
            <w:r w:rsidR="0049564F">
              <w:t>...........</w:t>
            </w:r>
            <w:r w:rsidR="004B2B51">
              <w:t>..</w:t>
            </w:r>
            <w:r w:rsidR="0049564F">
              <w:t>........</w:t>
            </w:r>
          </w:p>
        </w:tc>
        <w:tc>
          <w:tcPr>
            <w:tcW w:w="567" w:type="dxa"/>
            <w:vAlign w:val="center"/>
            <w:hideMark/>
          </w:tcPr>
          <w:p w14:paraId="1C967B52" w14:textId="77777777" w:rsidR="00E912E9" w:rsidRDefault="007B08F6" w:rsidP="00316602">
            <w:pPr>
              <w:spacing w:line="240" w:lineRule="auto"/>
              <w:jc w:val="right"/>
              <w:rPr>
                <w:rFonts w:cs="Times New Roman"/>
                <w:szCs w:val="24"/>
              </w:rPr>
            </w:pPr>
            <w:r>
              <w:rPr>
                <w:rFonts w:cs="Times New Roman"/>
                <w:szCs w:val="24"/>
              </w:rPr>
              <w:t>4</w:t>
            </w:r>
            <w:r w:rsidR="00316602">
              <w:rPr>
                <w:rFonts w:cs="Times New Roman"/>
                <w:szCs w:val="24"/>
              </w:rPr>
              <w:t>5</w:t>
            </w:r>
          </w:p>
        </w:tc>
      </w:tr>
      <w:tr w:rsidR="00285219" w14:paraId="75D5A3FC" w14:textId="77777777" w:rsidTr="004B2B51">
        <w:tc>
          <w:tcPr>
            <w:tcW w:w="1242" w:type="dxa"/>
            <w:vAlign w:val="center"/>
          </w:tcPr>
          <w:p w14:paraId="78DC7C4D" w14:textId="77777777" w:rsidR="00285219" w:rsidRDefault="00285219" w:rsidP="009379AE">
            <w:pPr>
              <w:spacing w:line="240" w:lineRule="auto"/>
              <w:jc w:val="left"/>
              <w:rPr>
                <w:rFonts w:cs="Times New Roman"/>
                <w:szCs w:val="24"/>
              </w:rPr>
            </w:pPr>
          </w:p>
        </w:tc>
        <w:tc>
          <w:tcPr>
            <w:tcW w:w="7371" w:type="dxa"/>
            <w:vAlign w:val="center"/>
          </w:tcPr>
          <w:p w14:paraId="3D99A084" w14:textId="77777777" w:rsidR="00285219" w:rsidRDefault="00285219" w:rsidP="008554D0">
            <w:pPr>
              <w:spacing w:line="240" w:lineRule="auto"/>
            </w:pPr>
          </w:p>
        </w:tc>
        <w:tc>
          <w:tcPr>
            <w:tcW w:w="567" w:type="dxa"/>
            <w:vAlign w:val="center"/>
          </w:tcPr>
          <w:p w14:paraId="49AFBC3F" w14:textId="77777777" w:rsidR="00285219" w:rsidRDefault="00285219" w:rsidP="009379AE">
            <w:pPr>
              <w:spacing w:line="240" w:lineRule="auto"/>
              <w:jc w:val="right"/>
              <w:rPr>
                <w:rFonts w:cs="Times New Roman"/>
                <w:szCs w:val="24"/>
              </w:rPr>
            </w:pPr>
          </w:p>
        </w:tc>
      </w:tr>
      <w:tr w:rsidR="00E912E9" w14:paraId="6B1484C0" w14:textId="77777777" w:rsidTr="004B2B51">
        <w:tc>
          <w:tcPr>
            <w:tcW w:w="1242" w:type="dxa"/>
            <w:vAlign w:val="center"/>
            <w:hideMark/>
          </w:tcPr>
          <w:p w14:paraId="2000F85B" w14:textId="77777777" w:rsidR="00E912E9" w:rsidRDefault="00E912E9" w:rsidP="001D43FA">
            <w:pPr>
              <w:spacing w:line="240" w:lineRule="auto"/>
              <w:jc w:val="left"/>
              <w:rPr>
                <w:rFonts w:cs="Times New Roman"/>
                <w:szCs w:val="24"/>
              </w:rPr>
            </w:pPr>
            <w:r>
              <w:rPr>
                <w:rFonts w:cs="Times New Roman"/>
                <w:szCs w:val="24"/>
              </w:rPr>
              <w:t>Figura 1</w:t>
            </w:r>
            <w:r w:rsidR="001D43FA">
              <w:rPr>
                <w:rFonts w:cs="Times New Roman"/>
                <w:szCs w:val="24"/>
              </w:rPr>
              <w:t>1</w:t>
            </w:r>
          </w:p>
        </w:tc>
        <w:tc>
          <w:tcPr>
            <w:tcW w:w="7371" w:type="dxa"/>
            <w:vAlign w:val="center"/>
            <w:hideMark/>
          </w:tcPr>
          <w:p w14:paraId="60446DA2" w14:textId="172C9CE9" w:rsidR="00E912E9" w:rsidRDefault="003D5A11" w:rsidP="003D5A11">
            <w:pPr>
              <w:spacing w:line="240" w:lineRule="auto"/>
              <w:rPr>
                <w:rFonts w:cs="Times New Roman"/>
                <w:szCs w:val="24"/>
              </w:rPr>
            </w:pPr>
            <w:r>
              <w:t xml:space="preserve">- </w:t>
            </w:r>
            <w:r w:rsidR="002E6685">
              <w:t xml:space="preserve">Diagrama de classes de análise do </w:t>
            </w:r>
            <w:proofErr w:type="spellStart"/>
            <w:proofErr w:type="gramStart"/>
            <w:r w:rsidR="002E6685">
              <w:t>DashGen</w:t>
            </w:r>
            <w:proofErr w:type="spellEnd"/>
            <w:proofErr w:type="gramEnd"/>
            <w:ins w:id="48" w:author="Glauber Matteis Gadelha" w:date="2020-05-30T15:26:00Z">
              <w:r w:rsidR="00123243">
                <w:t xml:space="preserve">  </w:t>
              </w:r>
            </w:ins>
            <w:del w:id="49" w:author="Glauber Matteis Gadelha" w:date="2020-05-30T15:26:00Z">
              <w:r w:rsidR="0049564F" w:rsidDel="00123243">
                <w:delText xml:space="preserve"> </w:delText>
              </w:r>
              <w:r w:rsidR="00C439BE" w:rsidDel="00123243">
                <w:delText xml:space="preserve"> </w:delText>
              </w:r>
            </w:del>
            <w:r w:rsidR="00C439BE">
              <w:t>.......</w:t>
            </w:r>
            <w:r w:rsidR="0049564F">
              <w:t>....................</w:t>
            </w:r>
            <w:r w:rsidR="004B2B51">
              <w:t>..</w:t>
            </w:r>
            <w:r w:rsidR="0049564F">
              <w:t>.</w:t>
            </w:r>
            <w:del w:id="50" w:author="Glauber Matteis Gadelha" w:date="2020-05-30T15:26:00Z">
              <w:r w:rsidR="0049564F" w:rsidDel="00123243">
                <w:delText>..........</w:delText>
              </w:r>
            </w:del>
          </w:p>
        </w:tc>
        <w:tc>
          <w:tcPr>
            <w:tcW w:w="567" w:type="dxa"/>
            <w:vAlign w:val="center"/>
            <w:hideMark/>
          </w:tcPr>
          <w:p w14:paraId="3C2ED0FE" w14:textId="77777777" w:rsidR="00E912E9" w:rsidRDefault="007B08F6" w:rsidP="005734B3">
            <w:pPr>
              <w:spacing w:line="240" w:lineRule="auto"/>
              <w:jc w:val="right"/>
              <w:rPr>
                <w:rFonts w:cs="Times New Roman"/>
                <w:szCs w:val="24"/>
              </w:rPr>
            </w:pPr>
            <w:r>
              <w:rPr>
                <w:rFonts w:cs="Times New Roman"/>
                <w:szCs w:val="24"/>
              </w:rPr>
              <w:t>4</w:t>
            </w:r>
            <w:r w:rsidR="005734B3">
              <w:rPr>
                <w:rFonts w:cs="Times New Roman"/>
                <w:szCs w:val="24"/>
              </w:rPr>
              <w:t>7</w:t>
            </w:r>
          </w:p>
        </w:tc>
      </w:tr>
      <w:tr w:rsidR="00285219" w14:paraId="008521C6" w14:textId="77777777" w:rsidTr="004B2B51">
        <w:tc>
          <w:tcPr>
            <w:tcW w:w="1242" w:type="dxa"/>
            <w:vAlign w:val="center"/>
          </w:tcPr>
          <w:p w14:paraId="0D35A9D9" w14:textId="77777777" w:rsidR="00285219" w:rsidRDefault="00285219" w:rsidP="009379AE">
            <w:pPr>
              <w:spacing w:line="240" w:lineRule="auto"/>
              <w:jc w:val="left"/>
              <w:rPr>
                <w:rFonts w:cs="Times New Roman"/>
                <w:szCs w:val="24"/>
              </w:rPr>
            </w:pPr>
          </w:p>
        </w:tc>
        <w:tc>
          <w:tcPr>
            <w:tcW w:w="7371" w:type="dxa"/>
            <w:vAlign w:val="center"/>
          </w:tcPr>
          <w:p w14:paraId="5EC1931E" w14:textId="77777777" w:rsidR="00285219" w:rsidRDefault="00285219" w:rsidP="008554D0">
            <w:pPr>
              <w:spacing w:line="240" w:lineRule="auto"/>
            </w:pPr>
          </w:p>
        </w:tc>
        <w:tc>
          <w:tcPr>
            <w:tcW w:w="567" w:type="dxa"/>
            <w:vAlign w:val="center"/>
          </w:tcPr>
          <w:p w14:paraId="4335C2F6" w14:textId="77777777" w:rsidR="00285219" w:rsidRDefault="00285219" w:rsidP="009379AE">
            <w:pPr>
              <w:spacing w:line="240" w:lineRule="auto"/>
              <w:jc w:val="right"/>
              <w:rPr>
                <w:rFonts w:cs="Times New Roman"/>
                <w:szCs w:val="24"/>
              </w:rPr>
            </w:pPr>
          </w:p>
        </w:tc>
      </w:tr>
      <w:tr w:rsidR="00B75A21" w14:paraId="0949BC1B" w14:textId="77777777" w:rsidTr="004B2B51">
        <w:tc>
          <w:tcPr>
            <w:tcW w:w="1242" w:type="dxa"/>
            <w:vAlign w:val="center"/>
          </w:tcPr>
          <w:p w14:paraId="0E6D6A92" w14:textId="77777777" w:rsidR="00B75A21" w:rsidRDefault="00B75A21" w:rsidP="001D43FA">
            <w:pPr>
              <w:spacing w:line="240" w:lineRule="auto"/>
              <w:jc w:val="left"/>
              <w:rPr>
                <w:rFonts w:cs="Times New Roman"/>
                <w:szCs w:val="24"/>
              </w:rPr>
            </w:pPr>
            <w:r>
              <w:rPr>
                <w:rFonts w:cs="Times New Roman"/>
                <w:szCs w:val="24"/>
              </w:rPr>
              <w:t>Figura 1</w:t>
            </w:r>
            <w:r w:rsidR="001D43FA">
              <w:rPr>
                <w:rFonts w:cs="Times New Roman"/>
                <w:szCs w:val="24"/>
              </w:rPr>
              <w:t>2</w:t>
            </w:r>
          </w:p>
        </w:tc>
        <w:tc>
          <w:tcPr>
            <w:tcW w:w="7371" w:type="dxa"/>
            <w:vAlign w:val="center"/>
          </w:tcPr>
          <w:p w14:paraId="169E1B04" w14:textId="77777777" w:rsidR="00B75A21" w:rsidRPr="00242DDA" w:rsidRDefault="003D5A11" w:rsidP="008554D0">
            <w:pPr>
              <w:spacing w:line="240" w:lineRule="auto"/>
            </w:pPr>
            <w:r>
              <w:t xml:space="preserve">- </w:t>
            </w:r>
            <w:r w:rsidR="00242DDA">
              <w:t xml:space="preserve">Diagrama de Classes de Implementação </w:t>
            </w:r>
            <w:proofErr w:type="spellStart"/>
            <w:proofErr w:type="gramStart"/>
            <w:r w:rsidR="00242DDA">
              <w:t>DashGen</w:t>
            </w:r>
            <w:proofErr w:type="spellEnd"/>
            <w:proofErr w:type="gramEnd"/>
            <w:r w:rsidR="0049564F">
              <w:t xml:space="preserve"> </w:t>
            </w:r>
            <w:r w:rsidR="00C439BE">
              <w:t xml:space="preserve"> </w:t>
            </w:r>
            <w:r w:rsidR="0049564F">
              <w:t>..</w:t>
            </w:r>
            <w:r w:rsidR="00C439BE">
              <w:t>.......</w:t>
            </w:r>
            <w:r w:rsidR="004B2B51">
              <w:t>..</w:t>
            </w:r>
            <w:r w:rsidR="0049564F">
              <w:t>..........</w:t>
            </w:r>
            <w:del w:id="51" w:author="Glauber Matteis Gadelha" w:date="2020-05-30T15:26:00Z">
              <w:r w:rsidR="0049564F" w:rsidDel="00123243">
                <w:delText>..........</w:delText>
              </w:r>
            </w:del>
          </w:p>
        </w:tc>
        <w:tc>
          <w:tcPr>
            <w:tcW w:w="567" w:type="dxa"/>
            <w:vAlign w:val="center"/>
          </w:tcPr>
          <w:p w14:paraId="4A7F1B5E" w14:textId="77777777" w:rsidR="00B75A21" w:rsidRDefault="007B08F6" w:rsidP="005734B3">
            <w:pPr>
              <w:spacing w:line="240" w:lineRule="auto"/>
              <w:jc w:val="right"/>
              <w:rPr>
                <w:rFonts w:cs="Times New Roman"/>
                <w:szCs w:val="24"/>
              </w:rPr>
            </w:pPr>
            <w:r>
              <w:rPr>
                <w:rFonts w:cs="Times New Roman"/>
                <w:szCs w:val="24"/>
              </w:rPr>
              <w:t>4</w:t>
            </w:r>
            <w:r w:rsidR="005734B3">
              <w:rPr>
                <w:rFonts w:cs="Times New Roman"/>
                <w:szCs w:val="24"/>
              </w:rPr>
              <w:t>8</w:t>
            </w:r>
          </w:p>
        </w:tc>
      </w:tr>
      <w:tr w:rsidR="00285219" w14:paraId="39F9AA97" w14:textId="77777777" w:rsidTr="004B2B51">
        <w:tc>
          <w:tcPr>
            <w:tcW w:w="1242" w:type="dxa"/>
            <w:vAlign w:val="center"/>
          </w:tcPr>
          <w:p w14:paraId="6CC21699" w14:textId="77777777" w:rsidR="00285219" w:rsidRDefault="00285219" w:rsidP="009379AE">
            <w:pPr>
              <w:spacing w:line="240" w:lineRule="auto"/>
              <w:jc w:val="left"/>
              <w:rPr>
                <w:rFonts w:cs="Times New Roman"/>
                <w:szCs w:val="24"/>
              </w:rPr>
            </w:pPr>
          </w:p>
        </w:tc>
        <w:tc>
          <w:tcPr>
            <w:tcW w:w="7371" w:type="dxa"/>
            <w:vAlign w:val="center"/>
          </w:tcPr>
          <w:p w14:paraId="6CE9CDA9" w14:textId="77777777" w:rsidR="00285219" w:rsidRDefault="00285219" w:rsidP="008554D0">
            <w:pPr>
              <w:spacing w:line="240" w:lineRule="auto"/>
            </w:pPr>
          </w:p>
        </w:tc>
        <w:tc>
          <w:tcPr>
            <w:tcW w:w="567" w:type="dxa"/>
            <w:vAlign w:val="center"/>
          </w:tcPr>
          <w:p w14:paraId="6083C3C1" w14:textId="77777777" w:rsidR="00285219" w:rsidRDefault="00285219" w:rsidP="009379AE">
            <w:pPr>
              <w:spacing w:line="240" w:lineRule="auto"/>
              <w:jc w:val="right"/>
              <w:rPr>
                <w:rFonts w:cs="Times New Roman"/>
                <w:szCs w:val="24"/>
              </w:rPr>
            </w:pPr>
          </w:p>
        </w:tc>
      </w:tr>
      <w:tr w:rsidR="00B05062" w14:paraId="121CBB10" w14:textId="77777777" w:rsidTr="004B2B51">
        <w:tc>
          <w:tcPr>
            <w:tcW w:w="1242" w:type="dxa"/>
            <w:vAlign w:val="center"/>
          </w:tcPr>
          <w:p w14:paraId="3A1236C7" w14:textId="77777777" w:rsidR="00B05062" w:rsidRDefault="00B05062" w:rsidP="009379AE">
            <w:pPr>
              <w:spacing w:line="240" w:lineRule="auto"/>
              <w:jc w:val="left"/>
              <w:rPr>
                <w:rFonts w:cs="Times New Roman"/>
                <w:szCs w:val="24"/>
              </w:rPr>
            </w:pPr>
            <w:r>
              <w:rPr>
                <w:rFonts w:cs="Times New Roman"/>
                <w:szCs w:val="24"/>
              </w:rPr>
              <w:t>Figura 13</w:t>
            </w:r>
          </w:p>
        </w:tc>
        <w:tc>
          <w:tcPr>
            <w:tcW w:w="7371" w:type="dxa"/>
            <w:vAlign w:val="center"/>
          </w:tcPr>
          <w:p w14:paraId="67CC348D" w14:textId="1BD8B110" w:rsidR="00B05062" w:rsidRDefault="00B05062" w:rsidP="00123243">
            <w:pPr>
              <w:spacing w:line="240" w:lineRule="auto"/>
              <w:jc w:val="left"/>
            </w:pPr>
            <w:r>
              <w:t xml:space="preserve">-Diagrama simplificado das dependências supridas ao projeto </w:t>
            </w:r>
            <w:proofErr w:type="spellStart"/>
            <w:proofErr w:type="gramStart"/>
            <w:r>
              <w:t>Dash</w:t>
            </w:r>
            <w:r w:rsidR="00FF02E3">
              <w:t>G</w:t>
            </w:r>
            <w:r>
              <w:t>en</w:t>
            </w:r>
            <w:proofErr w:type="spellEnd"/>
            <w:proofErr w:type="gramEnd"/>
            <w:ins w:id="52" w:author="Glauber Matteis Gadelha" w:date="2020-05-30T15:26:00Z">
              <w:r w:rsidR="00123243">
                <w:t xml:space="preserve"> </w:t>
              </w:r>
            </w:ins>
            <w:ins w:id="53" w:author="Glauber Matteis Gadelha" w:date="2020-05-30T15:27:00Z">
              <w:r w:rsidR="00123243">
                <w:t xml:space="preserve">via gerenciador Apache </w:t>
              </w:r>
              <w:proofErr w:type="spellStart"/>
              <w:r w:rsidR="00123243">
                <w:t>Maven</w:t>
              </w:r>
              <w:proofErr w:type="spellEnd"/>
              <w:r w:rsidR="00123243">
                <w:t xml:space="preserve"> ........................................</w:t>
              </w:r>
            </w:ins>
          </w:p>
        </w:tc>
        <w:tc>
          <w:tcPr>
            <w:tcW w:w="567" w:type="dxa"/>
            <w:vAlign w:val="center"/>
          </w:tcPr>
          <w:p w14:paraId="2008F146" w14:textId="23D7CCCF" w:rsidR="00B05062" w:rsidRDefault="00123243" w:rsidP="009379AE">
            <w:pPr>
              <w:spacing w:line="240" w:lineRule="auto"/>
              <w:jc w:val="right"/>
              <w:rPr>
                <w:rFonts w:cs="Times New Roman"/>
                <w:szCs w:val="24"/>
              </w:rPr>
            </w:pPr>
            <w:ins w:id="54" w:author="Glauber Matteis Gadelha" w:date="2020-05-30T15:27:00Z">
              <w:r>
                <w:rPr>
                  <w:rFonts w:cs="Times New Roman"/>
                  <w:szCs w:val="24"/>
                </w:rPr>
                <w:t>49</w:t>
              </w:r>
            </w:ins>
          </w:p>
        </w:tc>
      </w:tr>
      <w:tr w:rsidR="00B05062" w:rsidDel="00123243" w14:paraId="6F5698F3" w14:textId="09339B47" w:rsidTr="00123243">
        <w:trPr>
          <w:del w:id="55" w:author="Glauber Matteis Gadelha" w:date="2020-05-30T15:27:00Z"/>
        </w:trPr>
        <w:tc>
          <w:tcPr>
            <w:tcW w:w="1242" w:type="dxa"/>
            <w:vAlign w:val="center"/>
          </w:tcPr>
          <w:p w14:paraId="734103DD" w14:textId="28D8F259" w:rsidR="00B05062" w:rsidDel="00123243" w:rsidRDefault="00B05062" w:rsidP="009379AE">
            <w:pPr>
              <w:spacing w:line="240" w:lineRule="auto"/>
              <w:jc w:val="left"/>
              <w:rPr>
                <w:del w:id="56" w:author="Glauber Matteis Gadelha" w:date="2020-05-30T15:27:00Z"/>
                <w:rFonts w:cs="Times New Roman"/>
                <w:szCs w:val="24"/>
              </w:rPr>
            </w:pPr>
          </w:p>
        </w:tc>
        <w:tc>
          <w:tcPr>
            <w:tcW w:w="7371" w:type="dxa"/>
            <w:shd w:val="clear" w:color="auto" w:fill="auto"/>
            <w:vAlign w:val="center"/>
          </w:tcPr>
          <w:p w14:paraId="203E3830" w14:textId="25D60F4F" w:rsidR="00B05062" w:rsidDel="00123243" w:rsidRDefault="00B05062" w:rsidP="00123243">
            <w:pPr>
              <w:spacing w:line="240" w:lineRule="auto"/>
              <w:rPr>
                <w:del w:id="57" w:author="Glauber Matteis Gadelha" w:date="2020-05-30T15:27:00Z"/>
              </w:rPr>
            </w:pPr>
            <w:del w:id="58" w:author="Glauber Matteis Gadelha" w:date="2020-05-30T15:27:00Z">
              <w:r w:rsidDel="00123243">
                <w:delText>via gerenciador Apache Maven</w:delText>
              </w:r>
            </w:del>
            <w:del w:id="59" w:author="Glauber Matteis Gadelha" w:date="2020-05-30T15:26:00Z">
              <w:r w:rsidR="00614539" w:rsidDel="00123243">
                <w:delText xml:space="preserve"> ..................................................................</w:delText>
              </w:r>
            </w:del>
          </w:p>
        </w:tc>
        <w:tc>
          <w:tcPr>
            <w:tcW w:w="567" w:type="dxa"/>
            <w:vAlign w:val="center"/>
          </w:tcPr>
          <w:p w14:paraId="0DFE4981" w14:textId="20160E69" w:rsidR="00B05062" w:rsidDel="00123243" w:rsidRDefault="00614539" w:rsidP="009379AE">
            <w:pPr>
              <w:spacing w:line="240" w:lineRule="auto"/>
              <w:jc w:val="right"/>
              <w:rPr>
                <w:del w:id="60" w:author="Glauber Matteis Gadelha" w:date="2020-05-30T15:27:00Z"/>
                <w:rFonts w:cs="Times New Roman"/>
                <w:szCs w:val="24"/>
              </w:rPr>
            </w:pPr>
            <w:del w:id="61" w:author="Glauber Matteis Gadelha" w:date="2020-05-30T15:27:00Z">
              <w:r w:rsidDel="00123243">
                <w:rPr>
                  <w:rFonts w:cs="Times New Roman"/>
                  <w:szCs w:val="24"/>
                </w:rPr>
                <w:delText>49</w:delText>
              </w:r>
            </w:del>
          </w:p>
        </w:tc>
      </w:tr>
      <w:tr w:rsidR="00B05062" w14:paraId="48E483CF" w14:textId="77777777" w:rsidTr="004B2B51">
        <w:tc>
          <w:tcPr>
            <w:tcW w:w="1242" w:type="dxa"/>
            <w:vAlign w:val="center"/>
          </w:tcPr>
          <w:p w14:paraId="6836A03B" w14:textId="77777777" w:rsidR="00B05062" w:rsidRDefault="00B05062" w:rsidP="009379AE">
            <w:pPr>
              <w:spacing w:line="240" w:lineRule="auto"/>
              <w:jc w:val="left"/>
              <w:rPr>
                <w:rFonts w:cs="Times New Roman"/>
                <w:szCs w:val="24"/>
              </w:rPr>
            </w:pPr>
          </w:p>
        </w:tc>
        <w:tc>
          <w:tcPr>
            <w:tcW w:w="7371" w:type="dxa"/>
            <w:vAlign w:val="center"/>
          </w:tcPr>
          <w:p w14:paraId="12ADDE50" w14:textId="77777777" w:rsidR="00B05062" w:rsidRDefault="00B05062" w:rsidP="008554D0">
            <w:pPr>
              <w:spacing w:line="240" w:lineRule="auto"/>
            </w:pPr>
          </w:p>
        </w:tc>
        <w:tc>
          <w:tcPr>
            <w:tcW w:w="567" w:type="dxa"/>
            <w:vAlign w:val="center"/>
          </w:tcPr>
          <w:p w14:paraId="3336659A" w14:textId="77777777" w:rsidR="00B05062" w:rsidRDefault="00B05062" w:rsidP="009379AE">
            <w:pPr>
              <w:spacing w:line="240" w:lineRule="auto"/>
              <w:jc w:val="right"/>
              <w:rPr>
                <w:rFonts w:cs="Times New Roman"/>
                <w:szCs w:val="24"/>
              </w:rPr>
            </w:pPr>
          </w:p>
        </w:tc>
      </w:tr>
      <w:tr w:rsidR="00B75A21" w14:paraId="624DFE75" w14:textId="77777777" w:rsidTr="004B2B51">
        <w:tc>
          <w:tcPr>
            <w:tcW w:w="1242" w:type="dxa"/>
            <w:vAlign w:val="center"/>
          </w:tcPr>
          <w:p w14:paraId="01A18541" w14:textId="77777777" w:rsidR="00B75A21" w:rsidRDefault="00B75A21" w:rsidP="00393C9A">
            <w:pPr>
              <w:spacing w:line="240" w:lineRule="auto"/>
              <w:jc w:val="left"/>
              <w:rPr>
                <w:rFonts w:cs="Times New Roman"/>
                <w:szCs w:val="24"/>
              </w:rPr>
            </w:pPr>
            <w:r>
              <w:rPr>
                <w:rFonts w:cs="Times New Roman"/>
                <w:szCs w:val="24"/>
              </w:rPr>
              <w:t>Figura 1</w:t>
            </w:r>
            <w:r w:rsidR="00393C9A">
              <w:rPr>
                <w:rFonts w:cs="Times New Roman"/>
                <w:szCs w:val="24"/>
              </w:rPr>
              <w:t>4</w:t>
            </w:r>
          </w:p>
        </w:tc>
        <w:tc>
          <w:tcPr>
            <w:tcW w:w="7371" w:type="dxa"/>
            <w:vAlign w:val="center"/>
            <w:hideMark/>
          </w:tcPr>
          <w:p w14:paraId="2C81B50E" w14:textId="630D641D"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spellStart"/>
            <w:proofErr w:type="gramStart"/>
            <w:r w:rsidR="00B75A21">
              <w:rPr>
                <w:rFonts w:cs="Times New Roman"/>
                <w:szCs w:val="24"/>
              </w:rPr>
              <w:t>DashGen</w:t>
            </w:r>
            <w:proofErr w:type="spellEnd"/>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ins w:id="62" w:author="Glauber Matteis Gadelha" w:date="2020-05-30T15:27:00Z">
              <w:r w:rsidR="00123243">
                <w:rPr>
                  <w:rFonts w:cs="Times New Roman"/>
                  <w:szCs w:val="24"/>
                </w:rPr>
                <w:t>.</w:t>
              </w:r>
            </w:ins>
            <w:del w:id="63" w:author="Glauber Matteis Gadelha" w:date="2020-05-30T15:27:00Z">
              <w:r w:rsidR="00E82C71" w:rsidDel="00123243">
                <w:rPr>
                  <w:rFonts w:cs="Times New Roman"/>
                  <w:szCs w:val="24"/>
                </w:rPr>
                <w:delText>........</w:delText>
              </w:r>
              <w:r w:rsidR="004B2B51" w:rsidDel="00123243">
                <w:rPr>
                  <w:rFonts w:cs="Times New Roman"/>
                  <w:szCs w:val="24"/>
                </w:rPr>
                <w:delText>..</w:delText>
              </w:r>
              <w:r w:rsidR="00E82C71" w:rsidDel="00123243">
                <w:rPr>
                  <w:rFonts w:cs="Times New Roman"/>
                  <w:szCs w:val="24"/>
                </w:rPr>
                <w:delText>.</w:delText>
              </w:r>
            </w:del>
            <w:r w:rsidR="00E82C71">
              <w:rPr>
                <w:rFonts w:cs="Times New Roman"/>
                <w:szCs w:val="24"/>
              </w:rPr>
              <w:t>......</w:t>
            </w:r>
          </w:p>
        </w:tc>
        <w:tc>
          <w:tcPr>
            <w:tcW w:w="567" w:type="dxa"/>
            <w:vAlign w:val="center"/>
            <w:hideMark/>
          </w:tcPr>
          <w:p w14:paraId="070B9489" w14:textId="77777777" w:rsidR="00B75A21" w:rsidRDefault="00A5612D" w:rsidP="009379AE">
            <w:pPr>
              <w:spacing w:line="240" w:lineRule="auto"/>
              <w:jc w:val="right"/>
              <w:rPr>
                <w:rFonts w:cs="Times New Roman"/>
                <w:szCs w:val="24"/>
              </w:rPr>
            </w:pPr>
            <w:r>
              <w:rPr>
                <w:rFonts w:cs="Times New Roman"/>
                <w:szCs w:val="24"/>
              </w:rPr>
              <w:t>50</w:t>
            </w:r>
          </w:p>
        </w:tc>
      </w:tr>
      <w:tr w:rsidR="00285219" w14:paraId="3657FFD0" w14:textId="77777777" w:rsidTr="004B2B51">
        <w:tc>
          <w:tcPr>
            <w:tcW w:w="1242" w:type="dxa"/>
            <w:vAlign w:val="center"/>
          </w:tcPr>
          <w:p w14:paraId="6527B6EA" w14:textId="77777777" w:rsidR="00285219" w:rsidRDefault="00285219" w:rsidP="009379AE">
            <w:pPr>
              <w:spacing w:line="240" w:lineRule="auto"/>
              <w:jc w:val="left"/>
              <w:rPr>
                <w:rFonts w:cs="Times New Roman"/>
                <w:szCs w:val="24"/>
              </w:rPr>
            </w:pPr>
          </w:p>
        </w:tc>
        <w:tc>
          <w:tcPr>
            <w:tcW w:w="7371" w:type="dxa"/>
            <w:vAlign w:val="center"/>
          </w:tcPr>
          <w:p w14:paraId="3FA12073" w14:textId="77777777" w:rsidR="00285219" w:rsidRDefault="00285219" w:rsidP="008554D0">
            <w:pPr>
              <w:spacing w:line="240" w:lineRule="auto"/>
              <w:rPr>
                <w:rFonts w:cs="Times New Roman"/>
                <w:szCs w:val="24"/>
              </w:rPr>
            </w:pPr>
          </w:p>
        </w:tc>
        <w:tc>
          <w:tcPr>
            <w:tcW w:w="567" w:type="dxa"/>
            <w:vAlign w:val="center"/>
          </w:tcPr>
          <w:p w14:paraId="2366B5C5" w14:textId="77777777" w:rsidR="00285219" w:rsidRDefault="00285219" w:rsidP="009379AE">
            <w:pPr>
              <w:spacing w:line="240" w:lineRule="auto"/>
              <w:jc w:val="right"/>
              <w:rPr>
                <w:rFonts w:cs="Times New Roman"/>
                <w:szCs w:val="24"/>
              </w:rPr>
            </w:pPr>
          </w:p>
        </w:tc>
      </w:tr>
      <w:tr w:rsidR="00B75A21" w14:paraId="3102A618" w14:textId="77777777" w:rsidTr="004B2B51">
        <w:tc>
          <w:tcPr>
            <w:tcW w:w="1242" w:type="dxa"/>
            <w:vAlign w:val="center"/>
          </w:tcPr>
          <w:p w14:paraId="68FD9FB5" w14:textId="77777777"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14:paraId="64E4D817" w14:textId="20BD47BF" w:rsidR="00B75A21" w:rsidRPr="00D47B03" w:rsidRDefault="003D5A11" w:rsidP="005C6E5F">
            <w:pPr>
              <w:spacing w:line="240" w:lineRule="auto"/>
              <w:jc w:val="left"/>
              <w:rPr>
                <w:rFonts w:cs="Times New Roman"/>
                <w:szCs w:val="24"/>
              </w:rPr>
            </w:pPr>
            <w:r>
              <w:rPr>
                <w:rFonts w:cs="Times New Roman"/>
                <w:szCs w:val="24"/>
              </w:rPr>
              <w:t xml:space="preserve">- </w:t>
            </w:r>
            <w:r w:rsidR="00B75A21">
              <w:rPr>
                <w:rFonts w:cs="Times New Roman"/>
                <w:szCs w:val="24"/>
              </w:rPr>
              <w:t>Diagrama de</w:t>
            </w:r>
            <w:del w:id="64" w:author="Glauber Matteis Gadelha" w:date="2020-05-30T15:28:00Z">
              <w:r w:rsidR="005C6E5F" w:rsidDel="00D47B03">
                <w:rPr>
                  <w:rFonts w:cs="Times New Roman"/>
                  <w:szCs w:val="24"/>
                </w:rPr>
                <w:delText xml:space="preserve"> </w:delText>
              </w:r>
            </w:del>
            <w:r w:rsidR="00B75A21">
              <w:rPr>
                <w:rFonts w:cs="Times New Roman"/>
                <w:szCs w:val="24"/>
              </w:rPr>
              <w:t xml:space="preserve"> sequencia</w:t>
            </w:r>
            <w:proofErr w:type="gramStart"/>
            <w:r w:rsidR="00B75A21">
              <w:rPr>
                <w:rFonts w:cs="Times New Roman"/>
                <w:szCs w:val="24"/>
              </w:rPr>
              <w:t xml:space="preserve"> </w:t>
            </w:r>
            <w:r w:rsidR="005C6E5F">
              <w:rPr>
                <w:rFonts w:cs="Times New Roman"/>
                <w:szCs w:val="24"/>
              </w:rPr>
              <w:t xml:space="preserve"> </w:t>
            </w:r>
            <w:proofErr w:type="gramEnd"/>
            <w:r w:rsidR="005D2B05">
              <w:rPr>
                <w:rFonts w:cs="Times New Roman"/>
                <w:szCs w:val="24"/>
              </w:rPr>
              <w:t xml:space="preserve">de </w:t>
            </w:r>
            <w:r w:rsidR="005C6E5F">
              <w:rPr>
                <w:rFonts w:cs="Times New Roman"/>
                <w:szCs w:val="24"/>
              </w:rPr>
              <w:t xml:space="preserve"> </w:t>
            </w:r>
            <w:r w:rsidR="005D2B05">
              <w:rPr>
                <w:rFonts w:cs="Times New Roman"/>
                <w:szCs w:val="24"/>
              </w:rPr>
              <w:t>interações</w:t>
            </w:r>
            <w:r w:rsidR="005C6E5F">
              <w:rPr>
                <w:rFonts w:cs="Times New Roman"/>
                <w:szCs w:val="24"/>
              </w:rPr>
              <w:t xml:space="preserve"> </w:t>
            </w:r>
            <w:r w:rsidR="005D2B05">
              <w:rPr>
                <w:rFonts w:cs="Times New Roman"/>
                <w:szCs w:val="24"/>
              </w:rPr>
              <w:t xml:space="preserve"> entre </w:t>
            </w:r>
            <w:r w:rsidR="005C6E5F">
              <w:rPr>
                <w:rFonts w:cs="Times New Roman"/>
                <w:szCs w:val="24"/>
              </w:rPr>
              <w:t xml:space="preserve"> </w:t>
            </w:r>
            <w:r w:rsidR="005D2B05">
              <w:rPr>
                <w:rFonts w:cs="Times New Roman"/>
                <w:szCs w:val="24"/>
              </w:rPr>
              <w:t xml:space="preserve">o </w:t>
            </w:r>
            <w:r w:rsidR="005C6E5F">
              <w:rPr>
                <w:rFonts w:cs="Times New Roman"/>
                <w:szCs w:val="24"/>
              </w:rPr>
              <w:t xml:space="preserve"> </w:t>
            </w:r>
            <w:proofErr w:type="spellStart"/>
            <w:r w:rsidR="005C6E5F">
              <w:rPr>
                <w:rFonts w:cs="Times New Roman"/>
                <w:szCs w:val="24"/>
              </w:rPr>
              <w:t>Controller</w:t>
            </w:r>
            <w:proofErr w:type="spellEnd"/>
            <w:r w:rsidR="005C6E5F">
              <w:rPr>
                <w:rFonts w:cs="Times New Roman"/>
                <w:szCs w:val="24"/>
              </w:rPr>
              <w:t xml:space="preserve"> </w:t>
            </w:r>
            <w:r w:rsidR="005D2B05">
              <w:rPr>
                <w:rFonts w:cs="Times New Roman"/>
                <w:szCs w:val="24"/>
              </w:rPr>
              <w:t xml:space="preserve"> e</w:t>
            </w:r>
            <w:r w:rsidR="005C6E5F">
              <w:rPr>
                <w:rFonts w:cs="Times New Roman"/>
                <w:szCs w:val="24"/>
              </w:rPr>
              <w:t xml:space="preserve"> </w:t>
            </w:r>
            <w:r w:rsidR="005D2B05">
              <w:rPr>
                <w:rFonts w:cs="Times New Roman"/>
                <w:szCs w:val="24"/>
              </w:rPr>
              <w:t>a</w:t>
            </w:r>
            <w:r w:rsidR="005C6E5F">
              <w:rPr>
                <w:rFonts w:cs="Times New Roman"/>
                <w:szCs w:val="24"/>
              </w:rPr>
              <w:t xml:space="preserve"> </w:t>
            </w:r>
            <w:r w:rsidR="005D2B05">
              <w:rPr>
                <w:rFonts w:cs="Times New Roman"/>
                <w:szCs w:val="24"/>
              </w:rPr>
              <w:t>classe</w:t>
            </w:r>
            <w:ins w:id="65" w:author="Glauber Matteis Gadelha" w:date="2020-05-30T15:28:00Z">
              <w:r w:rsidR="00D47B03">
                <w:rPr>
                  <w:rFonts w:cs="Times New Roman"/>
                  <w:szCs w:val="24"/>
                </w:rPr>
                <w:t xml:space="preserve"> </w:t>
              </w:r>
              <w:r w:rsidR="00D47B03">
                <w:rPr>
                  <w:rFonts w:cs="Times New Roman"/>
                  <w:szCs w:val="24"/>
                </w:rPr>
                <w:t>Gerador</w:t>
              </w:r>
              <w:r w:rsidR="00D47B03">
                <w:rPr>
                  <w:rFonts w:cs="Times New Roman"/>
                  <w:szCs w:val="24"/>
                </w:rPr>
                <w:t xml:space="preserve"> </w:t>
              </w:r>
              <w:r w:rsidR="00D47B03">
                <w:rPr>
                  <w:rFonts w:cs="Times New Roman"/>
                  <w:szCs w:val="24"/>
                </w:rPr>
                <w:t>..................</w:t>
              </w:r>
              <w:r w:rsidR="00D47B03">
                <w:rPr>
                  <w:rFonts w:cs="Times New Roman"/>
                  <w:szCs w:val="24"/>
                </w:rPr>
                <w:t>...............................................................</w:t>
              </w:r>
            </w:ins>
          </w:p>
        </w:tc>
        <w:tc>
          <w:tcPr>
            <w:tcW w:w="567" w:type="dxa"/>
            <w:vAlign w:val="center"/>
            <w:hideMark/>
          </w:tcPr>
          <w:p w14:paraId="3A42D56E" w14:textId="3C79D8D1" w:rsidR="00B75A21" w:rsidRDefault="00D47B03" w:rsidP="00A14DEE">
            <w:pPr>
              <w:spacing w:line="240" w:lineRule="auto"/>
              <w:jc w:val="right"/>
              <w:rPr>
                <w:rFonts w:cs="Times New Roman"/>
                <w:szCs w:val="24"/>
              </w:rPr>
            </w:pPr>
            <w:ins w:id="66" w:author="Glauber Matteis Gadelha" w:date="2020-05-30T15:28:00Z">
              <w:r>
                <w:rPr>
                  <w:rFonts w:cs="Times New Roman"/>
                  <w:szCs w:val="24"/>
                </w:rPr>
                <w:t>51</w:t>
              </w:r>
            </w:ins>
          </w:p>
        </w:tc>
      </w:tr>
      <w:tr w:rsidR="00285219" w:rsidDel="00C3632C" w14:paraId="6D1C6BC6" w14:textId="03655A1D" w:rsidTr="004B2B51">
        <w:trPr>
          <w:del w:id="67" w:author="Glauber Matteis Gadelha" w:date="2020-05-30T15:34:00Z"/>
        </w:trPr>
        <w:tc>
          <w:tcPr>
            <w:tcW w:w="1242" w:type="dxa"/>
            <w:vAlign w:val="center"/>
          </w:tcPr>
          <w:p w14:paraId="4DAAA4FC" w14:textId="47EB7857" w:rsidR="00285219" w:rsidDel="00C3632C" w:rsidRDefault="00285219" w:rsidP="009379AE">
            <w:pPr>
              <w:spacing w:line="240" w:lineRule="auto"/>
              <w:jc w:val="left"/>
              <w:rPr>
                <w:del w:id="68" w:author="Glauber Matteis Gadelha" w:date="2020-05-30T15:34:00Z"/>
                <w:rFonts w:cs="Times New Roman"/>
                <w:szCs w:val="24"/>
              </w:rPr>
            </w:pPr>
          </w:p>
        </w:tc>
        <w:tc>
          <w:tcPr>
            <w:tcW w:w="7371" w:type="dxa"/>
            <w:vAlign w:val="center"/>
          </w:tcPr>
          <w:p w14:paraId="26882F37" w14:textId="2F746FFB" w:rsidR="00285219" w:rsidDel="00C3632C" w:rsidRDefault="005D2B05" w:rsidP="00D47B03">
            <w:pPr>
              <w:spacing w:line="240" w:lineRule="auto"/>
              <w:rPr>
                <w:del w:id="69" w:author="Glauber Matteis Gadelha" w:date="2020-05-30T15:34:00Z"/>
                <w:rFonts w:cs="Times New Roman"/>
                <w:szCs w:val="24"/>
              </w:rPr>
            </w:pPr>
            <w:del w:id="70" w:author="Glauber Matteis Gadelha" w:date="2020-05-30T15:28:00Z">
              <w:r w:rsidDel="00D47B03">
                <w:rPr>
                  <w:rFonts w:cs="Times New Roman"/>
                  <w:szCs w:val="24"/>
                </w:rPr>
                <w:delText>Gerador</w:delText>
              </w:r>
              <w:r w:rsidR="00614539" w:rsidDel="00D47B03">
                <w:rPr>
                  <w:rFonts w:cs="Times New Roman"/>
                  <w:szCs w:val="24"/>
                </w:rPr>
                <w:delText xml:space="preserve"> ......................................................................................................</w:delText>
              </w:r>
            </w:del>
          </w:p>
        </w:tc>
        <w:tc>
          <w:tcPr>
            <w:tcW w:w="567" w:type="dxa"/>
            <w:vAlign w:val="center"/>
          </w:tcPr>
          <w:p w14:paraId="51881863" w14:textId="20F8C9E0" w:rsidR="00285219" w:rsidDel="00C3632C" w:rsidRDefault="00614539" w:rsidP="009379AE">
            <w:pPr>
              <w:spacing w:line="240" w:lineRule="auto"/>
              <w:jc w:val="right"/>
              <w:rPr>
                <w:del w:id="71" w:author="Glauber Matteis Gadelha" w:date="2020-05-30T15:34:00Z"/>
                <w:rFonts w:cs="Times New Roman"/>
                <w:szCs w:val="24"/>
              </w:rPr>
            </w:pPr>
            <w:del w:id="72" w:author="Glauber Matteis Gadelha" w:date="2020-05-30T15:28:00Z">
              <w:r w:rsidDel="00D47B03">
                <w:rPr>
                  <w:rFonts w:cs="Times New Roman"/>
                  <w:szCs w:val="24"/>
                </w:rPr>
                <w:delText>51</w:delText>
              </w:r>
            </w:del>
          </w:p>
        </w:tc>
      </w:tr>
      <w:tr w:rsidR="00614539" w14:paraId="209ED033" w14:textId="77777777" w:rsidTr="004B2B51">
        <w:tc>
          <w:tcPr>
            <w:tcW w:w="1242" w:type="dxa"/>
            <w:vAlign w:val="center"/>
          </w:tcPr>
          <w:p w14:paraId="765F74A7" w14:textId="77777777" w:rsidR="00614539" w:rsidRDefault="00614539" w:rsidP="009379AE">
            <w:pPr>
              <w:spacing w:line="240" w:lineRule="auto"/>
              <w:jc w:val="left"/>
              <w:rPr>
                <w:rFonts w:cs="Times New Roman"/>
                <w:szCs w:val="24"/>
              </w:rPr>
            </w:pPr>
          </w:p>
        </w:tc>
        <w:tc>
          <w:tcPr>
            <w:tcW w:w="7371" w:type="dxa"/>
            <w:vAlign w:val="center"/>
          </w:tcPr>
          <w:p w14:paraId="470B0FE5" w14:textId="77777777" w:rsidR="00614539" w:rsidRDefault="00614539" w:rsidP="008554D0">
            <w:pPr>
              <w:spacing w:line="240" w:lineRule="auto"/>
              <w:rPr>
                <w:rFonts w:cs="Times New Roman"/>
                <w:szCs w:val="24"/>
              </w:rPr>
            </w:pPr>
          </w:p>
        </w:tc>
        <w:tc>
          <w:tcPr>
            <w:tcW w:w="567" w:type="dxa"/>
            <w:vAlign w:val="center"/>
          </w:tcPr>
          <w:p w14:paraId="0E6DAD52" w14:textId="77777777" w:rsidR="00614539" w:rsidRDefault="00614539" w:rsidP="009379AE">
            <w:pPr>
              <w:spacing w:line="240" w:lineRule="auto"/>
              <w:jc w:val="right"/>
              <w:rPr>
                <w:rFonts w:cs="Times New Roman"/>
                <w:szCs w:val="24"/>
              </w:rPr>
            </w:pPr>
          </w:p>
        </w:tc>
      </w:tr>
      <w:tr w:rsidR="00B75A21" w14:paraId="5BD27353" w14:textId="77777777" w:rsidTr="004B2B51">
        <w:trPr>
          <w:trHeight w:val="342"/>
        </w:trPr>
        <w:tc>
          <w:tcPr>
            <w:tcW w:w="1242" w:type="dxa"/>
            <w:vAlign w:val="center"/>
          </w:tcPr>
          <w:p w14:paraId="07A5EADB" w14:textId="77777777"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14:paraId="032F7B20" w14:textId="66D7DE91" w:rsidR="00B75A21" w:rsidRDefault="0068468F" w:rsidP="00B46AED">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spellStart"/>
            <w:proofErr w:type="gramStart"/>
            <w:r w:rsidR="00B75A21">
              <w:rPr>
                <w:rFonts w:cs="Times New Roman"/>
                <w:szCs w:val="24"/>
              </w:rPr>
              <w:t>DashGen</w:t>
            </w:r>
            <w:proofErr w:type="spellEnd"/>
            <w:proofErr w:type="gramEnd"/>
            <w:r w:rsidR="00B75A21">
              <w:rPr>
                <w:rFonts w:cs="Times New Roman"/>
                <w:szCs w:val="24"/>
              </w:rPr>
              <w:t xml:space="preserve"> em sua versão definitiva</w:t>
            </w:r>
            <w:ins w:id="73" w:author="Glauber Matteis Gadelha" w:date="2020-05-30T15:29:00Z">
              <w:r w:rsidR="00B46AED">
                <w:rPr>
                  <w:rFonts w:cs="Times New Roman"/>
                  <w:szCs w:val="24"/>
                </w:rPr>
                <w:t xml:space="preserve"> ...........</w:t>
              </w:r>
            </w:ins>
            <w:del w:id="74" w:author="Glauber Matteis Gadelha" w:date="2020-05-30T15:29:00Z">
              <w:r w:rsidR="00E82C71" w:rsidDel="00B46AED">
                <w:rPr>
                  <w:rFonts w:cs="Times New Roman"/>
                  <w:szCs w:val="24"/>
                </w:rPr>
                <w:delText xml:space="preserve"> </w:delText>
              </w:r>
              <w:r w:rsidR="00C439BE" w:rsidDel="00B46AED">
                <w:rPr>
                  <w:rFonts w:cs="Times New Roman"/>
                  <w:szCs w:val="24"/>
                </w:rPr>
                <w:delText xml:space="preserve"> </w:delText>
              </w:r>
            </w:del>
            <w:r>
              <w:rPr>
                <w:rFonts w:cs="Times New Roman"/>
                <w:szCs w:val="24"/>
              </w:rPr>
              <w:t>.........</w:t>
            </w:r>
            <w:r w:rsidR="00C439BE">
              <w:rPr>
                <w:rFonts w:cs="Times New Roman"/>
                <w:szCs w:val="24"/>
              </w:rPr>
              <w:t>.....</w:t>
            </w:r>
            <w:r w:rsidR="00E82C71">
              <w:rPr>
                <w:rFonts w:cs="Times New Roman"/>
                <w:szCs w:val="24"/>
              </w:rPr>
              <w:t>....</w:t>
            </w:r>
            <w:del w:id="75" w:author="Glauber Matteis Gadelha" w:date="2020-05-30T15:29:00Z">
              <w:r w:rsidR="00E82C71" w:rsidDel="00B46AED">
                <w:rPr>
                  <w:rFonts w:cs="Times New Roman"/>
                  <w:szCs w:val="24"/>
                </w:rPr>
                <w:delText>..........</w:delText>
              </w:r>
              <w:r w:rsidR="004B2B51" w:rsidDel="00B46AED">
                <w:rPr>
                  <w:rFonts w:cs="Times New Roman"/>
                  <w:szCs w:val="24"/>
                </w:rPr>
                <w:delText>...</w:delText>
              </w:r>
              <w:r w:rsidR="00E82C71" w:rsidDel="00B46AED">
                <w:rPr>
                  <w:rFonts w:cs="Times New Roman"/>
                  <w:szCs w:val="24"/>
                </w:rPr>
                <w:delText>......</w:delText>
              </w:r>
            </w:del>
            <w:r w:rsidR="00E82C71">
              <w:rPr>
                <w:rFonts w:cs="Times New Roman"/>
                <w:szCs w:val="24"/>
              </w:rPr>
              <w:t>.......</w:t>
            </w:r>
          </w:p>
        </w:tc>
        <w:tc>
          <w:tcPr>
            <w:tcW w:w="567" w:type="dxa"/>
            <w:vAlign w:val="center"/>
            <w:hideMark/>
          </w:tcPr>
          <w:p w14:paraId="4F932A81" w14:textId="77777777" w:rsidR="00B75A21" w:rsidRDefault="00A5612D" w:rsidP="00A107DE">
            <w:pPr>
              <w:spacing w:line="240" w:lineRule="auto"/>
              <w:jc w:val="right"/>
              <w:rPr>
                <w:rFonts w:cs="Times New Roman"/>
                <w:szCs w:val="24"/>
              </w:rPr>
            </w:pPr>
            <w:r>
              <w:rPr>
                <w:rFonts w:cs="Times New Roman"/>
                <w:szCs w:val="24"/>
              </w:rPr>
              <w:t>52</w:t>
            </w:r>
          </w:p>
        </w:tc>
      </w:tr>
      <w:tr w:rsidR="00285219" w:rsidRPr="0068468F" w14:paraId="6F7C5DF6" w14:textId="77777777" w:rsidTr="00554EB3">
        <w:trPr>
          <w:trHeight w:val="248"/>
        </w:trPr>
        <w:tc>
          <w:tcPr>
            <w:tcW w:w="1242" w:type="dxa"/>
            <w:vAlign w:val="center"/>
          </w:tcPr>
          <w:p w14:paraId="339F2D8A" w14:textId="77777777" w:rsidR="00285219" w:rsidRDefault="00285219" w:rsidP="009379AE">
            <w:pPr>
              <w:spacing w:line="240" w:lineRule="auto"/>
              <w:jc w:val="left"/>
              <w:rPr>
                <w:rFonts w:cs="Times New Roman"/>
                <w:szCs w:val="24"/>
              </w:rPr>
            </w:pPr>
          </w:p>
        </w:tc>
        <w:tc>
          <w:tcPr>
            <w:tcW w:w="7371" w:type="dxa"/>
            <w:vAlign w:val="center"/>
          </w:tcPr>
          <w:p w14:paraId="7CA2E0AB" w14:textId="77777777" w:rsidR="00285219" w:rsidRDefault="00285219" w:rsidP="0068468F">
            <w:pPr>
              <w:spacing w:line="240" w:lineRule="auto"/>
              <w:jc w:val="left"/>
              <w:rPr>
                <w:rFonts w:cs="Times New Roman"/>
                <w:szCs w:val="24"/>
              </w:rPr>
            </w:pPr>
          </w:p>
        </w:tc>
        <w:tc>
          <w:tcPr>
            <w:tcW w:w="567" w:type="dxa"/>
            <w:vAlign w:val="center"/>
          </w:tcPr>
          <w:p w14:paraId="0F9202A6" w14:textId="77777777" w:rsidR="00285219" w:rsidRDefault="00285219" w:rsidP="0068468F">
            <w:pPr>
              <w:spacing w:line="240" w:lineRule="auto"/>
              <w:jc w:val="left"/>
              <w:rPr>
                <w:rFonts w:cs="Times New Roman"/>
                <w:szCs w:val="24"/>
              </w:rPr>
            </w:pPr>
          </w:p>
        </w:tc>
      </w:tr>
      <w:tr w:rsidR="00B75A21" w14:paraId="795DD276" w14:textId="77777777" w:rsidTr="004B2B51">
        <w:tc>
          <w:tcPr>
            <w:tcW w:w="1242" w:type="dxa"/>
            <w:vAlign w:val="center"/>
          </w:tcPr>
          <w:p w14:paraId="112DA766" w14:textId="77777777"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14:paraId="1F7B9F71" w14:textId="515E92A5" w:rsidR="00B75A21" w:rsidRDefault="003D5A11" w:rsidP="00A30937">
            <w:pPr>
              <w:spacing w:line="240" w:lineRule="auto"/>
              <w:rPr>
                <w:rFonts w:cs="Times New Roman"/>
                <w:szCs w:val="24"/>
              </w:rPr>
            </w:pPr>
            <w:r>
              <w:t xml:space="preserve">- </w:t>
            </w:r>
            <w:r w:rsidR="00404DAE" w:rsidRPr="00667087">
              <w:t xml:space="preserve">Código fonte dos métodos </w:t>
            </w:r>
            <w:proofErr w:type="spellStart"/>
            <w:proofErr w:type="gramStart"/>
            <w:r w:rsidR="00404DAE" w:rsidRPr="00667087">
              <w:t>SelectCSV</w:t>
            </w:r>
            <w:proofErr w:type="spellEnd"/>
            <w:proofErr w:type="gramEnd"/>
            <w:r w:rsidR="00404DAE" w:rsidRPr="00667087">
              <w:t xml:space="preserve">() e </w:t>
            </w:r>
            <w:proofErr w:type="spellStart"/>
            <w:r w:rsidR="00404DAE" w:rsidRPr="00667087">
              <w:t>SelectDestFolder</w:t>
            </w:r>
            <w:proofErr w:type="spellEnd"/>
            <w:r w:rsidR="00404DAE" w:rsidRPr="00667087">
              <w:t>()</w:t>
            </w:r>
            <w:ins w:id="76" w:author="Glauber Matteis Gadelha" w:date="2020-05-30T15:30:00Z">
              <w:r w:rsidR="00A30937">
                <w:t xml:space="preserve"> .</w:t>
              </w:r>
            </w:ins>
            <w:del w:id="77" w:author="Glauber Matteis Gadelha" w:date="2020-05-30T15:29:00Z">
              <w:r w:rsidR="00E82C71" w:rsidDel="00A30937">
                <w:delText xml:space="preserve"> </w:delText>
              </w:r>
              <w:r w:rsidR="00C439BE" w:rsidDel="00A30937">
                <w:delText xml:space="preserve"> </w:delText>
              </w:r>
            </w:del>
            <w:r w:rsidR="00E82C71">
              <w:t>..</w:t>
            </w:r>
            <w:ins w:id="78" w:author="Glauber Matteis Gadelha" w:date="2020-05-30T15:29:00Z">
              <w:r w:rsidR="00E37B30">
                <w:t>.</w:t>
              </w:r>
            </w:ins>
            <w:del w:id="79" w:author="Glauber Matteis Gadelha" w:date="2020-05-30T15:29:00Z">
              <w:r w:rsidR="00E82C71" w:rsidDel="00E37B30">
                <w:delText>..</w:delText>
              </w:r>
              <w:r w:rsidR="00C439BE" w:rsidDel="00E37B30">
                <w:delText>.</w:delText>
              </w:r>
              <w:r w:rsidR="004B2B51" w:rsidDel="00E37B30">
                <w:delText>...</w:delText>
              </w:r>
              <w:r w:rsidR="00C439BE" w:rsidDel="00E37B30">
                <w:delText>.....</w:delText>
              </w:r>
            </w:del>
            <w:r w:rsidR="00C439BE">
              <w:t>.</w:t>
            </w:r>
            <w:r w:rsidR="00E82C71">
              <w:t>..</w:t>
            </w:r>
          </w:p>
        </w:tc>
        <w:tc>
          <w:tcPr>
            <w:tcW w:w="567" w:type="dxa"/>
            <w:vAlign w:val="center"/>
            <w:hideMark/>
          </w:tcPr>
          <w:p w14:paraId="64A06C0B" w14:textId="77777777"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33EBD3D9" w14:textId="77777777" w:rsidTr="004B2B51">
        <w:tc>
          <w:tcPr>
            <w:tcW w:w="1242" w:type="dxa"/>
            <w:vAlign w:val="center"/>
          </w:tcPr>
          <w:p w14:paraId="1F5FEB5C" w14:textId="77777777" w:rsidR="00285219" w:rsidRDefault="00285219" w:rsidP="009379AE">
            <w:pPr>
              <w:spacing w:line="240" w:lineRule="auto"/>
              <w:jc w:val="left"/>
              <w:rPr>
                <w:rFonts w:cs="Times New Roman"/>
                <w:szCs w:val="24"/>
              </w:rPr>
            </w:pPr>
          </w:p>
        </w:tc>
        <w:tc>
          <w:tcPr>
            <w:tcW w:w="7371" w:type="dxa"/>
            <w:vAlign w:val="center"/>
          </w:tcPr>
          <w:p w14:paraId="3DD4F0E1" w14:textId="77777777" w:rsidR="00285219" w:rsidRPr="00667087" w:rsidRDefault="00285219" w:rsidP="008554D0">
            <w:pPr>
              <w:spacing w:line="240" w:lineRule="auto"/>
            </w:pPr>
          </w:p>
        </w:tc>
        <w:tc>
          <w:tcPr>
            <w:tcW w:w="567" w:type="dxa"/>
            <w:vAlign w:val="center"/>
          </w:tcPr>
          <w:p w14:paraId="2D29B404" w14:textId="77777777" w:rsidR="00285219" w:rsidRDefault="00285219" w:rsidP="009379AE">
            <w:pPr>
              <w:spacing w:line="240" w:lineRule="auto"/>
              <w:jc w:val="right"/>
              <w:rPr>
                <w:rFonts w:cs="Times New Roman"/>
                <w:szCs w:val="24"/>
              </w:rPr>
            </w:pPr>
          </w:p>
        </w:tc>
      </w:tr>
      <w:tr w:rsidR="00502CC7" w14:paraId="4D7A6CE6" w14:textId="77777777" w:rsidTr="004B2B51">
        <w:tc>
          <w:tcPr>
            <w:tcW w:w="1242" w:type="dxa"/>
            <w:vAlign w:val="center"/>
          </w:tcPr>
          <w:p w14:paraId="792AEFDD" w14:textId="77777777"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14:paraId="7F40EEC9" w14:textId="342CB2B0" w:rsidR="00502CC7" w:rsidRDefault="003D5A11" w:rsidP="008554D0">
            <w:pPr>
              <w:spacing w:line="240" w:lineRule="auto"/>
              <w:rPr>
                <w:rFonts w:cs="Times New Roman"/>
                <w:szCs w:val="24"/>
              </w:rPr>
            </w:pPr>
            <w:r>
              <w:t xml:space="preserve">- </w:t>
            </w:r>
            <w:r w:rsidR="00251A43" w:rsidRPr="00527285">
              <w:t>Reprodução da tela de seleção do arquivo CSV</w:t>
            </w:r>
            <w:del w:id="80" w:author="Glauber Matteis Gadelha" w:date="2020-05-30T15:29:00Z">
              <w:r w:rsidR="00E82C71" w:rsidDel="00A30937">
                <w:delText xml:space="preserve"> </w:delText>
              </w:r>
            </w:del>
            <w:ins w:id="81" w:author="Glauber Matteis Gadelha" w:date="2020-05-30T15:30:00Z">
              <w:r w:rsidR="00A30937">
                <w:t xml:space="preserve"> </w:t>
              </w:r>
            </w:ins>
            <w:del w:id="82" w:author="Glauber Matteis Gadelha" w:date="2020-05-30T15:30:00Z">
              <w:r w:rsidR="00C439BE" w:rsidDel="00A30937">
                <w:delText xml:space="preserve"> </w:delText>
              </w:r>
            </w:del>
            <w:proofErr w:type="gramStart"/>
            <w:ins w:id="83" w:author="Glauber Matteis Gadelha" w:date="2020-05-30T15:29:00Z">
              <w:r w:rsidR="00A30937">
                <w:t>.</w:t>
              </w:r>
            </w:ins>
            <w:r>
              <w:t>....</w:t>
            </w:r>
            <w:r w:rsidR="00E82C71">
              <w:t>..</w:t>
            </w:r>
            <w:r w:rsidR="00C439BE">
              <w:t>.</w:t>
            </w:r>
            <w:ins w:id="84" w:author="Glauber Matteis Gadelha" w:date="2020-05-30T15:29:00Z">
              <w:r w:rsidR="001B7CB4">
                <w:t>.</w:t>
              </w:r>
            </w:ins>
            <w:proofErr w:type="gramEnd"/>
            <w:del w:id="85" w:author="Glauber Matteis Gadelha" w:date="2020-05-30T15:29:00Z">
              <w:r w:rsidR="00C439BE" w:rsidDel="001B7CB4">
                <w:delText>......</w:delText>
              </w:r>
              <w:r w:rsidR="00E82C71" w:rsidDel="001B7CB4">
                <w:delText>....</w:delText>
              </w:r>
            </w:del>
            <w:r w:rsidR="00E82C71">
              <w:t>....</w:t>
            </w:r>
            <w:r w:rsidR="004B2B51">
              <w:t>...</w:t>
            </w:r>
            <w:r w:rsidR="00E82C71">
              <w:t>............</w:t>
            </w:r>
          </w:p>
        </w:tc>
        <w:tc>
          <w:tcPr>
            <w:tcW w:w="567" w:type="dxa"/>
            <w:vAlign w:val="center"/>
          </w:tcPr>
          <w:p w14:paraId="79159ECF" w14:textId="77777777"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14:paraId="72BF521C" w14:textId="77777777" w:rsidTr="004B2B51">
        <w:tc>
          <w:tcPr>
            <w:tcW w:w="1242" w:type="dxa"/>
            <w:vAlign w:val="center"/>
          </w:tcPr>
          <w:p w14:paraId="6CB09D93" w14:textId="77777777" w:rsidR="00285219" w:rsidRDefault="00285219" w:rsidP="009379AE">
            <w:pPr>
              <w:spacing w:line="240" w:lineRule="auto"/>
              <w:jc w:val="left"/>
              <w:rPr>
                <w:rFonts w:cs="Times New Roman"/>
                <w:szCs w:val="24"/>
              </w:rPr>
            </w:pPr>
          </w:p>
        </w:tc>
        <w:tc>
          <w:tcPr>
            <w:tcW w:w="7371" w:type="dxa"/>
            <w:vAlign w:val="center"/>
          </w:tcPr>
          <w:p w14:paraId="4E9A116E" w14:textId="77777777" w:rsidR="00285219" w:rsidRPr="00527285" w:rsidRDefault="00285219" w:rsidP="008554D0">
            <w:pPr>
              <w:spacing w:line="240" w:lineRule="auto"/>
            </w:pPr>
          </w:p>
        </w:tc>
        <w:tc>
          <w:tcPr>
            <w:tcW w:w="567" w:type="dxa"/>
            <w:vAlign w:val="center"/>
          </w:tcPr>
          <w:p w14:paraId="079B7AB6" w14:textId="77777777" w:rsidR="00285219" w:rsidRDefault="00285219" w:rsidP="009379AE">
            <w:pPr>
              <w:spacing w:line="240" w:lineRule="auto"/>
              <w:jc w:val="right"/>
              <w:rPr>
                <w:rFonts w:cs="Times New Roman"/>
                <w:szCs w:val="24"/>
              </w:rPr>
            </w:pPr>
          </w:p>
        </w:tc>
      </w:tr>
      <w:tr w:rsidR="00502CC7" w14:paraId="73DAC8C8" w14:textId="77777777" w:rsidTr="004B2B51">
        <w:tc>
          <w:tcPr>
            <w:tcW w:w="1242" w:type="dxa"/>
            <w:vAlign w:val="center"/>
          </w:tcPr>
          <w:p w14:paraId="30BDECA4" w14:textId="77777777"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14:paraId="012C1BC9" w14:textId="31CFCF3F"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ins w:id="86" w:author="Glauber Matteis Gadelha" w:date="2020-05-30T15:30:00Z">
              <w:r w:rsidR="00A30937">
                <w:rPr>
                  <w:rFonts w:cs="Times New Roman"/>
                  <w:szCs w:val="24"/>
                </w:rPr>
                <w:t xml:space="preserve"> </w:t>
              </w:r>
            </w:ins>
            <w:del w:id="87" w:author="Glauber Matteis Gadelha" w:date="2020-05-30T15:30:00Z">
              <w:r w:rsidR="00E82C71" w:rsidDel="00A30937">
                <w:rPr>
                  <w:rFonts w:cs="Times New Roman"/>
                  <w:szCs w:val="24"/>
                </w:rPr>
                <w:delText xml:space="preserve"> </w:delText>
              </w:r>
              <w:r w:rsidR="00C439BE" w:rsidDel="00A30937">
                <w:rPr>
                  <w:rFonts w:cs="Times New Roman"/>
                  <w:szCs w:val="24"/>
                </w:rPr>
                <w:delText xml:space="preserve"> </w:delText>
              </w:r>
            </w:del>
            <w:proofErr w:type="gramStart"/>
            <w:r>
              <w:rPr>
                <w:rFonts w:cs="Times New Roman"/>
                <w:szCs w:val="24"/>
              </w:rPr>
              <w:t>..</w:t>
            </w:r>
            <w:r w:rsidR="00E82C71">
              <w:rPr>
                <w:rFonts w:cs="Times New Roman"/>
                <w:szCs w:val="24"/>
              </w:rPr>
              <w:t>.</w:t>
            </w:r>
            <w:r w:rsidR="00C439BE">
              <w:rPr>
                <w:rFonts w:cs="Times New Roman"/>
                <w:szCs w:val="24"/>
              </w:rPr>
              <w:t>.</w:t>
            </w:r>
            <w:ins w:id="88" w:author="Glauber Matteis Gadelha" w:date="2020-05-30T15:29:00Z">
              <w:r w:rsidR="003F6B71">
                <w:rPr>
                  <w:rFonts w:cs="Times New Roman"/>
                  <w:szCs w:val="24"/>
                </w:rPr>
                <w:t>.</w:t>
              </w:r>
            </w:ins>
            <w:proofErr w:type="gramEnd"/>
            <w:del w:id="89" w:author="Glauber Matteis Gadelha" w:date="2020-05-30T15:29:00Z">
              <w:r w:rsidR="00C439BE" w:rsidDel="003F6B71">
                <w:rPr>
                  <w:rFonts w:cs="Times New Roman"/>
                  <w:szCs w:val="24"/>
                </w:rPr>
                <w:delText>......</w:delText>
              </w:r>
              <w:r w:rsidR="00E82C71" w:rsidDel="003F6B71">
                <w:rPr>
                  <w:rFonts w:cs="Times New Roman"/>
                  <w:szCs w:val="24"/>
                </w:rPr>
                <w:delText>.</w:delText>
              </w:r>
              <w:r w:rsidR="004B2B51" w:rsidDel="003F6B71">
                <w:rPr>
                  <w:rFonts w:cs="Times New Roman"/>
                  <w:szCs w:val="24"/>
                </w:rPr>
                <w:delText>..</w:delText>
              </w:r>
              <w:r w:rsidR="00E82C71" w:rsidDel="003F6B71">
                <w:rPr>
                  <w:rFonts w:cs="Times New Roman"/>
                  <w:szCs w:val="24"/>
                </w:rPr>
                <w:delText>..</w:delText>
              </w:r>
            </w:del>
            <w:r w:rsidR="00E82C71">
              <w:rPr>
                <w:rFonts w:cs="Times New Roman"/>
                <w:szCs w:val="24"/>
              </w:rPr>
              <w:t>.......</w:t>
            </w:r>
          </w:p>
        </w:tc>
        <w:tc>
          <w:tcPr>
            <w:tcW w:w="567" w:type="dxa"/>
            <w:vAlign w:val="center"/>
            <w:hideMark/>
          </w:tcPr>
          <w:p w14:paraId="14329715" w14:textId="77777777"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14:paraId="6405B3A7" w14:textId="77777777" w:rsidTr="004B2B51">
        <w:tc>
          <w:tcPr>
            <w:tcW w:w="1242" w:type="dxa"/>
            <w:vAlign w:val="center"/>
          </w:tcPr>
          <w:p w14:paraId="2B55A94A" w14:textId="77777777" w:rsidR="00285219" w:rsidRDefault="00285219" w:rsidP="009379AE">
            <w:pPr>
              <w:spacing w:line="240" w:lineRule="auto"/>
              <w:jc w:val="left"/>
              <w:rPr>
                <w:rFonts w:cs="Times New Roman"/>
                <w:szCs w:val="24"/>
              </w:rPr>
            </w:pPr>
          </w:p>
        </w:tc>
        <w:tc>
          <w:tcPr>
            <w:tcW w:w="7371" w:type="dxa"/>
            <w:vAlign w:val="center"/>
          </w:tcPr>
          <w:p w14:paraId="104C4B16" w14:textId="77777777" w:rsidR="00285219" w:rsidRDefault="00285219" w:rsidP="008554D0">
            <w:pPr>
              <w:spacing w:line="240" w:lineRule="auto"/>
              <w:rPr>
                <w:rFonts w:cs="Times New Roman"/>
                <w:szCs w:val="24"/>
              </w:rPr>
            </w:pPr>
          </w:p>
        </w:tc>
        <w:tc>
          <w:tcPr>
            <w:tcW w:w="567" w:type="dxa"/>
            <w:vAlign w:val="center"/>
          </w:tcPr>
          <w:p w14:paraId="59E93E3E" w14:textId="77777777" w:rsidR="00285219" w:rsidRDefault="00285219" w:rsidP="009379AE">
            <w:pPr>
              <w:spacing w:line="240" w:lineRule="auto"/>
              <w:jc w:val="right"/>
              <w:rPr>
                <w:rFonts w:cs="Times New Roman"/>
                <w:szCs w:val="24"/>
              </w:rPr>
            </w:pPr>
          </w:p>
        </w:tc>
      </w:tr>
      <w:tr w:rsidR="00502CC7" w14:paraId="78882160" w14:textId="77777777" w:rsidTr="004B2B51">
        <w:tc>
          <w:tcPr>
            <w:tcW w:w="1242" w:type="dxa"/>
            <w:vAlign w:val="center"/>
          </w:tcPr>
          <w:p w14:paraId="49C9F36C" w14:textId="77777777"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14:paraId="638C4355" w14:textId="0474EE71"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ins w:id="90" w:author="Glauber Matteis Gadelha" w:date="2020-05-30T15:30:00Z">
              <w:r w:rsidR="00D2798B">
                <w:rPr>
                  <w:rFonts w:cs="Times New Roman"/>
                  <w:szCs w:val="24"/>
                </w:rPr>
                <w:t xml:space="preserve"> ....</w:t>
              </w:r>
            </w:ins>
            <w:del w:id="91" w:author="Glauber Matteis Gadelha" w:date="2020-05-30T15:30:00Z">
              <w:r w:rsidR="00C439BE" w:rsidDel="00D2798B">
                <w:rPr>
                  <w:rFonts w:cs="Times New Roman"/>
                  <w:szCs w:val="24"/>
                </w:rPr>
                <w:delText xml:space="preserve">  </w:delText>
              </w:r>
            </w:del>
            <w:r w:rsidR="00C439BE">
              <w:rPr>
                <w:rFonts w:cs="Times New Roman"/>
                <w:szCs w:val="24"/>
              </w:rPr>
              <w:t>.......</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ins w:id="92" w:author="Glauber Matteis Gadelha" w:date="2020-05-30T15:31:00Z">
              <w:r w:rsidR="00E331F2">
                <w:rPr>
                  <w:rFonts w:cs="Times New Roman"/>
                  <w:szCs w:val="24"/>
                </w:rPr>
                <w:t>.</w:t>
              </w:r>
            </w:ins>
            <w:del w:id="93" w:author="Glauber Matteis Gadelha" w:date="2020-05-30T15:31:00Z">
              <w:r w:rsidR="00E82C71" w:rsidDel="00E331F2">
                <w:rPr>
                  <w:rFonts w:cs="Times New Roman"/>
                  <w:szCs w:val="24"/>
                </w:rPr>
                <w:delText>.</w:delText>
              </w:r>
            </w:del>
            <w:r w:rsidR="00E82C71">
              <w:rPr>
                <w:rFonts w:cs="Times New Roman"/>
                <w:szCs w:val="24"/>
              </w:rPr>
              <w:t>......</w:t>
            </w:r>
            <w:del w:id="94" w:author="Glauber Matteis Gadelha" w:date="2020-05-30T15:30:00Z">
              <w:r w:rsidR="00E82C71" w:rsidDel="00A30937">
                <w:rPr>
                  <w:rFonts w:cs="Times New Roman"/>
                  <w:szCs w:val="24"/>
                </w:rPr>
                <w:delText>............</w:delText>
              </w:r>
            </w:del>
          </w:p>
        </w:tc>
        <w:tc>
          <w:tcPr>
            <w:tcW w:w="567" w:type="dxa"/>
            <w:vAlign w:val="center"/>
          </w:tcPr>
          <w:p w14:paraId="17001090"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443A83A0" w14:textId="77777777" w:rsidTr="004B2B51">
        <w:tc>
          <w:tcPr>
            <w:tcW w:w="1242" w:type="dxa"/>
            <w:vAlign w:val="center"/>
          </w:tcPr>
          <w:p w14:paraId="19756181" w14:textId="77777777" w:rsidR="00285219" w:rsidRDefault="00285219" w:rsidP="009379AE">
            <w:pPr>
              <w:spacing w:line="240" w:lineRule="auto"/>
              <w:jc w:val="left"/>
              <w:rPr>
                <w:rFonts w:cs="Times New Roman"/>
                <w:szCs w:val="24"/>
              </w:rPr>
            </w:pPr>
          </w:p>
        </w:tc>
        <w:tc>
          <w:tcPr>
            <w:tcW w:w="7371" w:type="dxa"/>
            <w:vAlign w:val="center"/>
          </w:tcPr>
          <w:p w14:paraId="472A4EA1" w14:textId="77777777" w:rsidR="00285219" w:rsidRDefault="00285219" w:rsidP="008554D0">
            <w:pPr>
              <w:spacing w:line="240" w:lineRule="auto"/>
              <w:rPr>
                <w:rFonts w:cs="Times New Roman"/>
                <w:szCs w:val="24"/>
              </w:rPr>
            </w:pPr>
          </w:p>
        </w:tc>
        <w:tc>
          <w:tcPr>
            <w:tcW w:w="567" w:type="dxa"/>
            <w:vAlign w:val="center"/>
          </w:tcPr>
          <w:p w14:paraId="3D175C3E" w14:textId="77777777" w:rsidR="00285219" w:rsidRDefault="00285219" w:rsidP="009379AE">
            <w:pPr>
              <w:spacing w:line="240" w:lineRule="auto"/>
              <w:jc w:val="right"/>
              <w:rPr>
                <w:rFonts w:cs="Times New Roman"/>
                <w:szCs w:val="24"/>
              </w:rPr>
            </w:pPr>
          </w:p>
        </w:tc>
      </w:tr>
      <w:tr w:rsidR="00502CC7" w14:paraId="6F8A910B" w14:textId="77777777" w:rsidTr="004B2B51">
        <w:tc>
          <w:tcPr>
            <w:tcW w:w="1242" w:type="dxa"/>
            <w:vAlign w:val="center"/>
          </w:tcPr>
          <w:p w14:paraId="13D86772" w14:textId="77777777"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14:paraId="70053D7A" w14:textId="605F13CE" w:rsidR="00502CC7" w:rsidRDefault="003D5A11" w:rsidP="00E331F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ins w:id="95" w:author="Glauber Matteis Gadelha" w:date="2020-05-30T15:30:00Z">
              <w:r w:rsidR="00E331F2">
                <w:rPr>
                  <w:rFonts w:cs="Times New Roman"/>
                  <w:szCs w:val="24"/>
                </w:rPr>
                <w:t xml:space="preserve"> ..</w:t>
              </w:r>
            </w:ins>
            <w:del w:id="96" w:author="Glauber Matteis Gadelha" w:date="2020-05-30T15:30:00Z">
              <w:r w:rsidR="00E82C71" w:rsidDel="00E331F2">
                <w:rPr>
                  <w:rFonts w:cs="Times New Roman"/>
                  <w:szCs w:val="24"/>
                </w:rPr>
                <w:delText xml:space="preserve"> </w:delText>
              </w:r>
              <w:r w:rsidR="00C439BE" w:rsidDel="00E331F2">
                <w:rPr>
                  <w:rFonts w:cs="Times New Roman"/>
                  <w:szCs w:val="24"/>
                </w:rPr>
                <w:delText xml:space="preserve"> </w:delText>
              </w:r>
            </w:del>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del w:id="97" w:author="Glauber Matteis Gadelha" w:date="2020-05-30T15:30:00Z">
              <w:r w:rsidR="00E82C71" w:rsidDel="00E331F2">
                <w:rPr>
                  <w:rFonts w:cs="Times New Roman"/>
                  <w:szCs w:val="24"/>
                </w:rPr>
                <w:delText>...........</w:delText>
              </w:r>
            </w:del>
            <w:r w:rsidR="00E82C71">
              <w:rPr>
                <w:rFonts w:cs="Times New Roman"/>
                <w:szCs w:val="24"/>
              </w:rPr>
              <w:t>......................</w:t>
            </w:r>
          </w:p>
        </w:tc>
        <w:tc>
          <w:tcPr>
            <w:tcW w:w="567" w:type="dxa"/>
            <w:vAlign w:val="center"/>
          </w:tcPr>
          <w:p w14:paraId="141472F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14:paraId="7020EFCC" w14:textId="77777777" w:rsidTr="004B2B51">
        <w:tc>
          <w:tcPr>
            <w:tcW w:w="1242" w:type="dxa"/>
            <w:vAlign w:val="center"/>
          </w:tcPr>
          <w:p w14:paraId="31EB38C0" w14:textId="77777777" w:rsidR="00285219" w:rsidRDefault="00285219" w:rsidP="009379AE">
            <w:pPr>
              <w:spacing w:line="240" w:lineRule="auto"/>
              <w:jc w:val="left"/>
              <w:rPr>
                <w:rFonts w:cs="Times New Roman"/>
                <w:szCs w:val="24"/>
              </w:rPr>
            </w:pPr>
          </w:p>
        </w:tc>
        <w:tc>
          <w:tcPr>
            <w:tcW w:w="7371" w:type="dxa"/>
            <w:vAlign w:val="center"/>
          </w:tcPr>
          <w:p w14:paraId="27ECEB01" w14:textId="77777777" w:rsidR="00285219" w:rsidRDefault="00285219" w:rsidP="008554D0">
            <w:pPr>
              <w:spacing w:line="240" w:lineRule="auto"/>
              <w:rPr>
                <w:rFonts w:cs="Times New Roman"/>
                <w:szCs w:val="24"/>
              </w:rPr>
            </w:pPr>
          </w:p>
        </w:tc>
        <w:tc>
          <w:tcPr>
            <w:tcW w:w="567" w:type="dxa"/>
            <w:vAlign w:val="center"/>
          </w:tcPr>
          <w:p w14:paraId="47004341" w14:textId="77777777" w:rsidR="00285219" w:rsidRDefault="00285219" w:rsidP="009379AE">
            <w:pPr>
              <w:spacing w:line="240" w:lineRule="auto"/>
              <w:jc w:val="right"/>
              <w:rPr>
                <w:rFonts w:cs="Times New Roman"/>
                <w:szCs w:val="24"/>
              </w:rPr>
            </w:pPr>
          </w:p>
        </w:tc>
      </w:tr>
      <w:tr w:rsidR="00502CC7" w14:paraId="4AF6CC0B" w14:textId="77777777" w:rsidTr="004B2B51">
        <w:trPr>
          <w:trHeight w:val="212"/>
        </w:trPr>
        <w:tc>
          <w:tcPr>
            <w:tcW w:w="1242" w:type="dxa"/>
            <w:vAlign w:val="center"/>
          </w:tcPr>
          <w:p w14:paraId="3A9C677C" w14:textId="77777777"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14:paraId="1D3ADBFD" w14:textId="3A87BD46"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ins w:id="98" w:author="Glauber Matteis Gadelha" w:date="2020-05-30T15:31:00Z">
              <w:r w:rsidR="00E331F2">
                <w:rPr>
                  <w:rFonts w:cs="Times New Roman"/>
                  <w:szCs w:val="24"/>
                </w:rPr>
                <w:t xml:space="preserve"> </w:t>
              </w:r>
            </w:ins>
            <w:del w:id="99" w:author="Glauber Matteis Gadelha" w:date="2020-05-30T15:30:00Z">
              <w:r w:rsidR="00E82C71" w:rsidDel="00E331F2">
                <w:rPr>
                  <w:rFonts w:cs="Times New Roman"/>
                  <w:szCs w:val="24"/>
                </w:rPr>
                <w:delText xml:space="preserve"> </w:delText>
              </w:r>
              <w:r w:rsidR="00C439BE" w:rsidDel="00E331F2">
                <w:rPr>
                  <w:rFonts w:cs="Times New Roman"/>
                  <w:szCs w:val="24"/>
                </w:rPr>
                <w:delText xml:space="preserve"> </w:delText>
              </w:r>
            </w:del>
            <w:r w:rsidR="00C439BE">
              <w:rPr>
                <w:rFonts w:cs="Times New Roman"/>
                <w:szCs w:val="24"/>
              </w:rPr>
              <w:t>.</w:t>
            </w:r>
            <w:r w:rsidR="004B2B51">
              <w:rPr>
                <w:rFonts w:cs="Times New Roman"/>
                <w:szCs w:val="24"/>
              </w:rPr>
              <w:t>.</w:t>
            </w:r>
            <w:del w:id="100" w:author="Glauber Matteis Gadelha" w:date="2020-05-30T15:30:00Z">
              <w:r w:rsidR="004B2B51" w:rsidDel="00E331F2">
                <w:rPr>
                  <w:rFonts w:cs="Times New Roman"/>
                  <w:szCs w:val="24"/>
                </w:rPr>
                <w:delText>..</w:delText>
              </w:r>
              <w:r w:rsidR="00C439BE" w:rsidDel="00E331F2">
                <w:rPr>
                  <w:rFonts w:cs="Times New Roman"/>
                  <w:szCs w:val="24"/>
                </w:rPr>
                <w:delText>...</w:delText>
              </w:r>
              <w:r w:rsidR="00BA2695" w:rsidDel="00E331F2">
                <w:rPr>
                  <w:rFonts w:cs="Times New Roman"/>
                  <w:szCs w:val="24"/>
                </w:rPr>
                <w:delText>..</w:delText>
              </w:r>
              <w:r w:rsidR="00E82C71" w:rsidDel="00E331F2">
                <w:rPr>
                  <w:rFonts w:cs="Times New Roman"/>
                  <w:szCs w:val="24"/>
                </w:rPr>
                <w:delText>.</w:delText>
              </w:r>
              <w:r w:rsidR="00BA2695" w:rsidDel="00E331F2">
                <w:rPr>
                  <w:rFonts w:cs="Times New Roman"/>
                  <w:szCs w:val="24"/>
                </w:rPr>
                <w:delText>.</w:delText>
              </w:r>
            </w:del>
          </w:p>
        </w:tc>
        <w:tc>
          <w:tcPr>
            <w:tcW w:w="567" w:type="dxa"/>
            <w:vAlign w:val="center"/>
          </w:tcPr>
          <w:p w14:paraId="76162783" w14:textId="77777777"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14:paraId="681B13F0" w14:textId="77777777" w:rsidTr="004B2B51">
        <w:trPr>
          <w:trHeight w:val="212"/>
        </w:trPr>
        <w:tc>
          <w:tcPr>
            <w:tcW w:w="1242" w:type="dxa"/>
            <w:vAlign w:val="center"/>
          </w:tcPr>
          <w:p w14:paraId="78FE9AC8" w14:textId="77777777" w:rsidR="00285219" w:rsidRDefault="00285219" w:rsidP="009379AE">
            <w:pPr>
              <w:spacing w:line="240" w:lineRule="auto"/>
              <w:jc w:val="left"/>
              <w:rPr>
                <w:rFonts w:cs="Times New Roman"/>
                <w:szCs w:val="24"/>
              </w:rPr>
            </w:pPr>
          </w:p>
        </w:tc>
        <w:tc>
          <w:tcPr>
            <w:tcW w:w="7371" w:type="dxa"/>
            <w:vAlign w:val="center"/>
          </w:tcPr>
          <w:p w14:paraId="5A84F439" w14:textId="77777777" w:rsidR="00285219" w:rsidRDefault="00285219" w:rsidP="008554D0">
            <w:pPr>
              <w:spacing w:line="240" w:lineRule="auto"/>
              <w:rPr>
                <w:rFonts w:cs="Times New Roman"/>
                <w:szCs w:val="24"/>
              </w:rPr>
            </w:pPr>
          </w:p>
        </w:tc>
        <w:tc>
          <w:tcPr>
            <w:tcW w:w="567" w:type="dxa"/>
            <w:vAlign w:val="center"/>
          </w:tcPr>
          <w:p w14:paraId="399A1B6E" w14:textId="77777777" w:rsidR="00285219" w:rsidRDefault="00285219" w:rsidP="009379AE">
            <w:pPr>
              <w:spacing w:line="240" w:lineRule="auto"/>
              <w:jc w:val="right"/>
              <w:rPr>
                <w:rFonts w:cs="Times New Roman"/>
                <w:szCs w:val="24"/>
              </w:rPr>
            </w:pPr>
          </w:p>
        </w:tc>
      </w:tr>
      <w:tr w:rsidR="00502CC7" w14:paraId="6F0E8B09" w14:textId="77777777" w:rsidTr="004B2B51">
        <w:trPr>
          <w:trHeight w:val="212"/>
        </w:trPr>
        <w:tc>
          <w:tcPr>
            <w:tcW w:w="1242" w:type="dxa"/>
            <w:vAlign w:val="center"/>
          </w:tcPr>
          <w:p w14:paraId="71D8DB3D" w14:textId="77777777" w:rsidR="00502CC7" w:rsidRDefault="00502CC7" w:rsidP="009379AE">
            <w:pPr>
              <w:spacing w:line="240" w:lineRule="auto"/>
              <w:jc w:val="left"/>
              <w:rPr>
                <w:rFonts w:cs="Times New Roman"/>
                <w:szCs w:val="24"/>
              </w:rPr>
            </w:pPr>
            <w:r>
              <w:rPr>
                <w:rFonts w:cs="Times New Roman"/>
                <w:szCs w:val="24"/>
              </w:rPr>
              <w:lastRenderedPageBreak/>
              <w:t>Figura 23</w:t>
            </w:r>
          </w:p>
        </w:tc>
        <w:tc>
          <w:tcPr>
            <w:tcW w:w="7371" w:type="dxa"/>
            <w:vAlign w:val="center"/>
            <w:hideMark/>
          </w:tcPr>
          <w:p w14:paraId="275FB96F" w14:textId="7777777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spellStart"/>
            <w:proofErr w:type="gramStart"/>
            <w:r w:rsidR="00502CC7">
              <w:rPr>
                <w:rFonts w:cs="Times New Roman"/>
                <w:szCs w:val="24"/>
              </w:rPr>
              <w:t>isNumeric</w:t>
            </w:r>
            <w:proofErr w:type="spellEnd"/>
            <w:proofErr w:type="gramEnd"/>
            <w:r w:rsidR="00502CC7">
              <w:rPr>
                <w:rFonts w:cs="Times New Roman"/>
                <w:szCs w:val="24"/>
              </w:rPr>
              <w:t xml:space="preserve">() e </w:t>
            </w:r>
            <w:proofErr w:type="spellStart"/>
            <w:r w:rsidR="00502CC7">
              <w:rPr>
                <w:rFonts w:cs="Times New Roman"/>
                <w:szCs w:val="24"/>
              </w:rPr>
              <w:t>columnDiscoverType</w:t>
            </w:r>
            <w:proofErr w:type="spellEnd"/>
            <w:r w:rsidR="00502CC7">
              <w:rPr>
                <w:rFonts w:cs="Times New Roman"/>
                <w:szCs w:val="24"/>
              </w:rPr>
              <w:t>()</w:t>
            </w:r>
            <w:r w:rsidR="00E82C71">
              <w:rPr>
                <w:rFonts w:cs="Times New Roman"/>
                <w:szCs w:val="24"/>
              </w:rPr>
              <w:t xml:space="preserve"> </w:t>
            </w:r>
            <w:del w:id="101" w:author="Glauber Matteis Gadelha" w:date="2020-05-30T15:31:00Z">
              <w:r w:rsidDel="00302FCB">
                <w:rPr>
                  <w:rFonts w:cs="Times New Roman"/>
                  <w:szCs w:val="24"/>
                </w:rPr>
                <w:delText xml:space="preserve"> ..</w:delText>
              </w:r>
              <w:r w:rsidR="00C439BE" w:rsidDel="00302FCB">
                <w:rPr>
                  <w:rFonts w:cs="Times New Roman"/>
                  <w:szCs w:val="24"/>
                </w:rPr>
                <w:delText>..</w:delText>
              </w:r>
              <w:r w:rsidR="004B2B51" w:rsidDel="00302FCB">
                <w:rPr>
                  <w:rFonts w:cs="Times New Roman"/>
                  <w:szCs w:val="24"/>
                </w:rPr>
                <w:delText>..</w:delText>
              </w:r>
              <w:r w:rsidR="00C439BE" w:rsidDel="00302FCB">
                <w:rPr>
                  <w:rFonts w:cs="Times New Roman"/>
                  <w:szCs w:val="24"/>
                </w:rPr>
                <w:delText>.</w:delText>
              </w:r>
              <w:r w:rsidR="00E82C71" w:rsidDel="00302FCB">
                <w:rPr>
                  <w:rFonts w:cs="Times New Roman"/>
                  <w:szCs w:val="24"/>
                </w:rPr>
                <w:delText>..</w:delText>
              </w:r>
            </w:del>
            <w:r w:rsidR="00E82C71">
              <w:rPr>
                <w:rFonts w:cs="Times New Roman"/>
                <w:szCs w:val="24"/>
              </w:rPr>
              <w:t>..</w:t>
            </w:r>
          </w:p>
        </w:tc>
        <w:tc>
          <w:tcPr>
            <w:tcW w:w="567" w:type="dxa"/>
            <w:vAlign w:val="center"/>
          </w:tcPr>
          <w:p w14:paraId="1E599DFC"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14:paraId="710F52BA" w14:textId="77777777" w:rsidTr="004B2B51">
        <w:trPr>
          <w:trHeight w:val="212"/>
        </w:trPr>
        <w:tc>
          <w:tcPr>
            <w:tcW w:w="1242" w:type="dxa"/>
            <w:vAlign w:val="center"/>
          </w:tcPr>
          <w:p w14:paraId="1BF8C4D8" w14:textId="77777777" w:rsidR="00285219" w:rsidRDefault="00285219" w:rsidP="009379AE">
            <w:pPr>
              <w:spacing w:line="240" w:lineRule="auto"/>
              <w:jc w:val="left"/>
              <w:rPr>
                <w:rFonts w:cs="Times New Roman"/>
                <w:szCs w:val="24"/>
              </w:rPr>
            </w:pPr>
          </w:p>
        </w:tc>
        <w:tc>
          <w:tcPr>
            <w:tcW w:w="7371" w:type="dxa"/>
            <w:vAlign w:val="center"/>
          </w:tcPr>
          <w:p w14:paraId="31A44D97" w14:textId="77777777" w:rsidR="00285219" w:rsidRDefault="00285219" w:rsidP="008554D0">
            <w:pPr>
              <w:spacing w:line="240" w:lineRule="auto"/>
              <w:rPr>
                <w:rFonts w:cs="Times New Roman"/>
                <w:szCs w:val="24"/>
              </w:rPr>
            </w:pPr>
          </w:p>
        </w:tc>
        <w:tc>
          <w:tcPr>
            <w:tcW w:w="567" w:type="dxa"/>
            <w:vAlign w:val="center"/>
          </w:tcPr>
          <w:p w14:paraId="07415966" w14:textId="77777777" w:rsidR="00285219" w:rsidRDefault="00285219" w:rsidP="009379AE">
            <w:pPr>
              <w:spacing w:line="240" w:lineRule="auto"/>
              <w:jc w:val="right"/>
              <w:rPr>
                <w:rFonts w:cs="Times New Roman"/>
                <w:szCs w:val="24"/>
              </w:rPr>
            </w:pPr>
          </w:p>
        </w:tc>
      </w:tr>
      <w:tr w:rsidR="00502CC7" w14:paraId="1340C04A" w14:textId="77777777" w:rsidTr="004B2B51">
        <w:trPr>
          <w:trHeight w:val="212"/>
        </w:trPr>
        <w:tc>
          <w:tcPr>
            <w:tcW w:w="1242" w:type="dxa"/>
            <w:vAlign w:val="center"/>
          </w:tcPr>
          <w:p w14:paraId="73E59E02" w14:textId="77777777"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14:paraId="4AEB970E" w14:textId="2CCAC07B"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ins w:id="102" w:author="Glauber Matteis Gadelha" w:date="2020-05-30T15:31:00Z">
              <w:r w:rsidR="00302FCB">
                <w:t>.</w:t>
              </w:r>
            </w:ins>
            <w:del w:id="103" w:author="Glauber Matteis Gadelha" w:date="2020-05-30T15:31:00Z">
              <w:r w:rsidR="00BA2695" w:rsidDel="00302FCB">
                <w:delText>...........</w:delText>
              </w:r>
            </w:del>
            <w:r w:rsidR="004B2B51">
              <w:t>..</w:t>
            </w:r>
            <w:r w:rsidR="00BA2695">
              <w:t>..................</w:t>
            </w:r>
          </w:p>
        </w:tc>
        <w:tc>
          <w:tcPr>
            <w:tcW w:w="567" w:type="dxa"/>
            <w:vAlign w:val="center"/>
          </w:tcPr>
          <w:p w14:paraId="4B0ED651"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14:paraId="0A1DEAF1" w14:textId="77777777" w:rsidTr="004B2B51">
        <w:trPr>
          <w:trHeight w:val="212"/>
        </w:trPr>
        <w:tc>
          <w:tcPr>
            <w:tcW w:w="1242" w:type="dxa"/>
            <w:vAlign w:val="center"/>
          </w:tcPr>
          <w:p w14:paraId="361D88B6" w14:textId="77777777" w:rsidR="00285219" w:rsidRDefault="00285219" w:rsidP="009379AE">
            <w:pPr>
              <w:spacing w:line="240" w:lineRule="auto"/>
              <w:jc w:val="left"/>
              <w:rPr>
                <w:rFonts w:cs="Times New Roman"/>
                <w:szCs w:val="24"/>
              </w:rPr>
            </w:pPr>
          </w:p>
        </w:tc>
        <w:tc>
          <w:tcPr>
            <w:tcW w:w="7371" w:type="dxa"/>
            <w:vAlign w:val="center"/>
          </w:tcPr>
          <w:p w14:paraId="26127FF1" w14:textId="77777777" w:rsidR="00285219" w:rsidRDefault="00285219" w:rsidP="008554D0">
            <w:pPr>
              <w:spacing w:line="240" w:lineRule="auto"/>
            </w:pPr>
          </w:p>
        </w:tc>
        <w:tc>
          <w:tcPr>
            <w:tcW w:w="567" w:type="dxa"/>
            <w:vAlign w:val="center"/>
          </w:tcPr>
          <w:p w14:paraId="2EC30184" w14:textId="77777777" w:rsidR="00285219" w:rsidRDefault="00285219" w:rsidP="009379AE">
            <w:pPr>
              <w:spacing w:line="240" w:lineRule="auto"/>
              <w:jc w:val="right"/>
              <w:rPr>
                <w:rFonts w:cs="Times New Roman"/>
                <w:szCs w:val="24"/>
              </w:rPr>
            </w:pPr>
          </w:p>
        </w:tc>
      </w:tr>
      <w:tr w:rsidR="00502CC7" w14:paraId="5EB60EA5" w14:textId="77777777" w:rsidTr="004B2B51">
        <w:trPr>
          <w:trHeight w:val="212"/>
        </w:trPr>
        <w:tc>
          <w:tcPr>
            <w:tcW w:w="1242" w:type="dxa"/>
            <w:vAlign w:val="center"/>
          </w:tcPr>
          <w:p w14:paraId="38CAC5B1" w14:textId="77777777"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14:paraId="560EDC3C" w14:textId="7946F227"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del w:id="104" w:author="Glauber Matteis Gadelha" w:date="2020-05-30T15:31:00Z">
              <w:r w:rsidR="00BA2695" w:rsidDel="00302FCB">
                <w:rPr>
                  <w:rFonts w:cs="Times New Roman"/>
                  <w:szCs w:val="24"/>
                </w:rPr>
                <w:delText>...........</w:delText>
              </w:r>
            </w:del>
            <w:r w:rsidR="00BA2695">
              <w:rPr>
                <w:rFonts w:cs="Times New Roman"/>
                <w:szCs w:val="24"/>
              </w:rPr>
              <w:t>....</w:t>
            </w:r>
            <w:r w:rsidR="004B2B51">
              <w:rPr>
                <w:rFonts w:cs="Times New Roman"/>
                <w:szCs w:val="24"/>
              </w:rPr>
              <w:t>..</w:t>
            </w:r>
            <w:r w:rsidR="00BA2695">
              <w:rPr>
                <w:rFonts w:cs="Times New Roman"/>
                <w:szCs w:val="24"/>
              </w:rPr>
              <w:t>...</w:t>
            </w:r>
            <w:ins w:id="105" w:author="Glauber Matteis Gadelha" w:date="2020-05-30T15:31:00Z">
              <w:r w:rsidR="00302FCB">
                <w:rPr>
                  <w:rFonts w:cs="Times New Roman"/>
                  <w:szCs w:val="24"/>
                </w:rPr>
                <w:t>.</w:t>
              </w:r>
            </w:ins>
            <w:r w:rsidR="00BA2695">
              <w:rPr>
                <w:rFonts w:cs="Times New Roman"/>
                <w:szCs w:val="24"/>
              </w:rPr>
              <w:t>........</w:t>
            </w:r>
          </w:p>
        </w:tc>
        <w:tc>
          <w:tcPr>
            <w:tcW w:w="567" w:type="dxa"/>
            <w:vAlign w:val="center"/>
          </w:tcPr>
          <w:p w14:paraId="1323C7D6" w14:textId="77777777"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14:paraId="0B4C69AC" w14:textId="77777777" w:rsidTr="004B2B51">
        <w:trPr>
          <w:trHeight w:val="212"/>
        </w:trPr>
        <w:tc>
          <w:tcPr>
            <w:tcW w:w="1242" w:type="dxa"/>
            <w:vAlign w:val="center"/>
          </w:tcPr>
          <w:p w14:paraId="095CA8BC" w14:textId="77777777" w:rsidR="00285219" w:rsidRDefault="00285219" w:rsidP="009379AE">
            <w:pPr>
              <w:spacing w:line="240" w:lineRule="auto"/>
              <w:jc w:val="left"/>
              <w:rPr>
                <w:rFonts w:cs="Times New Roman"/>
                <w:szCs w:val="24"/>
              </w:rPr>
            </w:pPr>
          </w:p>
        </w:tc>
        <w:tc>
          <w:tcPr>
            <w:tcW w:w="7371" w:type="dxa"/>
            <w:vAlign w:val="center"/>
          </w:tcPr>
          <w:p w14:paraId="42C1F124" w14:textId="77777777" w:rsidR="00285219" w:rsidRDefault="00285219" w:rsidP="008554D0">
            <w:pPr>
              <w:spacing w:line="240" w:lineRule="auto"/>
              <w:rPr>
                <w:rFonts w:cs="Times New Roman"/>
                <w:szCs w:val="24"/>
              </w:rPr>
            </w:pPr>
          </w:p>
        </w:tc>
        <w:tc>
          <w:tcPr>
            <w:tcW w:w="567" w:type="dxa"/>
            <w:vAlign w:val="center"/>
          </w:tcPr>
          <w:p w14:paraId="254CB870" w14:textId="77777777" w:rsidR="00285219" w:rsidRDefault="00285219" w:rsidP="009379AE">
            <w:pPr>
              <w:spacing w:line="240" w:lineRule="auto"/>
              <w:jc w:val="right"/>
              <w:rPr>
                <w:rFonts w:cs="Times New Roman"/>
                <w:szCs w:val="24"/>
              </w:rPr>
            </w:pPr>
          </w:p>
        </w:tc>
      </w:tr>
      <w:tr w:rsidR="00502CC7" w14:paraId="08135DE4" w14:textId="77777777" w:rsidTr="004B2B51">
        <w:trPr>
          <w:trHeight w:val="212"/>
        </w:trPr>
        <w:tc>
          <w:tcPr>
            <w:tcW w:w="1242" w:type="dxa"/>
            <w:vAlign w:val="center"/>
          </w:tcPr>
          <w:p w14:paraId="0D7E9BD1" w14:textId="77777777"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14:paraId="4D2C5A78" w14:textId="1EBA3B7D" w:rsidR="00502CC7" w:rsidRDefault="003D5A11" w:rsidP="00302FCB">
            <w:pPr>
              <w:spacing w:line="240" w:lineRule="auto"/>
              <w:rPr>
                <w:rFonts w:cs="Times New Roman"/>
                <w:szCs w:val="24"/>
              </w:rPr>
            </w:pPr>
            <w:r>
              <w:rPr>
                <w:rFonts w:cs="Times New Roman"/>
                <w:szCs w:val="24"/>
              </w:rPr>
              <w:t xml:space="preserve">- </w:t>
            </w:r>
            <w:r w:rsidR="00502CC7">
              <w:rPr>
                <w:rFonts w:cs="Times New Roman"/>
                <w:szCs w:val="24"/>
              </w:rPr>
              <w:t xml:space="preserve">O conteúdo do diretório </w:t>
            </w:r>
            <w:proofErr w:type="spellStart"/>
            <w:r w:rsidR="00502CC7">
              <w:rPr>
                <w:rFonts w:cs="Times New Roman"/>
                <w:szCs w:val="24"/>
              </w:rPr>
              <w:t>boilerplate</w:t>
            </w:r>
            <w:proofErr w:type="spellEnd"/>
            <w:del w:id="106" w:author="Glauber Matteis Gadelha" w:date="2020-05-30T15:32:00Z">
              <w:r w:rsidR="00BA2695" w:rsidDel="00AF1D4F">
                <w:rPr>
                  <w:rFonts w:cs="Times New Roman"/>
                  <w:szCs w:val="24"/>
                </w:rPr>
                <w:delText xml:space="preserve"> </w:delText>
              </w:r>
            </w:del>
            <w:proofErr w:type="gramStart"/>
            <w:r w:rsidR="00C439BE">
              <w:rPr>
                <w:rFonts w:cs="Times New Roman"/>
                <w:szCs w:val="24"/>
              </w:rPr>
              <w:t xml:space="preserve"> ...</w:t>
            </w:r>
            <w:proofErr w:type="gramEnd"/>
            <w:r w:rsidR="00C439BE">
              <w:rPr>
                <w:rFonts w:cs="Times New Roman"/>
                <w:szCs w:val="24"/>
              </w:rPr>
              <w:t>.</w:t>
            </w:r>
            <w:ins w:id="107" w:author="Glauber Matteis Gadelha" w:date="2020-05-30T15:32:00Z">
              <w:r w:rsidR="00AF1D4F">
                <w:rPr>
                  <w:rFonts w:cs="Times New Roman"/>
                  <w:szCs w:val="24"/>
                </w:rPr>
                <w:t>.</w:t>
              </w:r>
            </w:ins>
            <w:r w:rsidR="00C439BE">
              <w:rPr>
                <w:rFonts w:cs="Times New Roman"/>
                <w:szCs w:val="24"/>
              </w:rPr>
              <w:t>...</w:t>
            </w:r>
            <w:r>
              <w:rPr>
                <w:rFonts w:cs="Times New Roman"/>
                <w:szCs w:val="24"/>
              </w:rPr>
              <w:t>....</w:t>
            </w:r>
            <w:r w:rsidR="00BA2695">
              <w:rPr>
                <w:rFonts w:cs="Times New Roman"/>
                <w:szCs w:val="24"/>
              </w:rPr>
              <w:t>.......................</w:t>
            </w:r>
            <w:ins w:id="108" w:author="Glauber Matteis Gadelha" w:date="2020-05-30T15:31:00Z">
              <w:r w:rsidR="00302FCB">
                <w:rPr>
                  <w:rFonts w:cs="Times New Roman"/>
                  <w:szCs w:val="24"/>
                </w:rPr>
                <w:t>.</w:t>
              </w:r>
            </w:ins>
            <w:del w:id="109" w:author="Glauber Matteis Gadelha" w:date="2020-05-30T15:31:00Z">
              <w:r w:rsidR="00BA2695" w:rsidDel="00302FCB">
                <w:rPr>
                  <w:rFonts w:cs="Times New Roman"/>
                  <w:szCs w:val="24"/>
                </w:rPr>
                <w:delText>..........</w:delText>
              </w:r>
              <w:r w:rsidR="004B2B51" w:rsidDel="00302FCB">
                <w:rPr>
                  <w:rFonts w:cs="Times New Roman"/>
                  <w:szCs w:val="24"/>
                </w:rPr>
                <w:delText>.</w:delText>
              </w:r>
            </w:del>
            <w:r w:rsidR="004B2B51">
              <w:rPr>
                <w:rFonts w:cs="Times New Roman"/>
                <w:szCs w:val="24"/>
              </w:rPr>
              <w:t>.</w:t>
            </w:r>
            <w:r w:rsidR="00BA2695">
              <w:rPr>
                <w:rFonts w:cs="Times New Roman"/>
                <w:szCs w:val="24"/>
              </w:rPr>
              <w:t>...........</w:t>
            </w:r>
          </w:p>
        </w:tc>
        <w:tc>
          <w:tcPr>
            <w:tcW w:w="567" w:type="dxa"/>
            <w:vAlign w:val="center"/>
          </w:tcPr>
          <w:p w14:paraId="39979A9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14:paraId="18CEC2E5" w14:textId="77777777" w:rsidTr="004B2B51">
        <w:trPr>
          <w:trHeight w:val="212"/>
        </w:trPr>
        <w:tc>
          <w:tcPr>
            <w:tcW w:w="1242" w:type="dxa"/>
            <w:vAlign w:val="center"/>
          </w:tcPr>
          <w:p w14:paraId="6A05BA09" w14:textId="77777777" w:rsidR="00285219" w:rsidRDefault="00285219" w:rsidP="009379AE">
            <w:pPr>
              <w:spacing w:line="240" w:lineRule="auto"/>
              <w:jc w:val="left"/>
              <w:rPr>
                <w:rFonts w:cs="Times New Roman"/>
                <w:szCs w:val="24"/>
              </w:rPr>
            </w:pPr>
          </w:p>
        </w:tc>
        <w:tc>
          <w:tcPr>
            <w:tcW w:w="7371" w:type="dxa"/>
            <w:vAlign w:val="center"/>
          </w:tcPr>
          <w:p w14:paraId="78BECCAC" w14:textId="77777777" w:rsidR="00285219" w:rsidRDefault="00285219" w:rsidP="008554D0">
            <w:pPr>
              <w:spacing w:line="240" w:lineRule="auto"/>
              <w:rPr>
                <w:rFonts w:cs="Times New Roman"/>
                <w:szCs w:val="24"/>
              </w:rPr>
            </w:pPr>
          </w:p>
        </w:tc>
        <w:tc>
          <w:tcPr>
            <w:tcW w:w="567" w:type="dxa"/>
            <w:vAlign w:val="center"/>
          </w:tcPr>
          <w:p w14:paraId="4ABEE7C8" w14:textId="77777777" w:rsidR="00285219" w:rsidRDefault="00285219" w:rsidP="009379AE">
            <w:pPr>
              <w:spacing w:line="240" w:lineRule="auto"/>
              <w:jc w:val="right"/>
              <w:rPr>
                <w:rFonts w:cs="Times New Roman"/>
                <w:szCs w:val="24"/>
              </w:rPr>
            </w:pPr>
          </w:p>
        </w:tc>
      </w:tr>
      <w:tr w:rsidR="00502CC7" w14:paraId="43F7AEF3" w14:textId="77777777" w:rsidTr="004B2B51">
        <w:trPr>
          <w:trHeight w:val="212"/>
        </w:trPr>
        <w:tc>
          <w:tcPr>
            <w:tcW w:w="1242" w:type="dxa"/>
            <w:vAlign w:val="center"/>
          </w:tcPr>
          <w:p w14:paraId="4F17797F" w14:textId="77777777"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14:paraId="529CE0B7" w14:textId="0DFF85BC"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del w:id="110" w:author="Glauber Matteis Gadelha" w:date="2020-05-30T15:32:00Z">
              <w:r w:rsidR="00BA2695" w:rsidDel="00AF1D4F">
                <w:delText xml:space="preserve"> </w:delText>
              </w:r>
            </w:del>
            <w:r>
              <w:t xml:space="preserve"> .</w:t>
            </w:r>
            <w:del w:id="111" w:author="Glauber Matteis Gadelha" w:date="2020-05-30T15:31:00Z">
              <w:r w:rsidR="00C439BE" w:rsidDel="00AF1D4F">
                <w:delText>...</w:delText>
              </w:r>
              <w:r w:rsidR="004B2B51" w:rsidDel="00AF1D4F">
                <w:delText>..</w:delText>
              </w:r>
              <w:r w:rsidR="00BA2695" w:rsidDel="00AF1D4F">
                <w:delText>.....</w:delText>
              </w:r>
            </w:del>
            <w:r w:rsidR="00BA2695">
              <w:t>..</w:t>
            </w:r>
            <w:ins w:id="112" w:author="Glauber Matteis Gadelha" w:date="2020-05-30T15:32:00Z">
              <w:r w:rsidR="00AF1D4F">
                <w:t>.</w:t>
              </w:r>
            </w:ins>
            <w:r w:rsidR="00BA2695">
              <w:t>.</w:t>
            </w:r>
          </w:p>
        </w:tc>
        <w:tc>
          <w:tcPr>
            <w:tcW w:w="567" w:type="dxa"/>
            <w:vAlign w:val="center"/>
          </w:tcPr>
          <w:p w14:paraId="6765B5AD"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14:paraId="143ABABE" w14:textId="77777777" w:rsidTr="004B2B51">
        <w:trPr>
          <w:trHeight w:val="212"/>
        </w:trPr>
        <w:tc>
          <w:tcPr>
            <w:tcW w:w="1242" w:type="dxa"/>
            <w:vAlign w:val="center"/>
          </w:tcPr>
          <w:p w14:paraId="0FFF78D9" w14:textId="77777777" w:rsidR="00285219" w:rsidRDefault="00285219" w:rsidP="009379AE">
            <w:pPr>
              <w:spacing w:line="240" w:lineRule="auto"/>
              <w:jc w:val="left"/>
              <w:rPr>
                <w:rFonts w:cs="Times New Roman"/>
                <w:szCs w:val="24"/>
              </w:rPr>
            </w:pPr>
          </w:p>
        </w:tc>
        <w:tc>
          <w:tcPr>
            <w:tcW w:w="7371" w:type="dxa"/>
            <w:vAlign w:val="center"/>
          </w:tcPr>
          <w:p w14:paraId="56CBC4C5" w14:textId="77777777" w:rsidR="00285219" w:rsidRDefault="00285219" w:rsidP="008554D0">
            <w:pPr>
              <w:spacing w:line="240" w:lineRule="auto"/>
            </w:pPr>
          </w:p>
        </w:tc>
        <w:tc>
          <w:tcPr>
            <w:tcW w:w="567" w:type="dxa"/>
            <w:vAlign w:val="center"/>
          </w:tcPr>
          <w:p w14:paraId="62488C49" w14:textId="77777777" w:rsidR="00285219" w:rsidRDefault="00285219" w:rsidP="009379AE">
            <w:pPr>
              <w:spacing w:line="240" w:lineRule="auto"/>
              <w:jc w:val="right"/>
              <w:rPr>
                <w:rFonts w:cs="Times New Roman"/>
                <w:szCs w:val="24"/>
              </w:rPr>
            </w:pPr>
          </w:p>
        </w:tc>
      </w:tr>
      <w:tr w:rsidR="009B6BF6" w14:paraId="6189F82C" w14:textId="77777777" w:rsidTr="004B2B51">
        <w:trPr>
          <w:trHeight w:val="212"/>
        </w:trPr>
        <w:tc>
          <w:tcPr>
            <w:tcW w:w="1242" w:type="dxa"/>
            <w:vAlign w:val="center"/>
          </w:tcPr>
          <w:p w14:paraId="2C1AC5EB" w14:textId="77777777" w:rsidR="009B6BF6" w:rsidRDefault="009B6BF6" w:rsidP="009379AE">
            <w:pPr>
              <w:spacing w:line="240" w:lineRule="auto"/>
              <w:jc w:val="left"/>
              <w:rPr>
                <w:rFonts w:cs="Times New Roman"/>
                <w:szCs w:val="24"/>
              </w:rPr>
            </w:pPr>
            <w:r>
              <w:rPr>
                <w:rFonts w:cs="Times New Roman"/>
                <w:szCs w:val="24"/>
              </w:rPr>
              <w:t>Figura 28</w:t>
            </w:r>
          </w:p>
        </w:tc>
        <w:tc>
          <w:tcPr>
            <w:tcW w:w="7371" w:type="dxa"/>
            <w:vAlign w:val="center"/>
          </w:tcPr>
          <w:p w14:paraId="1A27995F" w14:textId="77777777" w:rsidR="009B6BF6" w:rsidRDefault="009B6BF6" w:rsidP="009B6BF6">
            <w:pPr>
              <w:spacing w:line="240" w:lineRule="auto"/>
            </w:pPr>
            <w:r>
              <w:t xml:space="preserve">- Tabela com parte dos dados contidos no arquivo </w:t>
            </w:r>
            <w:proofErr w:type="gramStart"/>
            <w:r>
              <w:t>anv.</w:t>
            </w:r>
            <w:proofErr w:type="gramEnd"/>
            <w:r>
              <w:t xml:space="preserve">csv </w:t>
            </w:r>
            <w:r w:rsidR="004C5D6A">
              <w:t>......</w:t>
            </w:r>
            <w:del w:id="113" w:author="Glauber Matteis Gadelha" w:date="2020-05-30T15:32:00Z">
              <w:r w:rsidR="004C5D6A" w:rsidDel="002760FC">
                <w:delText>.........</w:delText>
              </w:r>
            </w:del>
            <w:r w:rsidR="004C5D6A">
              <w:t>.......</w:t>
            </w:r>
          </w:p>
        </w:tc>
        <w:tc>
          <w:tcPr>
            <w:tcW w:w="567" w:type="dxa"/>
            <w:vAlign w:val="center"/>
          </w:tcPr>
          <w:p w14:paraId="7C33928C" w14:textId="77777777" w:rsidR="009B6BF6" w:rsidRDefault="009B6BF6" w:rsidP="009379AE">
            <w:pPr>
              <w:spacing w:line="240" w:lineRule="auto"/>
              <w:jc w:val="right"/>
              <w:rPr>
                <w:rFonts w:cs="Times New Roman"/>
                <w:szCs w:val="24"/>
              </w:rPr>
            </w:pPr>
            <w:r>
              <w:rPr>
                <w:rFonts w:cs="Times New Roman"/>
                <w:szCs w:val="24"/>
              </w:rPr>
              <w:t>62</w:t>
            </w:r>
          </w:p>
        </w:tc>
      </w:tr>
      <w:tr w:rsidR="009B6BF6" w14:paraId="03477D80" w14:textId="77777777" w:rsidTr="004B2B51">
        <w:trPr>
          <w:trHeight w:val="212"/>
        </w:trPr>
        <w:tc>
          <w:tcPr>
            <w:tcW w:w="1242" w:type="dxa"/>
            <w:vAlign w:val="center"/>
          </w:tcPr>
          <w:p w14:paraId="05029ECF" w14:textId="77777777" w:rsidR="009B6BF6" w:rsidRDefault="009B6BF6" w:rsidP="009379AE">
            <w:pPr>
              <w:spacing w:line="240" w:lineRule="auto"/>
              <w:jc w:val="left"/>
              <w:rPr>
                <w:rFonts w:cs="Times New Roman"/>
                <w:szCs w:val="24"/>
              </w:rPr>
            </w:pPr>
          </w:p>
        </w:tc>
        <w:tc>
          <w:tcPr>
            <w:tcW w:w="7371" w:type="dxa"/>
            <w:vAlign w:val="center"/>
          </w:tcPr>
          <w:p w14:paraId="5093111D" w14:textId="77777777" w:rsidR="009B6BF6" w:rsidRDefault="009B6BF6" w:rsidP="008554D0">
            <w:pPr>
              <w:spacing w:line="240" w:lineRule="auto"/>
            </w:pPr>
          </w:p>
        </w:tc>
        <w:tc>
          <w:tcPr>
            <w:tcW w:w="567" w:type="dxa"/>
            <w:vAlign w:val="center"/>
          </w:tcPr>
          <w:p w14:paraId="35045BEE" w14:textId="77777777" w:rsidR="009B6BF6" w:rsidRDefault="009B6BF6" w:rsidP="009379AE">
            <w:pPr>
              <w:spacing w:line="240" w:lineRule="auto"/>
              <w:jc w:val="right"/>
              <w:rPr>
                <w:rFonts w:cs="Times New Roman"/>
                <w:szCs w:val="24"/>
              </w:rPr>
            </w:pPr>
          </w:p>
        </w:tc>
      </w:tr>
      <w:tr w:rsidR="00502CC7" w14:paraId="5CC5337B" w14:textId="77777777" w:rsidTr="004B2B51">
        <w:trPr>
          <w:trHeight w:val="212"/>
        </w:trPr>
        <w:tc>
          <w:tcPr>
            <w:tcW w:w="1242" w:type="dxa"/>
            <w:vAlign w:val="center"/>
          </w:tcPr>
          <w:p w14:paraId="68A64847" w14:textId="77777777" w:rsidR="00502CC7" w:rsidRDefault="00502CC7" w:rsidP="004F4639">
            <w:pPr>
              <w:spacing w:line="240" w:lineRule="auto"/>
              <w:jc w:val="left"/>
              <w:rPr>
                <w:rFonts w:cs="Times New Roman"/>
                <w:szCs w:val="24"/>
              </w:rPr>
            </w:pPr>
            <w:r>
              <w:rPr>
                <w:rFonts w:cs="Times New Roman"/>
                <w:szCs w:val="24"/>
              </w:rPr>
              <w:t>Figura 2</w:t>
            </w:r>
            <w:r w:rsidR="004F4639">
              <w:rPr>
                <w:rFonts w:cs="Times New Roman"/>
                <w:szCs w:val="24"/>
              </w:rPr>
              <w:t>9</w:t>
            </w:r>
          </w:p>
        </w:tc>
        <w:tc>
          <w:tcPr>
            <w:tcW w:w="7371" w:type="dxa"/>
            <w:vAlign w:val="center"/>
            <w:hideMark/>
          </w:tcPr>
          <w:p w14:paraId="4E2FAF26" w14:textId="70552FF0" w:rsidR="00502CC7" w:rsidRDefault="003D5A11" w:rsidP="008554D0">
            <w:pPr>
              <w:spacing w:line="240" w:lineRule="auto"/>
              <w:rPr>
                <w:rFonts w:cs="Times New Roman"/>
                <w:szCs w:val="24"/>
              </w:rPr>
            </w:pPr>
            <w:r>
              <w:t xml:space="preserve">- </w:t>
            </w:r>
            <w:r w:rsidR="00AD4E5C">
              <w:t xml:space="preserve">Instância do </w:t>
            </w:r>
            <w:proofErr w:type="spellStart"/>
            <w:proofErr w:type="gramStart"/>
            <w:r w:rsidR="00AD4E5C">
              <w:t>DashGen</w:t>
            </w:r>
            <w:proofErr w:type="spellEnd"/>
            <w:proofErr w:type="gramEnd"/>
            <w:r w:rsidR="00AD4E5C">
              <w:t xml:space="preserve"> com dados inseridos</w:t>
            </w:r>
            <w:r w:rsidR="00BA2695">
              <w:t xml:space="preserve"> </w:t>
            </w:r>
            <w:del w:id="114" w:author="Glauber Matteis Gadelha" w:date="2020-05-30T15:32:00Z">
              <w:r w:rsidDel="004C1AC7">
                <w:delText xml:space="preserve"> </w:delText>
              </w:r>
            </w:del>
            <w:r>
              <w:t>.......</w:t>
            </w:r>
            <w:r w:rsidR="00BA2695">
              <w:t>..............</w:t>
            </w:r>
            <w:del w:id="115" w:author="Glauber Matteis Gadelha" w:date="2020-05-30T15:32:00Z">
              <w:r w:rsidR="00BA2695" w:rsidDel="004C1AC7">
                <w:delText>..........</w:delText>
              </w:r>
              <w:r w:rsidR="004B2B51" w:rsidDel="004C1AC7">
                <w:delText>.</w:delText>
              </w:r>
            </w:del>
            <w:r w:rsidR="004B2B51">
              <w:t>.</w:t>
            </w:r>
            <w:ins w:id="116" w:author="Glauber Matteis Gadelha" w:date="2020-05-30T15:32:00Z">
              <w:r w:rsidR="004C1AC7">
                <w:t>..</w:t>
              </w:r>
            </w:ins>
            <w:r w:rsidR="00BA2695">
              <w:t>..........</w:t>
            </w:r>
          </w:p>
        </w:tc>
        <w:tc>
          <w:tcPr>
            <w:tcW w:w="567" w:type="dxa"/>
            <w:vAlign w:val="center"/>
          </w:tcPr>
          <w:p w14:paraId="165F301B"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14:paraId="0C2564F6" w14:textId="77777777" w:rsidTr="004B2B51">
        <w:trPr>
          <w:trHeight w:val="212"/>
        </w:trPr>
        <w:tc>
          <w:tcPr>
            <w:tcW w:w="1242" w:type="dxa"/>
            <w:vAlign w:val="center"/>
          </w:tcPr>
          <w:p w14:paraId="1454CDF4" w14:textId="77777777" w:rsidR="00285219" w:rsidRDefault="00285219" w:rsidP="009379AE">
            <w:pPr>
              <w:spacing w:line="240" w:lineRule="auto"/>
              <w:jc w:val="left"/>
              <w:rPr>
                <w:rFonts w:cs="Times New Roman"/>
                <w:szCs w:val="24"/>
              </w:rPr>
            </w:pPr>
          </w:p>
        </w:tc>
        <w:tc>
          <w:tcPr>
            <w:tcW w:w="7371" w:type="dxa"/>
            <w:vAlign w:val="center"/>
          </w:tcPr>
          <w:p w14:paraId="146DBC12" w14:textId="77777777" w:rsidR="00285219" w:rsidRDefault="00285219" w:rsidP="008554D0">
            <w:pPr>
              <w:spacing w:line="240" w:lineRule="auto"/>
            </w:pPr>
          </w:p>
        </w:tc>
        <w:tc>
          <w:tcPr>
            <w:tcW w:w="567" w:type="dxa"/>
            <w:vAlign w:val="center"/>
          </w:tcPr>
          <w:p w14:paraId="50D4BB61" w14:textId="77777777" w:rsidR="00285219" w:rsidRDefault="00285219" w:rsidP="009379AE">
            <w:pPr>
              <w:spacing w:line="240" w:lineRule="auto"/>
              <w:jc w:val="right"/>
              <w:rPr>
                <w:rFonts w:cs="Times New Roman"/>
                <w:szCs w:val="24"/>
              </w:rPr>
            </w:pPr>
          </w:p>
        </w:tc>
      </w:tr>
      <w:tr w:rsidR="00502CC7" w14:paraId="41A65E03" w14:textId="77777777" w:rsidTr="004B2B51">
        <w:trPr>
          <w:trHeight w:val="212"/>
        </w:trPr>
        <w:tc>
          <w:tcPr>
            <w:tcW w:w="1242" w:type="dxa"/>
            <w:vAlign w:val="center"/>
          </w:tcPr>
          <w:p w14:paraId="119EFA5A" w14:textId="77777777" w:rsidR="00502CC7" w:rsidRDefault="00502CC7" w:rsidP="004F4639">
            <w:pPr>
              <w:spacing w:line="240" w:lineRule="auto"/>
              <w:jc w:val="left"/>
              <w:rPr>
                <w:rFonts w:cs="Times New Roman"/>
                <w:szCs w:val="24"/>
              </w:rPr>
            </w:pPr>
            <w:r>
              <w:rPr>
                <w:rFonts w:cs="Times New Roman"/>
                <w:szCs w:val="24"/>
              </w:rPr>
              <w:t xml:space="preserve">Figura </w:t>
            </w:r>
            <w:r w:rsidR="004F4639">
              <w:rPr>
                <w:rFonts w:cs="Times New Roman"/>
                <w:szCs w:val="24"/>
              </w:rPr>
              <w:t>30</w:t>
            </w:r>
          </w:p>
        </w:tc>
        <w:tc>
          <w:tcPr>
            <w:tcW w:w="7371" w:type="dxa"/>
            <w:vAlign w:val="center"/>
            <w:hideMark/>
          </w:tcPr>
          <w:p w14:paraId="1AF6FF07" w14:textId="64223E51" w:rsidR="00502CC7" w:rsidRDefault="003D5A11" w:rsidP="004C1AC7">
            <w:pPr>
              <w:spacing w:line="240" w:lineRule="auto"/>
              <w:rPr>
                <w:rFonts w:cs="Times New Roman"/>
                <w:szCs w:val="24"/>
              </w:rPr>
            </w:pPr>
            <w:r>
              <w:t xml:space="preserve">- </w:t>
            </w:r>
            <w:r w:rsidR="00612AAA">
              <w:t xml:space="preserve">Confirmação do sucesso na geração do </w:t>
            </w:r>
            <w:proofErr w:type="gramStart"/>
            <w:r w:rsidR="00612AAA">
              <w:t>dashboard</w:t>
            </w:r>
            <w:r w:rsidR="00760EC9">
              <w:t xml:space="preserve"> </w:t>
            </w:r>
            <w:ins w:id="117" w:author="Glauber Matteis Gadelha" w:date="2020-05-30T15:32:00Z">
              <w:r w:rsidR="004C1AC7">
                <w:t>.</w:t>
              </w:r>
              <w:proofErr w:type="gramEnd"/>
              <w:r w:rsidR="004C1AC7">
                <w:t>.</w:t>
              </w:r>
            </w:ins>
            <w:del w:id="118" w:author="Glauber Matteis Gadelha" w:date="2020-05-30T15:32:00Z">
              <w:r w:rsidR="00C439BE" w:rsidDel="004C1AC7">
                <w:delText xml:space="preserve"> </w:delText>
              </w:r>
            </w:del>
            <w:r>
              <w:t>....</w:t>
            </w:r>
            <w:r w:rsidR="00760EC9">
              <w:t>..</w:t>
            </w:r>
            <w:r w:rsidR="00C439BE">
              <w:t>..</w:t>
            </w:r>
            <w:r w:rsidR="004B2B51">
              <w:t>..</w:t>
            </w:r>
            <w:r w:rsidR="00C439BE">
              <w:t>......</w:t>
            </w:r>
            <w:r w:rsidR="00760EC9">
              <w:t>.</w:t>
            </w:r>
            <w:del w:id="119" w:author="Glauber Matteis Gadelha" w:date="2020-05-30T15:32:00Z">
              <w:r w:rsidR="00760EC9" w:rsidDel="004C1AC7">
                <w:delText>...........</w:delText>
              </w:r>
            </w:del>
            <w:r w:rsidR="00760EC9">
              <w:t>...</w:t>
            </w:r>
          </w:p>
        </w:tc>
        <w:tc>
          <w:tcPr>
            <w:tcW w:w="567" w:type="dxa"/>
            <w:vAlign w:val="center"/>
          </w:tcPr>
          <w:p w14:paraId="10A26917" w14:textId="77777777"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14:paraId="7F2A780D" w14:textId="77777777" w:rsidTr="004B2B51">
        <w:trPr>
          <w:trHeight w:val="212"/>
        </w:trPr>
        <w:tc>
          <w:tcPr>
            <w:tcW w:w="1242" w:type="dxa"/>
            <w:vAlign w:val="center"/>
          </w:tcPr>
          <w:p w14:paraId="26717DF2" w14:textId="77777777" w:rsidR="00285219" w:rsidRDefault="00285219" w:rsidP="009379AE">
            <w:pPr>
              <w:spacing w:line="240" w:lineRule="auto"/>
              <w:jc w:val="left"/>
              <w:rPr>
                <w:rFonts w:cs="Times New Roman"/>
                <w:szCs w:val="24"/>
              </w:rPr>
            </w:pPr>
          </w:p>
        </w:tc>
        <w:tc>
          <w:tcPr>
            <w:tcW w:w="7371" w:type="dxa"/>
            <w:vAlign w:val="center"/>
          </w:tcPr>
          <w:p w14:paraId="6AF9731F" w14:textId="77777777" w:rsidR="00285219" w:rsidRDefault="00285219" w:rsidP="008554D0">
            <w:pPr>
              <w:spacing w:line="240" w:lineRule="auto"/>
            </w:pPr>
          </w:p>
        </w:tc>
        <w:tc>
          <w:tcPr>
            <w:tcW w:w="567" w:type="dxa"/>
            <w:vAlign w:val="center"/>
          </w:tcPr>
          <w:p w14:paraId="7EC24DAA" w14:textId="77777777" w:rsidR="00285219" w:rsidRDefault="00285219" w:rsidP="009379AE">
            <w:pPr>
              <w:spacing w:line="240" w:lineRule="auto"/>
              <w:jc w:val="right"/>
              <w:rPr>
                <w:rFonts w:cs="Times New Roman"/>
                <w:szCs w:val="24"/>
              </w:rPr>
            </w:pPr>
          </w:p>
        </w:tc>
      </w:tr>
      <w:tr w:rsidR="00BC55FE" w:rsidRPr="00A046EC" w14:paraId="244912B9" w14:textId="77777777" w:rsidTr="004B2B51">
        <w:trPr>
          <w:trHeight w:val="212"/>
        </w:trPr>
        <w:tc>
          <w:tcPr>
            <w:tcW w:w="1242" w:type="dxa"/>
            <w:vAlign w:val="center"/>
          </w:tcPr>
          <w:p w14:paraId="1B4C9053" w14:textId="77777777" w:rsidR="00BC55FE" w:rsidRDefault="00BC55FE" w:rsidP="004F4639">
            <w:pPr>
              <w:spacing w:line="240" w:lineRule="auto"/>
              <w:jc w:val="left"/>
              <w:rPr>
                <w:rFonts w:cs="Times New Roman"/>
                <w:szCs w:val="24"/>
              </w:rPr>
            </w:pPr>
            <w:r>
              <w:rPr>
                <w:rFonts w:cs="Times New Roman"/>
                <w:szCs w:val="24"/>
              </w:rPr>
              <w:t>Figura 3</w:t>
            </w:r>
            <w:r w:rsidR="004F4639">
              <w:rPr>
                <w:rFonts w:cs="Times New Roman"/>
                <w:szCs w:val="24"/>
              </w:rPr>
              <w:t>1</w:t>
            </w:r>
          </w:p>
        </w:tc>
        <w:tc>
          <w:tcPr>
            <w:tcW w:w="7371" w:type="dxa"/>
            <w:vAlign w:val="center"/>
          </w:tcPr>
          <w:p w14:paraId="63496E88" w14:textId="4D045003" w:rsidR="00BC55FE" w:rsidRPr="00A046EC" w:rsidRDefault="003D5A11" w:rsidP="004C1AC7">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proofErr w:type="gramStart"/>
            <w:r w:rsidR="00A046EC" w:rsidRPr="00A046EC">
              <w:rPr>
                <w:rFonts w:cs="Times New Roman"/>
                <w:szCs w:val="24"/>
              </w:rPr>
              <w:t>Dashgen</w:t>
            </w:r>
            <w:proofErr w:type="spellEnd"/>
            <w:r w:rsidR="00760EC9">
              <w:rPr>
                <w:rFonts w:cs="Times New Roman"/>
                <w:szCs w:val="24"/>
              </w:rPr>
              <w:t xml:space="preserve"> </w:t>
            </w:r>
            <w:ins w:id="120" w:author="Glauber Matteis Gadelha" w:date="2020-05-30T15:32:00Z">
              <w:r w:rsidR="004C1AC7">
                <w:rPr>
                  <w:rFonts w:cs="Times New Roman"/>
                  <w:szCs w:val="24"/>
                </w:rPr>
                <w:t>.</w:t>
              </w:r>
            </w:ins>
            <w:proofErr w:type="gramEnd"/>
            <w:del w:id="121" w:author="Glauber Matteis Gadelha" w:date="2020-05-30T15:32:00Z">
              <w:r w:rsidR="00C439BE" w:rsidDel="004C1AC7">
                <w:rPr>
                  <w:rFonts w:cs="Times New Roman"/>
                  <w:szCs w:val="24"/>
                </w:rPr>
                <w:delText xml:space="preserve"> </w:delText>
              </w:r>
            </w:del>
            <w:r w:rsidR="00760EC9">
              <w:rPr>
                <w:rFonts w:cs="Times New Roman"/>
                <w:szCs w:val="24"/>
              </w:rPr>
              <w:t>..</w:t>
            </w:r>
            <w:r>
              <w:rPr>
                <w:rFonts w:cs="Times New Roman"/>
                <w:szCs w:val="24"/>
              </w:rPr>
              <w:t>.</w:t>
            </w:r>
            <w:r w:rsidR="004B2B51">
              <w:rPr>
                <w:rFonts w:cs="Times New Roman"/>
                <w:szCs w:val="24"/>
              </w:rPr>
              <w:t>.</w:t>
            </w:r>
            <w:del w:id="122" w:author="Glauber Matteis Gadelha" w:date="2020-05-30T15:32:00Z">
              <w:r w:rsidR="00C439BE" w:rsidDel="004C1AC7">
                <w:rPr>
                  <w:rFonts w:cs="Times New Roman"/>
                  <w:szCs w:val="24"/>
                </w:rPr>
                <w:delText>.....</w:delText>
              </w:r>
              <w:r w:rsidR="00760EC9" w:rsidDel="004C1AC7">
                <w:rPr>
                  <w:rFonts w:cs="Times New Roman"/>
                  <w:szCs w:val="24"/>
                </w:rPr>
                <w:delText>.....</w:delText>
              </w:r>
            </w:del>
            <w:r w:rsidR="00760EC9">
              <w:rPr>
                <w:rFonts w:cs="Times New Roman"/>
                <w:szCs w:val="24"/>
              </w:rPr>
              <w:t>........</w:t>
            </w:r>
          </w:p>
        </w:tc>
        <w:tc>
          <w:tcPr>
            <w:tcW w:w="567" w:type="dxa"/>
            <w:vAlign w:val="center"/>
          </w:tcPr>
          <w:p w14:paraId="132241F5" w14:textId="77777777"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14:paraId="225FF7F5" w14:textId="77777777" w:rsidR="00612AAA" w:rsidRDefault="00612AAA" w:rsidP="008D5147">
      <w:pPr>
        <w:spacing w:after="160" w:line="240" w:lineRule="auto"/>
        <w:jc w:val="center"/>
        <w:rPr>
          <w:rFonts w:cs="Times New Roman"/>
          <w:b/>
          <w:szCs w:val="24"/>
        </w:rPr>
      </w:pPr>
    </w:p>
    <w:p w14:paraId="56B8470C" w14:textId="77777777" w:rsidR="00612AAA" w:rsidRDefault="00612AAA">
      <w:pPr>
        <w:spacing w:after="160" w:line="240" w:lineRule="auto"/>
        <w:jc w:val="left"/>
        <w:rPr>
          <w:rFonts w:cs="Times New Roman"/>
          <w:b/>
          <w:szCs w:val="24"/>
        </w:rPr>
      </w:pPr>
      <w:r>
        <w:rPr>
          <w:rFonts w:cs="Times New Roman"/>
          <w:b/>
          <w:szCs w:val="24"/>
        </w:rPr>
        <w:br w:type="page"/>
      </w:r>
    </w:p>
    <w:p w14:paraId="768A776A" w14:textId="77777777" w:rsidR="008D5147" w:rsidRDefault="008D5147" w:rsidP="00EE0572">
      <w:pPr>
        <w:spacing w:line="240" w:lineRule="auto"/>
        <w:jc w:val="center"/>
        <w:rPr>
          <w:rFonts w:cs="Times New Roman"/>
          <w:b/>
          <w:szCs w:val="24"/>
        </w:rPr>
      </w:pPr>
      <w:r>
        <w:rPr>
          <w:rFonts w:cs="Times New Roman"/>
          <w:b/>
          <w:szCs w:val="24"/>
        </w:rPr>
        <w:lastRenderedPageBreak/>
        <w:t>LISTA DE SIGLAS</w:t>
      </w:r>
    </w:p>
    <w:p w14:paraId="39141877" w14:textId="77777777" w:rsidR="008D5147" w:rsidRPr="008D5147" w:rsidRDefault="008D5147" w:rsidP="00EE0572">
      <w:pPr>
        <w:spacing w:line="240" w:lineRule="auto"/>
        <w:jc w:val="center"/>
        <w:rPr>
          <w:rFonts w:cs="Times New Roman"/>
          <w:b/>
          <w:sz w:val="16"/>
          <w:szCs w:val="16"/>
        </w:rPr>
      </w:pPr>
    </w:p>
    <w:p w14:paraId="52FB69EA" w14:textId="77777777" w:rsidR="008D5147" w:rsidRPr="008D5147" w:rsidRDefault="008D5147" w:rsidP="00EE0572">
      <w:pPr>
        <w:spacing w:line="240" w:lineRule="auto"/>
        <w:jc w:val="center"/>
        <w:rPr>
          <w:rFonts w:cs="Times New Roman"/>
          <w:b/>
          <w:sz w:val="16"/>
          <w:szCs w:val="16"/>
        </w:rPr>
      </w:pPr>
    </w:p>
    <w:p w14:paraId="121B2A4D" w14:textId="77777777" w:rsidR="008D5147" w:rsidRDefault="008D5147" w:rsidP="00425F6F">
      <w:pPr>
        <w:pStyle w:val="CabealhodoSumrio"/>
        <w:rPr>
          <w:rFonts w:eastAsiaTheme="minorHAnsi"/>
        </w:rPr>
      </w:pPr>
    </w:p>
    <w:p w14:paraId="37327BDA" w14:textId="77777777" w:rsidR="00911B7C"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6C636A9" w14:textId="77777777" w:rsidR="00E3556A" w:rsidRPr="00B04AAA" w:rsidRDefault="00E3556A" w:rsidP="00E3556A">
      <w:pPr>
        <w:spacing w:line="240" w:lineRule="auto"/>
      </w:pPr>
      <w:r w:rsidRPr="00B04AAA">
        <w:t>ASP</w:t>
      </w:r>
      <w:r>
        <w:t xml:space="preserve"> - Active Server </w:t>
      </w:r>
      <w:proofErr w:type="spellStart"/>
      <w:r>
        <w:t>Pages</w:t>
      </w:r>
      <w:proofErr w:type="spellEnd"/>
    </w:p>
    <w:p w14:paraId="1D2BAA6B" w14:textId="77777777"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2F35871D" w14:textId="77777777"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14:paraId="338D3EE0" w14:textId="77777777"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14:paraId="4CB1DAF6" w14:textId="77777777"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14:paraId="5E29E310" w14:textId="77777777"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14:paraId="07F8B289" w14:textId="77777777" w:rsidR="00E3556A" w:rsidRPr="00B04AAA" w:rsidRDefault="00E3556A" w:rsidP="00E3556A">
      <w:pPr>
        <w:spacing w:line="240" w:lineRule="auto"/>
      </w:pPr>
      <w:r w:rsidRPr="00B04AAA">
        <w:t>DSL</w:t>
      </w:r>
      <w:r>
        <w:t xml:space="preserve"> – Domain </w:t>
      </w:r>
      <w:proofErr w:type="spellStart"/>
      <w:r>
        <w:t>Specific</w:t>
      </w:r>
      <w:proofErr w:type="spellEnd"/>
      <w:r>
        <w:t xml:space="preserve"> </w:t>
      </w:r>
      <w:proofErr w:type="spellStart"/>
      <w:r>
        <w:t>Language</w:t>
      </w:r>
      <w:proofErr w:type="spellEnd"/>
    </w:p>
    <w:p w14:paraId="6AE5DD73" w14:textId="77777777"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14:paraId="0F6D8103" w14:textId="77777777" w:rsidR="00E3556A" w:rsidRPr="00552D85" w:rsidRDefault="00E3556A" w:rsidP="00E3556A">
      <w:pPr>
        <w:spacing w:line="240" w:lineRule="auto"/>
        <w:rPr>
          <w:lang w:val="en-US"/>
        </w:rPr>
      </w:pPr>
      <w:r w:rsidRPr="00552D85">
        <w:rPr>
          <w:lang w:val="en-US"/>
        </w:rPr>
        <w:t xml:space="preserve">FTL – </w:t>
      </w:r>
      <w:proofErr w:type="spellStart"/>
      <w:r w:rsidRPr="00552D85">
        <w:rPr>
          <w:lang w:val="en-US"/>
        </w:rPr>
        <w:t>FreeMarker</w:t>
      </w:r>
      <w:proofErr w:type="spellEnd"/>
      <w:r w:rsidRPr="00552D85">
        <w:rPr>
          <w:lang w:val="en-US"/>
        </w:rPr>
        <w:t xml:space="preserve"> Template Language</w:t>
      </w:r>
    </w:p>
    <w:p w14:paraId="76FB09DB" w14:textId="77777777" w:rsidR="00E3556A" w:rsidRPr="00552D85" w:rsidRDefault="00E3556A" w:rsidP="00E3556A">
      <w:pPr>
        <w:spacing w:line="240" w:lineRule="auto"/>
        <w:rPr>
          <w:lang w:val="en-US"/>
        </w:rPr>
      </w:pPr>
      <w:r w:rsidRPr="00552D85">
        <w:rPr>
          <w:lang w:val="en-US"/>
        </w:rPr>
        <w:t>FXML – JavaFX Markup Language</w:t>
      </w:r>
    </w:p>
    <w:p w14:paraId="17B6187D" w14:textId="77777777" w:rsidR="00E3556A" w:rsidRPr="00552D85" w:rsidRDefault="00E3556A" w:rsidP="00E3556A">
      <w:pPr>
        <w:spacing w:line="240" w:lineRule="auto"/>
        <w:rPr>
          <w:lang w:val="en-US"/>
        </w:rPr>
      </w:pPr>
      <w:r w:rsidRPr="00552D85">
        <w:rPr>
          <w:lang w:val="en-US"/>
        </w:rPr>
        <w:t>GUI – Graphical User Interface</w:t>
      </w:r>
    </w:p>
    <w:p w14:paraId="3FD625B0" w14:textId="77777777" w:rsidR="00E3556A" w:rsidRPr="00552D85" w:rsidRDefault="00E3556A" w:rsidP="00E3556A">
      <w:pPr>
        <w:spacing w:line="240" w:lineRule="auto"/>
        <w:rPr>
          <w:lang w:val="en-US"/>
        </w:rPr>
      </w:pPr>
      <w:r w:rsidRPr="00552D85">
        <w:rPr>
          <w:lang w:val="en-US"/>
        </w:rPr>
        <w:t>HTML – Hypertext Markup Language</w:t>
      </w:r>
    </w:p>
    <w:p w14:paraId="1570A635" w14:textId="77777777" w:rsidR="00E3556A" w:rsidRPr="00552D85" w:rsidRDefault="00E3556A" w:rsidP="00E3556A">
      <w:pPr>
        <w:spacing w:line="240" w:lineRule="auto"/>
        <w:rPr>
          <w:lang w:val="en-US"/>
        </w:rPr>
      </w:pPr>
      <w:r w:rsidRPr="00552D85">
        <w:rPr>
          <w:lang w:val="en-US"/>
        </w:rPr>
        <w:t>IDE – Integrated Development Environment</w:t>
      </w:r>
    </w:p>
    <w:p w14:paraId="1DA50DDB" w14:textId="77777777" w:rsidR="00E3556A" w:rsidRPr="00552D85" w:rsidRDefault="00E3556A" w:rsidP="00E3556A">
      <w:pPr>
        <w:spacing w:line="240" w:lineRule="auto"/>
        <w:rPr>
          <w:lang w:val="en-US"/>
        </w:rPr>
      </w:pPr>
      <w:r w:rsidRPr="00552D85">
        <w:rPr>
          <w:lang w:val="en-US"/>
        </w:rPr>
        <w:t>JDK – Java Development Kit</w:t>
      </w:r>
    </w:p>
    <w:p w14:paraId="601152CA" w14:textId="77777777" w:rsidR="00E3556A" w:rsidRPr="00552D85" w:rsidRDefault="00E3556A" w:rsidP="00E3556A">
      <w:pPr>
        <w:spacing w:line="240" w:lineRule="auto"/>
        <w:rPr>
          <w:lang w:val="en-US"/>
        </w:rPr>
      </w:pPr>
      <w:r w:rsidRPr="00552D85">
        <w:rPr>
          <w:lang w:val="en-US"/>
        </w:rPr>
        <w:t xml:space="preserve">JSON – </w:t>
      </w:r>
      <w:proofErr w:type="spellStart"/>
      <w:r w:rsidRPr="00552D85">
        <w:rPr>
          <w:lang w:val="en-US"/>
        </w:rPr>
        <w:t>Javascript</w:t>
      </w:r>
      <w:proofErr w:type="spellEnd"/>
      <w:r w:rsidRPr="00552D85">
        <w:rPr>
          <w:lang w:val="en-US"/>
        </w:rPr>
        <w:t xml:space="preserve"> Object Notation</w:t>
      </w:r>
    </w:p>
    <w:p w14:paraId="13A1ED1F" w14:textId="77777777" w:rsidR="00911B7C" w:rsidRPr="00552D85" w:rsidRDefault="00911B7C" w:rsidP="00911B7C">
      <w:pPr>
        <w:spacing w:line="240" w:lineRule="auto"/>
        <w:rPr>
          <w:lang w:val="en-US"/>
        </w:rPr>
      </w:pPr>
      <w:r w:rsidRPr="00552D85">
        <w:rPr>
          <w:lang w:val="en-US"/>
        </w:rPr>
        <w:t>JSP</w:t>
      </w:r>
      <w:r w:rsidR="00FC63CC" w:rsidRPr="00552D85">
        <w:rPr>
          <w:lang w:val="en-US"/>
        </w:rPr>
        <w:t xml:space="preserve"> - Java Server Pages</w:t>
      </w:r>
      <w:r w:rsidRPr="00552D85">
        <w:rPr>
          <w:lang w:val="en-US"/>
        </w:rPr>
        <w:tab/>
      </w:r>
    </w:p>
    <w:p w14:paraId="46127AA7" w14:textId="77777777" w:rsidR="00E3556A" w:rsidRPr="00552D85" w:rsidRDefault="00E3556A" w:rsidP="00E3556A">
      <w:pPr>
        <w:spacing w:line="240" w:lineRule="auto"/>
        <w:rPr>
          <w:lang w:val="en-US"/>
        </w:rPr>
      </w:pPr>
      <w:r w:rsidRPr="00552D85">
        <w:rPr>
          <w:lang w:val="en-US"/>
        </w:rPr>
        <w:t>MVC – Model-View-Controller</w:t>
      </w:r>
    </w:p>
    <w:p w14:paraId="4DF841F1" w14:textId="77777777" w:rsidR="00E3556A" w:rsidRPr="00552D85" w:rsidRDefault="00E3556A" w:rsidP="00E3556A">
      <w:pPr>
        <w:spacing w:line="240" w:lineRule="auto"/>
        <w:rPr>
          <w:lang w:val="en-US"/>
        </w:rPr>
      </w:pPr>
      <w:r w:rsidRPr="00552D85">
        <w:rPr>
          <w:lang w:val="en-US"/>
        </w:rPr>
        <w:t>PHP – PHP Hypertext Processor</w:t>
      </w:r>
    </w:p>
    <w:p w14:paraId="48069C42" w14:textId="77777777" w:rsidR="00E3556A" w:rsidRPr="00552D85" w:rsidRDefault="00E3556A" w:rsidP="00E3556A">
      <w:pPr>
        <w:spacing w:line="240" w:lineRule="auto"/>
        <w:rPr>
          <w:lang w:val="en-US"/>
        </w:rPr>
      </w:pPr>
      <w:r w:rsidRPr="00552D85">
        <w:rPr>
          <w:lang w:val="en-US"/>
        </w:rPr>
        <w:t>POM – Project Object Model</w:t>
      </w:r>
    </w:p>
    <w:p w14:paraId="40A5646C" w14:textId="77777777" w:rsidR="00911B7C" w:rsidRPr="00552D85" w:rsidRDefault="00911B7C" w:rsidP="00911B7C">
      <w:pPr>
        <w:spacing w:line="240" w:lineRule="auto"/>
        <w:rPr>
          <w:lang w:val="en-US"/>
        </w:rPr>
      </w:pPr>
      <w:r w:rsidRPr="00552D85">
        <w:rPr>
          <w:lang w:val="en-US"/>
        </w:rPr>
        <w:t>SVG</w:t>
      </w:r>
      <w:r w:rsidR="00FC63CC" w:rsidRPr="00552D85">
        <w:rPr>
          <w:lang w:val="en-US"/>
        </w:rPr>
        <w:t xml:space="preserve"> – Scalable Vector Graphics</w:t>
      </w:r>
    </w:p>
    <w:p w14:paraId="240A51E9" w14:textId="77777777" w:rsidR="00C42C95" w:rsidRPr="00552D85" w:rsidRDefault="00C42C95" w:rsidP="00C42C95">
      <w:pPr>
        <w:spacing w:line="240" w:lineRule="auto"/>
        <w:rPr>
          <w:lang w:val="en-US"/>
        </w:rPr>
      </w:pPr>
      <w:r w:rsidRPr="00552D85">
        <w:rPr>
          <w:lang w:val="en-US"/>
        </w:rPr>
        <w:t>UML – Unified Markup Language</w:t>
      </w:r>
    </w:p>
    <w:p w14:paraId="3AF526D8" w14:textId="77777777" w:rsidR="00B04AAA" w:rsidRPr="00552D85" w:rsidRDefault="00B04AAA" w:rsidP="00911B7C">
      <w:pPr>
        <w:spacing w:line="240" w:lineRule="auto"/>
        <w:rPr>
          <w:lang w:val="en-US"/>
        </w:rPr>
      </w:pPr>
      <w:r w:rsidRPr="00552D85">
        <w:rPr>
          <w:lang w:val="en-US"/>
        </w:rPr>
        <w:t>VTL</w:t>
      </w:r>
      <w:r w:rsidR="00C915E0" w:rsidRPr="00552D85">
        <w:rPr>
          <w:lang w:val="en-US"/>
        </w:rPr>
        <w:t xml:space="preserve"> – Velocity Template Language</w:t>
      </w:r>
    </w:p>
    <w:p w14:paraId="69E00615" w14:textId="77777777" w:rsidR="00C42C95" w:rsidRPr="00552D85" w:rsidRDefault="00C42C95" w:rsidP="00C42C95">
      <w:pPr>
        <w:spacing w:line="240" w:lineRule="auto"/>
        <w:rPr>
          <w:lang w:val="en-US"/>
        </w:rPr>
      </w:pPr>
      <w:r w:rsidRPr="00552D85">
        <w:rPr>
          <w:lang w:val="en-US"/>
        </w:rPr>
        <w:t>WYSIWYG – What you see is what you get</w:t>
      </w:r>
    </w:p>
    <w:p w14:paraId="525636C2" w14:textId="77777777"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w:t>
      </w:r>
      <w:proofErr w:type="spellStart"/>
      <w:r w:rsidR="00C915E0">
        <w:t>Language</w:t>
      </w:r>
      <w:proofErr w:type="spellEnd"/>
      <w:r w:rsidR="00B04AAA" w:rsidRPr="00F86FEF">
        <w:t xml:space="preserve"> </w:t>
      </w:r>
    </w:p>
    <w:p w14:paraId="507F963A" w14:textId="77777777" w:rsidR="00172A38" w:rsidRPr="00F86FEF" w:rsidRDefault="00172A38" w:rsidP="00911B7C">
      <w:pPr>
        <w:spacing w:line="240" w:lineRule="auto"/>
      </w:pPr>
      <w:r w:rsidRPr="00F86FEF">
        <w:t>ZIP</w:t>
      </w:r>
      <w:r w:rsidR="00C915E0">
        <w:t xml:space="preserve"> – formato de compactação de arquivos</w:t>
      </w:r>
    </w:p>
    <w:p w14:paraId="49B32289" w14:textId="77777777" w:rsidR="008D5147" w:rsidRPr="00B04AAA" w:rsidRDefault="008D5147" w:rsidP="00911B7C">
      <w:pPr>
        <w:spacing w:line="240" w:lineRule="auto"/>
        <w:rPr>
          <w:b/>
        </w:rPr>
      </w:pPr>
      <w:r>
        <w:rPr>
          <w:b/>
        </w:rPr>
        <w:br w:type="page"/>
      </w:r>
    </w:p>
    <w:sdt>
      <w:sdtPr>
        <w:rPr>
          <w:rFonts w:eastAsiaTheme="minorHAnsi" w:cs="Arial"/>
          <w:b w:val="0"/>
          <w:szCs w:val="24"/>
          <w:lang w:eastAsia="en-US"/>
        </w:rPr>
        <w:id w:val="-1548911189"/>
        <w:docPartObj>
          <w:docPartGallery w:val="Table of Contents"/>
          <w:docPartUnique/>
        </w:docPartObj>
      </w:sdtPr>
      <w:sdtEndPr>
        <w:rPr>
          <w:rFonts w:cstheme="minorBidi"/>
          <w:bCs/>
          <w:szCs w:val="22"/>
        </w:rPr>
      </w:sdtEndPr>
      <w:sdtContent>
        <w:p w14:paraId="7840B815" w14:textId="77777777" w:rsidR="00305883" w:rsidRPr="00440AFC" w:rsidRDefault="00207EEC" w:rsidP="00425F6F">
          <w:pPr>
            <w:pStyle w:val="CabealhodoSumrio"/>
            <w:rPr>
              <w:rFonts w:cs="Arial"/>
              <w:szCs w:val="24"/>
            </w:rPr>
          </w:pPr>
          <w:r w:rsidRPr="00440AFC">
            <w:rPr>
              <w:rFonts w:cs="Arial"/>
              <w:szCs w:val="24"/>
            </w:rPr>
            <w:t>SUMÁRIO</w:t>
          </w:r>
        </w:p>
        <w:p w14:paraId="65E3076C" w14:textId="77777777" w:rsidR="00207EEC" w:rsidRPr="00440AFC" w:rsidRDefault="00207EEC" w:rsidP="00207EEC">
          <w:pPr>
            <w:spacing w:line="240" w:lineRule="auto"/>
            <w:rPr>
              <w:rFonts w:cs="Arial"/>
              <w:szCs w:val="24"/>
              <w:lang w:eastAsia="pt-BR"/>
            </w:rPr>
          </w:pPr>
        </w:p>
        <w:p w14:paraId="51A09592" w14:textId="77777777" w:rsidR="00207EEC" w:rsidRPr="00440AFC" w:rsidRDefault="00207EEC" w:rsidP="00207EEC">
          <w:pPr>
            <w:spacing w:line="240" w:lineRule="auto"/>
            <w:rPr>
              <w:rFonts w:cs="Arial"/>
              <w:szCs w:val="24"/>
              <w:lang w:eastAsia="pt-BR"/>
            </w:rPr>
          </w:pPr>
        </w:p>
        <w:p w14:paraId="1896EBFE" w14:textId="77777777" w:rsidR="00207EEC" w:rsidRPr="00440AFC" w:rsidRDefault="00207EEC" w:rsidP="00207EEC">
          <w:pPr>
            <w:spacing w:line="240" w:lineRule="auto"/>
            <w:rPr>
              <w:rFonts w:cs="Arial"/>
              <w:szCs w:val="24"/>
              <w:lang w:eastAsia="pt-BR"/>
            </w:rPr>
          </w:pPr>
        </w:p>
        <w:p w14:paraId="70E81C9A" w14:textId="77777777" w:rsidR="00C75F15" w:rsidRPr="002C265F" w:rsidRDefault="00F4107C" w:rsidP="002C265F">
          <w:pPr>
            <w:pStyle w:val="Sumrio2"/>
            <w:rPr>
              <w:rStyle w:val="Hyperlink"/>
            </w:rPr>
          </w:pPr>
          <w:r w:rsidRPr="00440AFC">
            <w:fldChar w:fldCharType="begin"/>
          </w:r>
          <w:r w:rsidR="00305883" w:rsidRPr="00440AFC">
            <w:instrText xml:space="preserve"> TOC \o "1-3" \h \z \u </w:instrText>
          </w:r>
          <w:r w:rsidRPr="00440AFC">
            <w:fldChar w:fldCharType="separate"/>
          </w:r>
          <w:r w:rsidR="00ED3F3D">
            <w:fldChar w:fldCharType="begin"/>
          </w:r>
          <w:r w:rsidR="00ED3F3D">
            <w:instrText xml:space="preserve"> HYPERLINK \l "_Toc35796553" </w:instrText>
          </w:r>
          <w:ins w:id="123" w:author="Glauber Matteis Gadelha" w:date="2020-05-30T15:33:00Z"/>
          <w:r w:rsidR="00ED3F3D">
            <w:fldChar w:fldCharType="separate"/>
          </w:r>
          <w:r w:rsidR="00C75F15" w:rsidRPr="002C265F">
            <w:rPr>
              <w:rStyle w:val="Hyperlink"/>
            </w:rPr>
            <w:t xml:space="preserve">1 </w:t>
          </w:r>
          <w:r w:rsidR="00D96A6A" w:rsidRPr="002C265F">
            <w:rPr>
              <w:rStyle w:val="Hyperlink"/>
            </w:rPr>
            <w:tab/>
          </w:r>
          <w:r w:rsidR="00BA1C10">
            <w:rPr>
              <w:rStyle w:val="Hyperlink"/>
            </w:rPr>
            <w:tab/>
          </w:r>
          <w:r w:rsidR="00C75F15" w:rsidRPr="002C265F">
            <w:rPr>
              <w:rStyle w:val="Hyperlink"/>
            </w:rPr>
            <w:t>INTRODUÇÃ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3 \h </w:instrText>
          </w:r>
          <w:r w:rsidR="00C75F15" w:rsidRPr="002C265F">
            <w:rPr>
              <w:rStyle w:val="Hyperlink"/>
              <w:webHidden/>
            </w:rPr>
          </w:r>
          <w:r w:rsidR="00C75F15" w:rsidRPr="002C265F">
            <w:rPr>
              <w:rStyle w:val="Hyperlink"/>
              <w:webHidden/>
            </w:rPr>
            <w:fldChar w:fldCharType="separate"/>
          </w:r>
          <w:r w:rsidR="00B52AA3">
            <w:rPr>
              <w:rStyle w:val="Hyperlink"/>
              <w:webHidden/>
            </w:rPr>
            <w:t>16</w:t>
          </w:r>
          <w:r w:rsidR="00C75F15" w:rsidRPr="002C265F">
            <w:rPr>
              <w:rStyle w:val="Hyperlink"/>
              <w:webHidden/>
            </w:rPr>
            <w:fldChar w:fldCharType="end"/>
          </w:r>
          <w:r w:rsidR="00ED3F3D">
            <w:rPr>
              <w:rStyle w:val="Hyperlink"/>
            </w:rPr>
            <w:fldChar w:fldCharType="end"/>
          </w:r>
        </w:p>
        <w:p w14:paraId="139E3C08" w14:textId="77777777" w:rsidR="00C75F15" w:rsidRPr="002C265F" w:rsidRDefault="00ED3F3D" w:rsidP="002C265F">
          <w:pPr>
            <w:pStyle w:val="Sumrio2"/>
            <w:rPr>
              <w:rStyle w:val="Hyperlink"/>
            </w:rPr>
          </w:pPr>
          <w:r>
            <w:fldChar w:fldCharType="begin"/>
          </w:r>
          <w:r>
            <w:instrText xml:space="preserve"> HYPERLINK \l "_Toc35796554" </w:instrText>
          </w:r>
          <w:ins w:id="124" w:author="Glauber Matteis Gadelha" w:date="2020-05-30T15:33:00Z"/>
          <w:r>
            <w:fldChar w:fldCharType="separate"/>
          </w:r>
          <w:r w:rsidR="00C75F15" w:rsidRPr="002C265F">
            <w:rPr>
              <w:rStyle w:val="Hyperlink"/>
            </w:rPr>
            <w:t xml:space="preserve">1.1 </w:t>
          </w:r>
          <w:r w:rsidR="00D96A6A" w:rsidRPr="002C265F">
            <w:rPr>
              <w:rStyle w:val="Hyperlink"/>
            </w:rPr>
            <w:tab/>
          </w:r>
          <w:r w:rsidR="00D96A6A" w:rsidRPr="002C265F">
            <w:rPr>
              <w:rStyle w:val="Hyperlink"/>
            </w:rPr>
            <w:tab/>
          </w:r>
          <w:r w:rsidR="00C75F15" w:rsidRPr="002C265F">
            <w:rPr>
              <w:rStyle w:val="Hyperlink"/>
            </w:rPr>
            <w:t>Objetivo e delimitação de escopo</w:t>
          </w:r>
          <w:r w:rsidR="00C75F15" w:rsidRPr="0009699C">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4 \h </w:instrText>
          </w:r>
          <w:r w:rsidR="00C75F15" w:rsidRPr="002C265F">
            <w:rPr>
              <w:rStyle w:val="Hyperlink"/>
              <w:webHidden/>
            </w:rPr>
          </w:r>
          <w:r w:rsidR="00C75F15" w:rsidRPr="002C265F">
            <w:rPr>
              <w:rStyle w:val="Hyperlink"/>
              <w:webHidden/>
            </w:rPr>
            <w:fldChar w:fldCharType="separate"/>
          </w:r>
          <w:r w:rsidR="00B52AA3">
            <w:rPr>
              <w:rStyle w:val="Hyperlink"/>
              <w:webHidden/>
            </w:rPr>
            <w:t>17</w:t>
          </w:r>
          <w:r w:rsidR="00C75F15" w:rsidRPr="002C265F">
            <w:rPr>
              <w:rStyle w:val="Hyperlink"/>
              <w:webHidden/>
            </w:rPr>
            <w:fldChar w:fldCharType="end"/>
          </w:r>
          <w:r>
            <w:rPr>
              <w:rStyle w:val="Hyperlink"/>
            </w:rPr>
            <w:fldChar w:fldCharType="end"/>
          </w:r>
        </w:p>
        <w:p w14:paraId="3871AA97" w14:textId="77777777" w:rsidR="00C75F15" w:rsidRPr="002C265F" w:rsidRDefault="00ED3F3D" w:rsidP="002C265F">
          <w:pPr>
            <w:pStyle w:val="Sumrio2"/>
            <w:rPr>
              <w:rStyle w:val="Hyperlink"/>
            </w:rPr>
          </w:pPr>
          <w:r>
            <w:fldChar w:fldCharType="begin"/>
          </w:r>
          <w:r>
            <w:instrText xml:space="preserve"> HYPERLINK \l "_Toc357</w:instrText>
          </w:r>
          <w:r>
            <w:instrText xml:space="preserve">96555" </w:instrText>
          </w:r>
          <w:ins w:id="125" w:author="Glauber Matteis Gadelha" w:date="2020-05-30T15:33:00Z"/>
          <w:r>
            <w:fldChar w:fldCharType="separate"/>
          </w:r>
          <w:r w:rsidR="00C75F15" w:rsidRPr="002C265F">
            <w:rPr>
              <w:rStyle w:val="Hyperlink"/>
            </w:rPr>
            <w:t xml:space="preserve">1.2 </w:t>
          </w:r>
          <w:r w:rsidR="00D96A6A" w:rsidRPr="002C265F">
            <w:rPr>
              <w:rStyle w:val="Hyperlink"/>
            </w:rPr>
            <w:tab/>
          </w:r>
          <w:r w:rsidR="00D96A6A" w:rsidRPr="002C265F">
            <w:rPr>
              <w:rStyle w:val="Hyperlink"/>
            </w:rPr>
            <w:tab/>
          </w:r>
          <w:r w:rsidR="00C75F15" w:rsidRPr="002C265F">
            <w:rPr>
              <w:rStyle w:val="Hyperlink"/>
            </w:rPr>
            <w:t>Procedimentos metodológico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5 \h </w:instrText>
          </w:r>
          <w:r w:rsidR="00C75F15" w:rsidRPr="002C265F">
            <w:rPr>
              <w:rStyle w:val="Hyperlink"/>
              <w:webHidden/>
            </w:rPr>
          </w:r>
          <w:r w:rsidR="00C75F15" w:rsidRPr="002C265F">
            <w:rPr>
              <w:rStyle w:val="Hyperlink"/>
              <w:webHidden/>
            </w:rPr>
            <w:fldChar w:fldCharType="separate"/>
          </w:r>
          <w:r w:rsidR="00B52AA3">
            <w:rPr>
              <w:rStyle w:val="Hyperlink"/>
              <w:webHidden/>
            </w:rPr>
            <w:t>18</w:t>
          </w:r>
          <w:r w:rsidR="00C75F15" w:rsidRPr="002C265F">
            <w:rPr>
              <w:rStyle w:val="Hyperlink"/>
              <w:webHidden/>
            </w:rPr>
            <w:fldChar w:fldCharType="end"/>
          </w:r>
          <w:r>
            <w:rPr>
              <w:rStyle w:val="Hyperlink"/>
            </w:rPr>
            <w:fldChar w:fldCharType="end"/>
          </w:r>
        </w:p>
        <w:p w14:paraId="7BAA38B8" w14:textId="77777777" w:rsidR="00C75F15" w:rsidRPr="002C265F" w:rsidRDefault="00ED3F3D" w:rsidP="002C265F">
          <w:pPr>
            <w:pStyle w:val="Sumrio2"/>
            <w:rPr>
              <w:rStyle w:val="Hyperlink"/>
            </w:rPr>
          </w:pPr>
          <w:r>
            <w:fldChar w:fldCharType="begin"/>
          </w:r>
          <w:r>
            <w:instrText xml:space="preserve"> HYPERLINK \l "_Toc35796556" </w:instrText>
          </w:r>
          <w:ins w:id="126" w:author="Glauber Matteis Gadelha" w:date="2020-05-30T15:33:00Z"/>
          <w:r>
            <w:fldChar w:fldCharType="separate"/>
          </w:r>
          <w:r w:rsidR="00C75F15" w:rsidRPr="002C265F">
            <w:rPr>
              <w:rStyle w:val="Hyperlink"/>
            </w:rPr>
            <w:t xml:space="preserve">1.3 </w:t>
          </w:r>
          <w:r w:rsidR="00D96A6A" w:rsidRPr="002C265F">
            <w:rPr>
              <w:rStyle w:val="Hyperlink"/>
            </w:rPr>
            <w:tab/>
          </w:r>
          <w:r w:rsidR="00D96A6A" w:rsidRPr="002C265F">
            <w:rPr>
              <w:rStyle w:val="Hyperlink"/>
            </w:rPr>
            <w:tab/>
          </w:r>
          <w:r w:rsidR="00C75F15" w:rsidRPr="002C265F">
            <w:rPr>
              <w:rStyle w:val="Hyperlink"/>
            </w:rPr>
            <w:t>Organização do trabalho</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6 \h </w:instrText>
          </w:r>
          <w:r w:rsidR="00C75F15" w:rsidRPr="002C265F">
            <w:rPr>
              <w:rStyle w:val="Hyperlink"/>
              <w:webHidden/>
            </w:rPr>
          </w:r>
          <w:r w:rsidR="00C75F15" w:rsidRPr="002C265F">
            <w:rPr>
              <w:rStyle w:val="Hyperlink"/>
              <w:webHidden/>
            </w:rPr>
            <w:fldChar w:fldCharType="separate"/>
          </w:r>
          <w:r w:rsidR="00B52AA3">
            <w:rPr>
              <w:rStyle w:val="Hyperlink"/>
              <w:webHidden/>
            </w:rPr>
            <w:t>18</w:t>
          </w:r>
          <w:r w:rsidR="00C75F15" w:rsidRPr="002C265F">
            <w:rPr>
              <w:rStyle w:val="Hyperlink"/>
              <w:webHidden/>
            </w:rPr>
            <w:fldChar w:fldCharType="end"/>
          </w:r>
          <w:r>
            <w:rPr>
              <w:rStyle w:val="Hyperlink"/>
            </w:rPr>
            <w:fldChar w:fldCharType="end"/>
          </w:r>
        </w:p>
        <w:p w14:paraId="4C4EF131" w14:textId="77777777" w:rsidR="00C75F15" w:rsidRPr="002C265F" w:rsidRDefault="00C75F15" w:rsidP="002C265F">
          <w:pPr>
            <w:pStyle w:val="Sumrio2"/>
            <w:rPr>
              <w:rStyle w:val="Hyperlink"/>
            </w:rPr>
          </w:pPr>
        </w:p>
        <w:p w14:paraId="0B87B281" w14:textId="77777777" w:rsidR="00C75F15" w:rsidRPr="002C265F" w:rsidRDefault="00ED3F3D" w:rsidP="002C265F">
          <w:pPr>
            <w:pStyle w:val="Sumrio2"/>
            <w:rPr>
              <w:rStyle w:val="Hyperlink"/>
            </w:rPr>
          </w:pPr>
          <w:r>
            <w:fldChar w:fldCharType="begin"/>
          </w:r>
          <w:r>
            <w:instrText xml:space="preserve"> HYPERLINK \l "_Toc35796557" </w:instrText>
          </w:r>
          <w:ins w:id="127" w:author="Glauber Matteis Gadelha" w:date="2020-05-30T15:33:00Z"/>
          <w:r>
            <w:fldChar w:fldCharType="separate"/>
          </w:r>
          <w:r w:rsidR="00C75F15" w:rsidRPr="002C265F">
            <w:rPr>
              <w:rStyle w:val="Hyperlink"/>
            </w:rPr>
            <w:t>2</w:t>
          </w:r>
          <w:r w:rsidR="00D96A6A" w:rsidRPr="002C265F">
            <w:rPr>
              <w:rStyle w:val="Hyperlink"/>
            </w:rPr>
            <w:tab/>
          </w:r>
          <w:r w:rsidR="00BA1C10">
            <w:rPr>
              <w:rStyle w:val="Hyperlink"/>
            </w:rPr>
            <w:tab/>
          </w:r>
          <w:r w:rsidR="00C75F15" w:rsidRPr="002C265F">
            <w:rPr>
              <w:rStyle w:val="Hyperlink"/>
            </w:rPr>
            <w:t>FUNDAMENTAÇÃO TEÓRICA</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7 \h </w:instrText>
          </w:r>
          <w:r w:rsidR="00C75F15" w:rsidRPr="002C265F">
            <w:rPr>
              <w:rStyle w:val="Hyperlink"/>
              <w:webHidden/>
            </w:rPr>
          </w:r>
          <w:r w:rsidR="00C75F15" w:rsidRPr="002C265F">
            <w:rPr>
              <w:rStyle w:val="Hyperlink"/>
              <w:webHidden/>
            </w:rPr>
            <w:fldChar w:fldCharType="separate"/>
          </w:r>
          <w:r w:rsidR="00B52AA3">
            <w:rPr>
              <w:rStyle w:val="Hyperlink"/>
              <w:webHidden/>
            </w:rPr>
            <w:t>19</w:t>
          </w:r>
          <w:r w:rsidR="00C75F15" w:rsidRPr="002C265F">
            <w:rPr>
              <w:rStyle w:val="Hyperlink"/>
              <w:webHidden/>
            </w:rPr>
            <w:fldChar w:fldCharType="end"/>
          </w:r>
          <w:r>
            <w:rPr>
              <w:rStyle w:val="Hyperlink"/>
            </w:rPr>
            <w:fldChar w:fldCharType="end"/>
          </w:r>
        </w:p>
        <w:p w14:paraId="6FD7C033" w14:textId="77777777" w:rsidR="00C75F15" w:rsidRPr="002C265F" w:rsidRDefault="00ED3F3D" w:rsidP="002C265F">
          <w:pPr>
            <w:pStyle w:val="Sumrio2"/>
            <w:rPr>
              <w:rStyle w:val="Hyperlink"/>
            </w:rPr>
          </w:pPr>
          <w:r>
            <w:fldChar w:fldCharType="begin"/>
          </w:r>
          <w:r>
            <w:instrText xml:space="preserve"> HYPERLINK \l "_Toc35796558" </w:instrText>
          </w:r>
          <w:ins w:id="128" w:author="Glauber Matteis Gadelha" w:date="2020-05-30T15:33:00Z"/>
          <w:r>
            <w:fldChar w:fldCharType="separate"/>
          </w:r>
          <w:r w:rsidR="00C75F15" w:rsidRPr="002C265F">
            <w:rPr>
              <w:rStyle w:val="Hyperlink"/>
            </w:rPr>
            <w:t xml:space="preserve">2.1 </w:t>
          </w:r>
          <w:r w:rsidR="00D96A6A" w:rsidRPr="002C265F">
            <w:rPr>
              <w:rStyle w:val="Hyperlink"/>
            </w:rPr>
            <w:tab/>
          </w:r>
          <w:r w:rsidR="00D96A6A" w:rsidRPr="002C265F">
            <w:rPr>
              <w:rStyle w:val="Hyperlink"/>
            </w:rPr>
            <w:tab/>
          </w:r>
          <w:r w:rsidR="00C75F15" w:rsidRPr="002C265F">
            <w:rPr>
              <w:rStyle w:val="Hyperlink"/>
            </w:rPr>
            <w:t>Reuso de Software</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58 \h </w:instrText>
          </w:r>
          <w:r w:rsidR="00C75F15" w:rsidRPr="002C265F">
            <w:rPr>
              <w:rStyle w:val="Hyperlink"/>
              <w:webHidden/>
            </w:rPr>
          </w:r>
          <w:r w:rsidR="00C75F15" w:rsidRPr="002C265F">
            <w:rPr>
              <w:rStyle w:val="Hyperlink"/>
              <w:webHidden/>
            </w:rPr>
            <w:fldChar w:fldCharType="separate"/>
          </w:r>
          <w:r w:rsidR="00B52AA3">
            <w:rPr>
              <w:rStyle w:val="Hyperlink"/>
              <w:webHidden/>
            </w:rPr>
            <w:t>19</w:t>
          </w:r>
          <w:r w:rsidR="00C75F15" w:rsidRPr="002C265F">
            <w:rPr>
              <w:rStyle w:val="Hyperlink"/>
              <w:webHidden/>
            </w:rPr>
            <w:fldChar w:fldCharType="end"/>
          </w:r>
          <w:r>
            <w:rPr>
              <w:rStyle w:val="Hyperlink"/>
            </w:rPr>
            <w:fldChar w:fldCharType="end"/>
          </w:r>
        </w:p>
        <w:p w14:paraId="42F54D5A" w14:textId="77777777" w:rsidR="00C75F15" w:rsidRPr="002C265F" w:rsidRDefault="00ED3F3D" w:rsidP="002C265F">
          <w:pPr>
            <w:pStyle w:val="Sumrio2"/>
            <w:rPr>
              <w:rStyle w:val="Hyperlink"/>
              <w:b w:val="0"/>
            </w:rPr>
          </w:pPr>
          <w:r>
            <w:fldChar w:fldCharType="begin"/>
          </w:r>
          <w:r>
            <w:instrText xml:space="preserve"> HYPERLINK \l "_Toc35796559" </w:instrText>
          </w:r>
          <w:ins w:id="129" w:author="Glauber Matteis Gadelha" w:date="2020-05-30T15:33:00Z"/>
          <w:r>
            <w:fldChar w:fldCharType="separate"/>
          </w:r>
          <w:r w:rsidR="00C75F15" w:rsidRPr="002C265F">
            <w:rPr>
              <w:rStyle w:val="Hyperlink"/>
              <w:b w:val="0"/>
            </w:rPr>
            <w:t>2.1.1</w:t>
          </w:r>
          <w:r w:rsidR="00440AFC" w:rsidRPr="002C265F">
            <w:rPr>
              <w:rStyle w:val="Hyperlink"/>
              <w:b w:val="0"/>
            </w:rPr>
            <w:t xml:space="preserve">   </w:t>
          </w:r>
          <w:r w:rsidR="00C75F15" w:rsidRPr="002C265F">
            <w:rPr>
              <w:rStyle w:val="Hyperlink"/>
              <w:b w:val="0"/>
            </w:rPr>
            <w:t>Técnicas de aplicação de reuso de software</w:t>
          </w:r>
          <w:r w:rsidR="00CE005E" w:rsidRPr="002C265F">
            <w:rPr>
              <w:rStyle w:val="Hyperlink"/>
              <w:b w:val="0"/>
            </w:rPr>
            <w:t xml:space="preserve"> </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59 \h </w:instrText>
          </w:r>
          <w:r w:rsidR="00C75F15" w:rsidRPr="003075EC">
            <w:rPr>
              <w:rStyle w:val="Hyperlink"/>
              <w:webHidden/>
            </w:rPr>
          </w:r>
          <w:r w:rsidR="00C75F15" w:rsidRPr="003075EC">
            <w:rPr>
              <w:rStyle w:val="Hyperlink"/>
              <w:webHidden/>
            </w:rPr>
            <w:fldChar w:fldCharType="separate"/>
          </w:r>
          <w:r w:rsidR="00B52AA3">
            <w:rPr>
              <w:rStyle w:val="Hyperlink"/>
              <w:webHidden/>
            </w:rPr>
            <w:t>21</w:t>
          </w:r>
          <w:r w:rsidR="00C75F15" w:rsidRPr="003075EC">
            <w:rPr>
              <w:rStyle w:val="Hyperlink"/>
              <w:webHidden/>
            </w:rPr>
            <w:fldChar w:fldCharType="end"/>
          </w:r>
          <w:r>
            <w:rPr>
              <w:rStyle w:val="Hyperlink"/>
            </w:rPr>
            <w:fldChar w:fldCharType="end"/>
          </w:r>
        </w:p>
        <w:p w14:paraId="57A55407" w14:textId="77777777" w:rsidR="00C75F15" w:rsidRPr="002C265F" w:rsidRDefault="00ED3F3D" w:rsidP="002C265F">
          <w:pPr>
            <w:pStyle w:val="Sumrio2"/>
            <w:rPr>
              <w:rStyle w:val="Hyperlink"/>
              <w:b w:val="0"/>
            </w:rPr>
          </w:pPr>
          <w:r>
            <w:fldChar w:fldCharType="begin"/>
          </w:r>
          <w:r>
            <w:instrText xml:space="preserve"> HYPERLINK \l "_Toc35796560" </w:instrText>
          </w:r>
          <w:ins w:id="130" w:author="Glauber Matteis Gadelha" w:date="2020-05-30T15:33:00Z"/>
          <w:r>
            <w:fldChar w:fldCharType="separate"/>
          </w:r>
          <w:r w:rsidR="00C75F15" w:rsidRPr="002C265F">
            <w:rPr>
              <w:rStyle w:val="Hyperlink"/>
              <w:b w:val="0"/>
            </w:rPr>
            <w:t>2.1.2</w:t>
          </w:r>
          <w:r w:rsidR="00440AFC" w:rsidRPr="002C265F">
            <w:rPr>
              <w:rStyle w:val="Hyperlink"/>
              <w:b w:val="0"/>
            </w:rPr>
            <w:t xml:space="preserve">   </w:t>
          </w:r>
          <w:r w:rsidR="00C75F15" w:rsidRPr="002C265F">
            <w:rPr>
              <w:rStyle w:val="Hyperlink"/>
              <w:b w:val="0"/>
            </w:rPr>
            <w:t>Geradores de programas</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0 \h </w:instrText>
          </w:r>
          <w:r w:rsidR="00C75F15" w:rsidRPr="003075EC">
            <w:rPr>
              <w:rStyle w:val="Hyperlink"/>
              <w:webHidden/>
            </w:rPr>
          </w:r>
          <w:r w:rsidR="00C75F15" w:rsidRPr="003075EC">
            <w:rPr>
              <w:rStyle w:val="Hyperlink"/>
              <w:webHidden/>
            </w:rPr>
            <w:fldChar w:fldCharType="separate"/>
          </w:r>
          <w:r w:rsidR="00B52AA3">
            <w:rPr>
              <w:rStyle w:val="Hyperlink"/>
              <w:webHidden/>
            </w:rPr>
            <w:t>22</w:t>
          </w:r>
          <w:r w:rsidR="00C75F15" w:rsidRPr="003075EC">
            <w:rPr>
              <w:rStyle w:val="Hyperlink"/>
              <w:webHidden/>
            </w:rPr>
            <w:fldChar w:fldCharType="end"/>
          </w:r>
          <w:r>
            <w:rPr>
              <w:rStyle w:val="Hyperlink"/>
            </w:rPr>
            <w:fldChar w:fldCharType="end"/>
          </w:r>
        </w:p>
        <w:p w14:paraId="7C9584AE" w14:textId="77777777" w:rsidR="00C75F15" w:rsidRPr="002C265F" w:rsidRDefault="00ED3F3D" w:rsidP="002C265F">
          <w:pPr>
            <w:pStyle w:val="Sumrio2"/>
            <w:rPr>
              <w:rStyle w:val="Hyperlink"/>
            </w:rPr>
          </w:pPr>
          <w:r>
            <w:fldChar w:fldCharType="begin"/>
          </w:r>
          <w:r>
            <w:instrText xml:space="preserve"> HYPERLINK \l "_Toc35796561" </w:instrText>
          </w:r>
          <w:ins w:id="131" w:author="Glauber Matteis Gadelha" w:date="2020-05-30T15:33:00Z"/>
          <w:r>
            <w:fldChar w:fldCharType="separate"/>
          </w:r>
          <w:r w:rsidR="00C75F15" w:rsidRPr="002C265F">
            <w:rPr>
              <w:rStyle w:val="Hyperlink"/>
            </w:rPr>
            <w:t xml:space="preserve">2.2 </w:t>
          </w:r>
          <w:r w:rsidR="00D96A6A" w:rsidRPr="002C265F">
            <w:rPr>
              <w:rStyle w:val="Hyperlink"/>
            </w:rPr>
            <w:tab/>
          </w:r>
          <w:r w:rsidR="00D96A6A" w:rsidRPr="002C265F">
            <w:rPr>
              <w:rStyle w:val="Hyperlink"/>
            </w:rPr>
            <w:tab/>
          </w:r>
          <w:r w:rsidR="00C75F15" w:rsidRPr="002C265F">
            <w:rPr>
              <w:rStyle w:val="Hyperlink"/>
            </w:rPr>
            <w:t>Motores de gabarito (Template Engines)</w:t>
          </w:r>
          <w:r w:rsidR="00C75F15" w:rsidRPr="008006AE">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1 \h </w:instrText>
          </w:r>
          <w:r w:rsidR="00C75F15" w:rsidRPr="002C265F">
            <w:rPr>
              <w:rStyle w:val="Hyperlink"/>
              <w:webHidden/>
            </w:rPr>
          </w:r>
          <w:r w:rsidR="00C75F15" w:rsidRPr="002C265F">
            <w:rPr>
              <w:rStyle w:val="Hyperlink"/>
              <w:webHidden/>
            </w:rPr>
            <w:fldChar w:fldCharType="separate"/>
          </w:r>
          <w:r w:rsidR="00B52AA3">
            <w:rPr>
              <w:rStyle w:val="Hyperlink"/>
              <w:webHidden/>
            </w:rPr>
            <w:t>23</w:t>
          </w:r>
          <w:r w:rsidR="00C75F15" w:rsidRPr="002C265F">
            <w:rPr>
              <w:rStyle w:val="Hyperlink"/>
              <w:webHidden/>
            </w:rPr>
            <w:fldChar w:fldCharType="end"/>
          </w:r>
          <w:r>
            <w:rPr>
              <w:rStyle w:val="Hyperlink"/>
            </w:rPr>
            <w:fldChar w:fldCharType="end"/>
          </w:r>
        </w:p>
        <w:p w14:paraId="0F0FF5E2" w14:textId="77777777" w:rsidR="00C75F15" w:rsidRPr="002C265F" w:rsidRDefault="00ED3F3D" w:rsidP="002C265F">
          <w:pPr>
            <w:pStyle w:val="Sumrio2"/>
            <w:rPr>
              <w:rStyle w:val="Hyperlink"/>
              <w:b w:val="0"/>
            </w:rPr>
          </w:pPr>
          <w:r>
            <w:fldChar w:fldCharType="begin"/>
          </w:r>
          <w:r>
            <w:instrText xml:space="preserve"> HYPERLINK \l "_Toc35796562" </w:instrText>
          </w:r>
          <w:ins w:id="132" w:author="Glauber Matteis Gadelha" w:date="2020-05-30T15:33:00Z"/>
          <w:r>
            <w:fldChar w:fldCharType="separate"/>
          </w:r>
          <w:r w:rsidR="00C75F15" w:rsidRPr="002C265F">
            <w:rPr>
              <w:rStyle w:val="Hyperlink"/>
              <w:b w:val="0"/>
            </w:rPr>
            <w:t xml:space="preserve">2.2.1 </w:t>
          </w:r>
          <w:r w:rsidR="00D96A6A" w:rsidRPr="002C265F">
            <w:rPr>
              <w:rStyle w:val="Hyperlink"/>
              <w:b w:val="0"/>
            </w:rPr>
            <w:t xml:space="preserve">  </w:t>
          </w:r>
          <w:r w:rsidR="00C75F15" w:rsidRPr="002C265F">
            <w:rPr>
              <w:rStyle w:val="Hyperlink"/>
              <w:b w:val="0"/>
            </w:rPr>
            <w:t>Elementos básicos de motores de gabarito</w:t>
          </w:r>
          <w:r w:rsidR="00C75F15" w:rsidRPr="002C265F">
            <w:rPr>
              <w:rStyle w:val="Hyperlink"/>
              <w:b w:val="0"/>
              <w:webHidden/>
            </w:rPr>
            <w:tab/>
          </w:r>
          <w:r w:rsidR="00C75F15" w:rsidRPr="003075EC">
            <w:rPr>
              <w:rStyle w:val="Hyperlink"/>
              <w:webHidden/>
            </w:rPr>
            <w:fldChar w:fldCharType="begin"/>
          </w:r>
          <w:r w:rsidR="00C75F15" w:rsidRPr="003075EC">
            <w:rPr>
              <w:rStyle w:val="Hyperlink"/>
              <w:webHidden/>
            </w:rPr>
            <w:instrText xml:space="preserve"> PAGEREF _Toc35796562 \h </w:instrText>
          </w:r>
          <w:r w:rsidR="00C75F15" w:rsidRPr="003075EC">
            <w:rPr>
              <w:rStyle w:val="Hyperlink"/>
              <w:webHidden/>
            </w:rPr>
          </w:r>
          <w:r w:rsidR="00C75F15" w:rsidRPr="003075EC">
            <w:rPr>
              <w:rStyle w:val="Hyperlink"/>
              <w:webHidden/>
            </w:rPr>
            <w:fldChar w:fldCharType="separate"/>
          </w:r>
          <w:r w:rsidR="00B52AA3">
            <w:rPr>
              <w:rStyle w:val="Hyperlink"/>
              <w:webHidden/>
            </w:rPr>
            <w:t>24</w:t>
          </w:r>
          <w:r w:rsidR="00C75F15" w:rsidRPr="003075EC">
            <w:rPr>
              <w:rStyle w:val="Hyperlink"/>
              <w:webHidden/>
            </w:rPr>
            <w:fldChar w:fldCharType="end"/>
          </w:r>
          <w:r>
            <w:rPr>
              <w:rStyle w:val="Hyperlink"/>
            </w:rPr>
            <w:fldChar w:fldCharType="end"/>
          </w:r>
        </w:p>
        <w:p w14:paraId="72589D84" w14:textId="77777777" w:rsidR="00C75F15" w:rsidRPr="002C265F" w:rsidRDefault="00ED3F3D" w:rsidP="002C265F">
          <w:pPr>
            <w:pStyle w:val="Sumrio2"/>
            <w:rPr>
              <w:rStyle w:val="Hyperlink"/>
            </w:rPr>
          </w:pPr>
          <w:r>
            <w:fldChar w:fldCharType="begin"/>
          </w:r>
          <w:r>
            <w:instrText xml:space="preserve"> HYPERLINK \l "_Toc35796563" </w:instrText>
          </w:r>
          <w:ins w:id="133" w:author="Glauber Matteis Gadelha" w:date="2020-05-30T15:33:00Z"/>
          <w:r>
            <w:fldChar w:fldCharType="separate"/>
          </w:r>
          <w:r w:rsidR="00C75F15" w:rsidRPr="002C265F">
            <w:rPr>
              <w:rStyle w:val="Hyperlink"/>
            </w:rPr>
            <w:t xml:space="preserve">2.3 </w:t>
          </w:r>
          <w:r w:rsidR="00D96A6A" w:rsidRPr="002C265F">
            <w:rPr>
              <w:rStyle w:val="Hyperlink"/>
            </w:rPr>
            <w:tab/>
            <w:t xml:space="preserve"> </w:t>
          </w:r>
          <w:r w:rsidR="00D96A6A" w:rsidRPr="002C265F">
            <w:rPr>
              <w:rStyle w:val="Hyperlink"/>
            </w:rPr>
            <w:tab/>
          </w:r>
          <w:r w:rsidR="00C75F15" w:rsidRPr="002C265F">
            <w:rPr>
              <w:rStyle w:val="Hyperlink"/>
            </w:rPr>
            <w:t>Estado da arte em motores de gabaritos</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3 \h </w:instrText>
          </w:r>
          <w:r w:rsidR="00C75F15" w:rsidRPr="002C265F">
            <w:rPr>
              <w:rStyle w:val="Hyperlink"/>
              <w:webHidden/>
            </w:rPr>
          </w:r>
          <w:r w:rsidR="00C75F15" w:rsidRPr="002C265F">
            <w:rPr>
              <w:rStyle w:val="Hyperlink"/>
              <w:webHidden/>
            </w:rPr>
            <w:fldChar w:fldCharType="separate"/>
          </w:r>
          <w:r w:rsidR="00B52AA3">
            <w:rPr>
              <w:rStyle w:val="Hyperlink"/>
              <w:webHidden/>
            </w:rPr>
            <w:t>25</w:t>
          </w:r>
          <w:r w:rsidR="00C75F15" w:rsidRPr="002C265F">
            <w:rPr>
              <w:rStyle w:val="Hyperlink"/>
              <w:webHidden/>
            </w:rPr>
            <w:fldChar w:fldCharType="end"/>
          </w:r>
          <w:r>
            <w:rPr>
              <w:rStyle w:val="Hyperlink"/>
            </w:rPr>
            <w:fldChar w:fldCharType="end"/>
          </w:r>
        </w:p>
        <w:p w14:paraId="4C9FB68E" w14:textId="77777777" w:rsidR="00C75F15" w:rsidRPr="002C265F" w:rsidRDefault="00ED3F3D" w:rsidP="002C265F">
          <w:pPr>
            <w:pStyle w:val="Sumrio2"/>
            <w:rPr>
              <w:rStyle w:val="Hyperlink"/>
              <w:b w:val="0"/>
            </w:rPr>
          </w:pPr>
          <w:r>
            <w:fldChar w:fldCharType="begin"/>
          </w:r>
          <w:r>
            <w:instrText xml:space="preserve"> HYPERLINK \l "_To</w:instrText>
          </w:r>
          <w:r>
            <w:instrText xml:space="preserve">c35796564" </w:instrText>
          </w:r>
          <w:ins w:id="134" w:author="Glauber Matteis Gadelha" w:date="2020-05-30T15:33:00Z"/>
          <w:r>
            <w:fldChar w:fldCharType="separate"/>
          </w:r>
          <w:r w:rsidR="00C75F15" w:rsidRPr="002C265F">
            <w:rPr>
              <w:rStyle w:val="Hyperlink"/>
              <w:b w:val="0"/>
            </w:rPr>
            <w:t xml:space="preserve">2.3.1 </w:t>
          </w:r>
          <w:r w:rsidR="00D96A6A" w:rsidRPr="002C265F">
            <w:rPr>
              <w:rStyle w:val="Hyperlink"/>
              <w:b w:val="0"/>
            </w:rPr>
            <w:t xml:space="preserve">  </w:t>
          </w:r>
          <w:r w:rsidR="00C75F15" w:rsidRPr="002C265F">
            <w:rPr>
              <w:rStyle w:val="Hyperlink"/>
              <w:b w:val="0"/>
            </w:rPr>
            <w:t>Apache Velocity</w:t>
          </w:r>
          <w:r w:rsidR="00C75F15" w:rsidRPr="002C265F">
            <w:rPr>
              <w:rStyle w:val="Hyperlink"/>
              <w:b w:val="0"/>
              <w:webHidden/>
            </w:rPr>
            <w:tab/>
          </w:r>
          <w:r w:rsidR="00C75F15" w:rsidRPr="002C265F">
            <w:rPr>
              <w:rStyle w:val="Hyperlink"/>
              <w:webHidden/>
            </w:rPr>
            <w:fldChar w:fldCharType="begin"/>
          </w:r>
          <w:r w:rsidR="00C75F15" w:rsidRPr="002C265F">
            <w:rPr>
              <w:rStyle w:val="Hyperlink"/>
              <w:webHidden/>
            </w:rPr>
            <w:instrText xml:space="preserve"> PAGEREF _Toc35796564 \h </w:instrText>
          </w:r>
          <w:r w:rsidR="00C75F15" w:rsidRPr="002C265F">
            <w:rPr>
              <w:rStyle w:val="Hyperlink"/>
              <w:webHidden/>
            </w:rPr>
          </w:r>
          <w:r w:rsidR="00C75F15" w:rsidRPr="002C265F">
            <w:rPr>
              <w:rStyle w:val="Hyperlink"/>
              <w:webHidden/>
            </w:rPr>
            <w:fldChar w:fldCharType="separate"/>
          </w:r>
          <w:r w:rsidR="00B52AA3">
            <w:rPr>
              <w:rStyle w:val="Hyperlink"/>
              <w:webHidden/>
            </w:rPr>
            <w:t>26</w:t>
          </w:r>
          <w:r w:rsidR="00C75F15" w:rsidRPr="002C265F">
            <w:rPr>
              <w:rStyle w:val="Hyperlink"/>
              <w:webHidden/>
            </w:rPr>
            <w:fldChar w:fldCharType="end"/>
          </w:r>
          <w:r>
            <w:rPr>
              <w:rStyle w:val="Hyperlink"/>
            </w:rPr>
            <w:fldChar w:fldCharType="end"/>
          </w:r>
        </w:p>
        <w:p w14:paraId="262B4B1E" w14:textId="77777777" w:rsidR="00C75F15" w:rsidRPr="0026642D" w:rsidRDefault="00ED3F3D" w:rsidP="002C265F">
          <w:pPr>
            <w:pStyle w:val="Sumrio2"/>
            <w:rPr>
              <w:rStyle w:val="Hyperlink"/>
            </w:rPr>
          </w:pPr>
          <w:r>
            <w:fldChar w:fldCharType="begin"/>
          </w:r>
          <w:r>
            <w:instrText xml:space="preserve"> HYPERLINK \l "_Toc35796565" </w:instrText>
          </w:r>
          <w:ins w:id="135" w:author="Glauber Matteis Gadelha" w:date="2020-05-30T15:33:00Z"/>
          <w:r>
            <w:fldChar w:fldCharType="separate"/>
          </w:r>
          <w:r w:rsidR="00C75F15" w:rsidRPr="002C265F">
            <w:rPr>
              <w:rStyle w:val="Hyperlink"/>
              <w:b w:val="0"/>
            </w:rPr>
            <w:t xml:space="preserve">2.3.2 </w:t>
          </w:r>
          <w:r w:rsidR="00D96A6A" w:rsidRPr="002C265F">
            <w:rPr>
              <w:rStyle w:val="Hyperlink"/>
              <w:b w:val="0"/>
            </w:rPr>
            <w:t xml:space="preserve">  </w:t>
          </w:r>
          <w:r w:rsidR="00C75F15" w:rsidRPr="002C265F">
            <w:rPr>
              <w:rStyle w:val="Hyperlink"/>
              <w:b w:val="0"/>
            </w:rPr>
            <w:t>Apache Freemarker</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5 \h </w:instrText>
          </w:r>
          <w:r w:rsidR="00C75F15" w:rsidRPr="0026642D">
            <w:rPr>
              <w:rStyle w:val="Hyperlink"/>
              <w:webHidden/>
            </w:rPr>
          </w:r>
          <w:r w:rsidR="00C75F15" w:rsidRPr="0026642D">
            <w:rPr>
              <w:rStyle w:val="Hyperlink"/>
              <w:webHidden/>
            </w:rPr>
            <w:fldChar w:fldCharType="separate"/>
          </w:r>
          <w:r w:rsidR="00B52AA3">
            <w:rPr>
              <w:rStyle w:val="Hyperlink"/>
              <w:webHidden/>
            </w:rPr>
            <w:t>28</w:t>
          </w:r>
          <w:r w:rsidR="00C75F15" w:rsidRPr="0026642D">
            <w:rPr>
              <w:rStyle w:val="Hyperlink"/>
              <w:webHidden/>
            </w:rPr>
            <w:fldChar w:fldCharType="end"/>
          </w:r>
          <w:r>
            <w:rPr>
              <w:rStyle w:val="Hyperlink"/>
            </w:rPr>
            <w:fldChar w:fldCharType="end"/>
          </w:r>
        </w:p>
        <w:p w14:paraId="65ED7618" w14:textId="77777777" w:rsidR="00C75F15" w:rsidRPr="0026642D" w:rsidRDefault="00ED3F3D" w:rsidP="002C265F">
          <w:pPr>
            <w:pStyle w:val="Sumrio2"/>
            <w:rPr>
              <w:rStyle w:val="Hyperlink"/>
            </w:rPr>
          </w:pPr>
          <w:r>
            <w:fldChar w:fldCharType="begin"/>
          </w:r>
          <w:r>
            <w:instrText xml:space="preserve"> HYPERLINK \l "_Toc35796566" </w:instrText>
          </w:r>
          <w:ins w:id="136" w:author="Glauber Matteis Gadelha" w:date="2020-05-30T15:33:00Z"/>
          <w:r>
            <w:fldChar w:fldCharType="separate"/>
          </w:r>
          <w:r w:rsidR="00C75F15" w:rsidRPr="002C265F">
            <w:rPr>
              <w:rStyle w:val="Hyperlink"/>
              <w:b w:val="0"/>
            </w:rPr>
            <w:t xml:space="preserve">2.3.3 </w:t>
          </w:r>
          <w:r w:rsidR="00D96A6A" w:rsidRPr="002C265F">
            <w:rPr>
              <w:rStyle w:val="Hyperlink"/>
              <w:b w:val="0"/>
            </w:rPr>
            <w:t xml:space="preserve">  </w:t>
          </w:r>
          <w:r w:rsidR="00C75F15" w:rsidRPr="002C265F">
            <w:rPr>
              <w:rStyle w:val="Hyperlink"/>
              <w:b w:val="0"/>
            </w:rPr>
            <w:t>Critérios usados na avaliação dos motores de gabaritos pesquisado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6 \h </w:instrText>
          </w:r>
          <w:r w:rsidR="00C75F15" w:rsidRPr="0026642D">
            <w:rPr>
              <w:rStyle w:val="Hyperlink"/>
              <w:webHidden/>
            </w:rPr>
          </w:r>
          <w:r w:rsidR="00C75F15" w:rsidRPr="0026642D">
            <w:rPr>
              <w:rStyle w:val="Hyperlink"/>
              <w:webHidden/>
            </w:rPr>
            <w:fldChar w:fldCharType="separate"/>
          </w:r>
          <w:r w:rsidR="00B52AA3">
            <w:rPr>
              <w:rStyle w:val="Hyperlink"/>
              <w:webHidden/>
            </w:rPr>
            <w:t>30</w:t>
          </w:r>
          <w:r w:rsidR="00C75F15" w:rsidRPr="0026642D">
            <w:rPr>
              <w:rStyle w:val="Hyperlink"/>
              <w:webHidden/>
            </w:rPr>
            <w:fldChar w:fldCharType="end"/>
          </w:r>
          <w:r>
            <w:rPr>
              <w:rStyle w:val="Hyperlink"/>
            </w:rPr>
            <w:fldChar w:fldCharType="end"/>
          </w:r>
        </w:p>
        <w:p w14:paraId="61D85966" w14:textId="77777777" w:rsidR="00C75F15" w:rsidRPr="0026642D" w:rsidRDefault="00ED3F3D" w:rsidP="002C265F">
          <w:pPr>
            <w:pStyle w:val="Sumrio2"/>
            <w:rPr>
              <w:rStyle w:val="Hyperlink"/>
            </w:rPr>
          </w:pPr>
          <w:r>
            <w:fldChar w:fldCharType="begin"/>
          </w:r>
          <w:r>
            <w:instrText xml:space="preserve"> HYPERLINK \l "_Toc35796567" </w:instrText>
          </w:r>
          <w:ins w:id="137" w:author="Glauber Matteis Gadelha" w:date="2020-05-30T15:33:00Z"/>
          <w:r>
            <w:fldChar w:fldCharType="separate"/>
          </w:r>
          <w:r w:rsidR="00C75F15" w:rsidRPr="00440AFC">
            <w:rPr>
              <w:rStyle w:val="Hyperlink"/>
            </w:rPr>
            <w:t>2.2</w:t>
          </w:r>
          <w:r w:rsidR="00D96A6A" w:rsidRPr="00440AFC">
            <w:rPr>
              <w:rStyle w:val="Hyperlink"/>
            </w:rPr>
            <w:tab/>
          </w:r>
          <w:r w:rsidR="00D96A6A" w:rsidRPr="00440AFC">
            <w:rPr>
              <w:rStyle w:val="Hyperlink"/>
            </w:rPr>
            <w:tab/>
          </w:r>
          <w:r w:rsidR="00C75F15" w:rsidRPr="00440AFC">
            <w:rPr>
              <w:rStyle w:val="Hyperlink"/>
            </w:rPr>
            <w:t>Apache Maven</w:t>
          </w:r>
          <w:r w:rsidR="00C75F15" w:rsidRPr="008006A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7 \h </w:instrText>
          </w:r>
          <w:r w:rsidR="00C75F15" w:rsidRPr="0026642D">
            <w:rPr>
              <w:rStyle w:val="Hyperlink"/>
              <w:webHidden/>
            </w:rPr>
          </w:r>
          <w:r w:rsidR="00C75F15" w:rsidRPr="0026642D">
            <w:rPr>
              <w:rStyle w:val="Hyperlink"/>
              <w:webHidden/>
            </w:rPr>
            <w:fldChar w:fldCharType="separate"/>
          </w:r>
          <w:r w:rsidR="00B52AA3">
            <w:rPr>
              <w:rStyle w:val="Hyperlink"/>
              <w:webHidden/>
            </w:rPr>
            <w:t>31</w:t>
          </w:r>
          <w:r w:rsidR="00C75F15" w:rsidRPr="0026642D">
            <w:rPr>
              <w:rStyle w:val="Hyperlink"/>
              <w:webHidden/>
            </w:rPr>
            <w:fldChar w:fldCharType="end"/>
          </w:r>
          <w:r>
            <w:rPr>
              <w:rStyle w:val="Hyperlink"/>
            </w:rPr>
            <w:fldChar w:fldCharType="end"/>
          </w:r>
        </w:p>
        <w:p w14:paraId="43EA805C" w14:textId="77777777" w:rsidR="00C75F15" w:rsidRPr="0026642D" w:rsidRDefault="00ED3F3D" w:rsidP="002C265F">
          <w:pPr>
            <w:pStyle w:val="Sumrio2"/>
            <w:rPr>
              <w:rStyle w:val="Hyperlink"/>
            </w:rPr>
          </w:pPr>
          <w:r>
            <w:fldChar w:fldCharType="begin"/>
          </w:r>
          <w:r>
            <w:instrText xml:space="preserve"> HYPERLINK \l "_Toc35796568" </w:instrText>
          </w:r>
          <w:ins w:id="138" w:author="Glauber Matteis Gadelha" w:date="2020-05-30T15:33:00Z"/>
          <w:r>
            <w:fldChar w:fldCharType="separate"/>
          </w:r>
          <w:r w:rsidR="00C75F15" w:rsidRPr="00440AFC">
            <w:rPr>
              <w:rStyle w:val="Hyperlink"/>
            </w:rPr>
            <w:t>2.4</w:t>
          </w:r>
          <w:r w:rsidR="00D96A6A" w:rsidRPr="00440AFC">
            <w:rPr>
              <w:rStyle w:val="Hyperlink"/>
            </w:rPr>
            <w:tab/>
          </w:r>
          <w:r w:rsidR="00D96A6A" w:rsidRPr="00440AFC">
            <w:rPr>
              <w:rStyle w:val="Hyperlink"/>
            </w:rPr>
            <w:tab/>
          </w:r>
          <w:r w:rsidR="00C75F15" w:rsidRPr="00440AFC">
            <w:rPr>
              <w:rStyle w:val="Hyperlink"/>
            </w:rPr>
            <w:t>DC.js</w:t>
          </w:r>
          <w:r w:rsidR="00C75F15" w:rsidRPr="00FB409C">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8 \h </w:instrText>
          </w:r>
          <w:r w:rsidR="00C75F15" w:rsidRPr="0026642D">
            <w:rPr>
              <w:rStyle w:val="Hyperlink"/>
              <w:webHidden/>
            </w:rPr>
          </w:r>
          <w:r w:rsidR="00C75F15" w:rsidRPr="0026642D">
            <w:rPr>
              <w:rStyle w:val="Hyperlink"/>
              <w:webHidden/>
            </w:rPr>
            <w:fldChar w:fldCharType="separate"/>
          </w:r>
          <w:r w:rsidR="00B52AA3">
            <w:rPr>
              <w:rStyle w:val="Hyperlink"/>
              <w:webHidden/>
            </w:rPr>
            <w:t>33</w:t>
          </w:r>
          <w:r w:rsidR="00C75F15" w:rsidRPr="0026642D">
            <w:rPr>
              <w:rStyle w:val="Hyperlink"/>
              <w:webHidden/>
            </w:rPr>
            <w:fldChar w:fldCharType="end"/>
          </w:r>
          <w:r>
            <w:rPr>
              <w:rStyle w:val="Hyperlink"/>
            </w:rPr>
            <w:fldChar w:fldCharType="end"/>
          </w:r>
        </w:p>
        <w:p w14:paraId="164B2F41" w14:textId="77777777" w:rsidR="00C75F15" w:rsidRPr="0026642D" w:rsidRDefault="00ED3F3D" w:rsidP="002C265F">
          <w:pPr>
            <w:pStyle w:val="Sumrio2"/>
            <w:rPr>
              <w:rStyle w:val="Hyperlink"/>
            </w:rPr>
          </w:pPr>
          <w:r>
            <w:fldChar w:fldCharType="begin"/>
          </w:r>
          <w:r>
            <w:instrText xml:space="preserve"> HYPERLINK \l "_Toc35796569" </w:instrText>
          </w:r>
          <w:ins w:id="139" w:author="Glauber Matteis Gadelha" w:date="2020-05-30T15:33:00Z"/>
          <w:r>
            <w:fldChar w:fldCharType="separate"/>
          </w:r>
          <w:r w:rsidR="00C75F15" w:rsidRPr="002C265F">
            <w:rPr>
              <w:rStyle w:val="Hyperlink"/>
              <w:b w:val="0"/>
            </w:rPr>
            <w:t xml:space="preserve">2.4.1 </w:t>
          </w:r>
          <w:r w:rsidR="00D96A6A" w:rsidRPr="002C265F">
            <w:rPr>
              <w:rStyle w:val="Hyperlink"/>
              <w:b w:val="0"/>
            </w:rPr>
            <w:t xml:space="preserve">  </w:t>
          </w:r>
          <w:r w:rsidR="00C75F15" w:rsidRPr="002C265F">
            <w:rPr>
              <w:rStyle w:val="Hyperlink"/>
              <w:b w:val="0"/>
            </w:rPr>
            <w:t>Crossfilter.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69 \h </w:instrText>
          </w:r>
          <w:r w:rsidR="00C75F15" w:rsidRPr="0026642D">
            <w:rPr>
              <w:rStyle w:val="Hyperlink"/>
              <w:webHidden/>
            </w:rPr>
          </w:r>
          <w:r w:rsidR="00C75F15" w:rsidRPr="0026642D">
            <w:rPr>
              <w:rStyle w:val="Hyperlink"/>
              <w:webHidden/>
            </w:rPr>
            <w:fldChar w:fldCharType="separate"/>
          </w:r>
          <w:r w:rsidR="00B52AA3">
            <w:rPr>
              <w:rStyle w:val="Hyperlink"/>
              <w:webHidden/>
            </w:rPr>
            <w:t>34</w:t>
          </w:r>
          <w:r w:rsidR="00C75F15" w:rsidRPr="0026642D">
            <w:rPr>
              <w:rStyle w:val="Hyperlink"/>
              <w:webHidden/>
            </w:rPr>
            <w:fldChar w:fldCharType="end"/>
          </w:r>
          <w:r>
            <w:rPr>
              <w:rStyle w:val="Hyperlink"/>
            </w:rPr>
            <w:fldChar w:fldCharType="end"/>
          </w:r>
        </w:p>
        <w:p w14:paraId="5D607E51" w14:textId="77777777" w:rsidR="00C75F15" w:rsidRPr="0026642D" w:rsidRDefault="00ED3F3D" w:rsidP="002C265F">
          <w:pPr>
            <w:pStyle w:val="Sumrio2"/>
            <w:rPr>
              <w:rStyle w:val="Hyperlink"/>
            </w:rPr>
          </w:pPr>
          <w:r>
            <w:fldChar w:fldCharType="begin"/>
          </w:r>
          <w:r>
            <w:instrText xml:space="preserve"> HYPERLINK \l "_Toc35796570" </w:instrText>
          </w:r>
          <w:ins w:id="140" w:author="Glauber Matteis Gadelha" w:date="2020-05-30T15:33:00Z"/>
          <w:r>
            <w:fldChar w:fldCharType="separate"/>
          </w:r>
          <w:r w:rsidR="00C75F15" w:rsidRPr="002C265F">
            <w:rPr>
              <w:rStyle w:val="Hyperlink"/>
              <w:b w:val="0"/>
            </w:rPr>
            <w:t xml:space="preserve">2.4.2 </w:t>
          </w:r>
          <w:r w:rsidR="00D96A6A" w:rsidRPr="002C265F">
            <w:rPr>
              <w:rStyle w:val="Hyperlink"/>
              <w:b w:val="0"/>
            </w:rPr>
            <w:t xml:space="preserve">  </w:t>
          </w:r>
          <w:r w:rsidR="00C75F15" w:rsidRPr="002C265F">
            <w:rPr>
              <w:rStyle w:val="Hyperlink"/>
              <w:b w:val="0"/>
            </w:rPr>
            <w:t>D3.js</w:t>
          </w:r>
          <w:r w:rsidR="00C75F15" w:rsidRPr="002C265F">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0 \h </w:instrText>
          </w:r>
          <w:r w:rsidR="00C75F15" w:rsidRPr="0026642D">
            <w:rPr>
              <w:rStyle w:val="Hyperlink"/>
              <w:webHidden/>
            </w:rPr>
          </w:r>
          <w:r w:rsidR="00C75F15" w:rsidRPr="0026642D">
            <w:rPr>
              <w:rStyle w:val="Hyperlink"/>
              <w:webHidden/>
            </w:rPr>
            <w:fldChar w:fldCharType="separate"/>
          </w:r>
          <w:r w:rsidR="00B52AA3">
            <w:rPr>
              <w:rStyle w:val="Hyperlink"/>
              <w:webHidden/>
            </w:rPr>
            <w:t>34</w:t>
          </w:r>
          <w:r w:rsidR="00C75F15" w:rsidRPr="0026642D">
            <w:rPr>
              <w:rStyle w:val="Hyperlink"/>
              <w:webHidden/>
            </w:rPr>
            <w:fldChar w:fldCharType="end"/>
          </w:r>
          <w:r>
            <w:rPr>
              <w:rStyle w:val="Hyperlink"/>
            </w:rPr>
            <w:fldChar w:fldCharType="end"/>
          </w:r>
        </w:p>
        <w:p w14:paraId="59DAE1FC" w14:textId="77777777" w:rsidR="00C75F15" w:rsidRPr="0026642D" w:rsidRDefault="00ED3F3D" w:rsidP="002C265F">
          <w:pPr>
            <w:pStyle w:val="Sumrio2"/>
            <w:rPr>
              <w:rStyle w:val="Hyperlink"/>
            </w:rPr>
          </w:pPr>
          <w:r>
            <w:fldChar w:fldCharType="begin"/>
          </w:r>
          <w:r>
            <w:instrText xml:space="preserve"> HYPERLINK \l "_Toc35796571" </w:instrText>
          </w:r>
          <w:ins w:id="141" w:author="Glauber Matteis Gadelha" w:date="2020-05-30T15:33:00Z"/>
          <w:r>
            <w:fldChar w:fldCharType="separate"/>
          </w:r>
          <w:r w:rsidR="00C75F15" w:rsidRPr="00440AFC">
            <w:rPr>
              <w:rStyle w:val="Hyperlink"/>
            </w:rPr>
            <w:t xml:space="preserve">2.5 </w:t>
          </w:r>
          <w:r w:rsidR="00D96A6A" w:rsidRPr="00440AFC">
            <w:rPr>
              <w:rStyle w:val="Hyperlink"/>
            </w:rPr>
            <w:tab/>
          </w:r>
          <w:r w:rsidR="00D96A6A" w:rsidRPr="00440AFC">
            <w:rPr>
              <w:rStyle w:val="Hyperlink"/>
            </w:rPr>
            <w:tab/>
          </w:r>
          <w:r w:rsidR="00C75F15" w:rsidRPr="00440AFC">
            <w:rPr>
              <w:rStyle w:val="Hyperlink"/>
            </w:rPr>
            <w:t>Outras bibliotecas utilizadas neste trabalho</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1 \h </w:instrText>
          </w:r>
          <w:r w:rsidR="00C75F15" w:rsidRPr="0026642D">
            <w:rPr>
              <w:rStyle w:val="Hyperlink"/>
              <w:webHidden/>
            </w:rPr>
          </w:r>
          <w:r w:rsidR="00C75F15" w:rsidRPr="0026642D">
            <w:rPr>
              <w:rStyle w:val="Hyperlink"/>
              <w:webHidden/>
            </w:rPr>
            <w:fldChar w:fldCharType="separate"/>
          </w:r>
          <w:r w:rsidR="00B52AA3">
            <w:rPr>
              <w:rStyle w:val="Hyperlink"/>
              <w:webHidden/>
            </w:rPr>
            <w:t>34</w:t>
          </w:r>
          <w:r w:rsidR="00C75F15" w:rsidRPr="0026642D">
            <w:rPr>
              <w:rStyle w:val="Hyperlink"/>
              <w:webHidden/>
            </w:rPr>
            <w:fldChar w:fldCharType="end"/>
          </w:r>
          <w:r>
            <w:rPr>
              <w:rStyle w:val="Hyperlink"/>
            </w:rPr>
            <w:fldChar w:fldCharType="end"/>
          </w:r>
        </w:p>
        <w:p w14:paraId="3D1C645A" w14:textId="77777777" w:rsidR="00C75F15" w:rsidRPr="0026642D" w:rsidRDefault="00ED3F3D" w:rsidP="002C265F">
          <w:pPr>
            <w:pStyle w:val="Sumrio2"/>
            <w:rPr>
              <w:rStyle w:val="Hyperlink"/>
            </w:rPr>
          </w:pPr>
          <w:r>
            <w:fldChar w:fldCharType="begin"/>
          </w:r>
          <w:r>
            <w:instrText xml:space="preserve"> HYPERLINK \l "_Toc35796572" </w:instrText>
          </w:r>
          <w:ins w:id="142" w:author="Glauber Matteis Gadelha" w:date="2020-05-30T15:33:00Z"/>
          <w:r>
            <w:fldChar w:fldCharType="separate"/>
          </w:r>
          <w:r w:rsidR="00C75F15" w:rsidRPr="0080125E">
            <w:rPr>
              <w:rStyle w:val="Hyperlink"/>
              <w:b w:val="0"/>
            </w:rPr>
            <w:t xml:space="preserve">2.5.1 </w:t>
          </w:r>
          <w:r w:rsidR="00D96A6A" w:rsidRPr="0080125E">
            <w:rPr>
              <w:rStyle w:val="Hyperlink"/>
              <w:b w:val="0"/>
            </w:rPr>
            <w:t xml:space="preserve">  </w:t>
          </w:r>
          <w:r w:rsidR="00C75F15" w:rsidRPr="0080125E">
            <w:rPr>
              <w:rStyle w:val="Hyperlink"/>
              <w:b w:val="0"/>
            </w:rPr>
            <w:t>Apache Commons CSV</w:t>
          </w:r>
          <w:r w:rsidR="00C75F15" w:rsidRPr="0080125E">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2 \h </w:instrText>
          </w:r>
          <w:r w:rsidR="00C75F15" w:rsidRPr="0026642D">
            <w:rPr>
              <w:rStyle w:val="Hyperlink"/>
              <w:webHidden/>
            </w:rPr>
          </w:r>
          <w:r w:rsidR="00C75F15" w:rsidRPr="0026642D">
            <w:rPr>
              <w:rStyle w:val="Hyperlink"/>
              <w:webHidden/>
            </w:rPr>
            <w:fldChar w:fldCharType="separate"/>
          </w:r>
          <w:r w:rsidR="00B52AA3">
            <w:rPr>
              <w:rStyle w:val="Hyperlink"/>
              <w:webHidden/>
            </w:rPr>
            <w:t>34</w:t>
          </w:r>
          <w:r w:rsidR="00C75F15" w:rsidRPr="0026642D">
            <w:rPr>
              <w:rStyle w:val="Hyperlink"/>
              <w:webHidden/>
            </w:rPr>
            <w:fldChar w:fldCharType="end"/>
          </w:r>
          <w:r>
            <w:rPr>
              <w:rStyle w:val="Hyperlink"/>
            </w:rPr>
            <w:fldChar w:fldCharType="end"/>
          </w:r>
        </w:p>
        <w:p w14:paraId="0542A871" w14:textId="77777777" w:rsidR="00C75F15" w:rsidRPr="0026642D" w:rsidRDefault="00ED3F3D" w:rsidP="002C265F">
          <w:pPr>
            <w:pStyle w:val="Sumrio2"/>
            <w:rPr>
              <w:rStyle w:val="Hyperlink"/>
            </w:rPr>
          </w:pPr>
          <w:r>
            <w:fldChar w:fldCharType="begin"/>
          </w:r>
          <w:r>
            <w:instrText xml:space="preserve"> HYPERLINK \l "_Toc35796573" </w:instrText>
          </w:r>
          <w:ins w:id="143" w:author="Glauber Matteis Gadelha" w:date="2020-05-30T15:33:00Z"/>
          <w:r>
            <w:fldChar w:fldCharType="separate"/>
          </w:r>
          <w:r w:rsidR="00C75F15" w:rsidRPr="008E445B">
            <w:rPr>
              <w:rStyle w:val="Hyperlink"/>
              <w:b w:val="0"/>
            </w:rPr>
            <w:t xml:space="preserve">2.5.2 </w:t>
          </w:r>
          <w:r w:rsidR="00D96A6A" w:rsidRPr="008E445B">
            <w:rPr>
              <w:rStyle w:val="Hyperlink"/>
              <w:b w:val="0"/>
            </w:rPr>
            <w:t xml:space="preserve">  </w:t>
          </w:r>
          <w:r w:rsidR="00C75F15" w:rsidRPr="008E445B">
            <w:rPr>
              <w:rStyle w:val="Hyperlink"/>
              <w:b w:val="0"/>
            </w:rPr>
            <w:t>Apache Commons IO</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3 \h </w:instrText>
          </w:r>
          <w:r w:rsidR="00C75F15" w:rsidRPr="0026642D">
            <w:rPr>
              <w:rStyle w:val="Hyperlink"/>
              <w:webHidden/>
            </w:rPr>
          </w:r>
          <w:r w:rsidR="00C75F15" w:rsidRPr="0026642D">
            <w:rPr>
              <w:rStyle w:val="Hyperlink"/>
              <w:webHidden/>
            </w:rPr>
            <w:fldChar w:fldCharType="separate"/>
          </w:r>
          <w:r w:rsidR="00B52AA3">
            <w:rPr>
              <w:rStyle w:val="Hyperlink"/>
              <w:webHidden/>
            </w:rPr>
            <w:t>35</w:t>
          </w:r>
          <w:r w:rsidR="00C75F15" w:rsidRPr="0026642D">
            <w:rPr>
              <w:rStyle w:val="Hyperlink"/>
              <w:webHidden/>
            </w:rPr>
            <w:fldChar w:fldCharType="end"/>
          </w:r>
          <w:r>
            <w:rPr>
              <w:rStyle w:val="Hyperlink"/>
            </w:rPr>
            <w:fldChar w:fldCharType="end"/>
          </w:r>
        </w:p>
        <w:p w14:paraId="69449F0F" w14:textId="77777777" w:rsidR="00C75F15" w:rsidRPr="0026642D" w:rsidRDefault="00ED3F3D" w:rsidP="002C265F">
          <w:pPr>
            <w:pStyle w:val="Sumrio2"/>
            <w:rPr>
              <w:rStyle w:val="Hyperlink"/>
            </w:rPr>
          </w:pPr>
          <w:r>
            <w:fldChar w:fldCharType="begin"/>
          </w:r>
          <w:r>
            <w:instrText xml:space="preserve"> HYPERLINK \l "_Toc35796574" </w:instrText>
          </w:r>
          <w:ins w:id="144" w:author="Glauber Matteis Gadelha" w:date="2020-05-30T15:33:00Z"/>
          <w:r>
            <w:fldChar w:fldCharType="separate"/>
          </w:r>
          <w:r w:rsidR="00C75F15" w:rsidRPr="008E445B">
            <w:rPr>
              <w:rStyle w:val="Hyperlink"/>
              <w:b w:val="0"/>
            </w:rPr>
            <w:t xml:space="preserve">2.5.3 </w:t>
          </w:r>
          <w:r w:rsidR="00D96A6A" w:rsidRPr="008E445B">
            <w:rPr>
              <w:rStyle w:val="Hyperlink"/>
              <w:b w:val="0"/>
            </w:rPr>
            <w:t xml:space="preserve">  </w:t>
          </w:r>
          <w:r w:rsidR="00C75F15" w:rsidRPr="008E445B">
            <w:rPr>
              <w:rStyle w:val="Hyperlink"/>
              <w:b w:val="0"/>
            </w:rPr>
            <w:t>Zeroturnaround ZT-ZIP</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4 \h </w:instrText>
          </w:r>
          <w:r w:rsidR="00C75F15" w:rsidRPr="0026642D">
            <w:rPr>
              <w:rStyle w:val="Hyperlink"/>
              <w:webHidden/>
            </w:rPr>
          </w:r>
          <w:r w:rsidR="00C75F15" w:rsidRPr="0026642D">
            <w:rPr>
              <w:rStyle w:val="Hyperlink"/>
              <w:webHidden/>
            </w:rPr>
            <w:fldChar w:fldCharType="separate"/>
          </w:r>
          <w:r w:rsidR="00B52AA3">
            <w:rPr>
              <w:rStyle w:val="Hyperlink"/>
              <w:webHidden/>
            </w:rPr>
            <w:t>35</w:t>
          </w:r>
          <w:r w:rsidR="00C75F15" w:rsidRPr="0026642D">
            <w:rPr>
              <w:rStyle w:val="Hyperlink"/>
              <w:webHidden/>
            </w:rPr>
            <w:fldChar w:fldCharType="end"/>
          </w:r>
          <w:r>
            <w:rPr>
              <w:rStyle w:val="Hyperlink"/>
            </w:rPr>
            <w:fldChar w:fldCharType="end"/>
          </w:r>
        </w:p>
        <w:p w14:paraId="08970281" w14:textId="77777777" w:rsidR="00C75F15" w:rsidRPr="0026642D" w:rsidRDefault="00ED3F3D" w:rsidP="002C265F">
          <w:pPr>
            <w:pStyle w:val="Sumrio2"/>
            <w:rPr>
              <w:rStyle w:val="Hyperlink"/>
            </w:rPr>
          </w:pPr>
          <w:r>
            <w:fldChar w:fldCharType="begin"/>
          </w:r>
          <w:r>
            <w:instrText xml:space="preserve"> HYPERLINK \l "_Toc35796575" </w:instrText>
          </w:r>
          <w:ins w:id="145" w:author="Glauber Matteis Gadelha" w:date="2020-05-30T15:33:00Z"/>
          <w:r>
            <w:fldChar w:fldCharType="separate"/>
          </w:r>
          <w:r w:rsidR="00C75F15" w:rsidRPr="0026642D">
            <w:rPr>
              <w:rStyle w:val="Hyperlink"/>
            </w:rPr>
            <w:t xml:space="preserve">2.6 </w:t>
          </w:r>
          <w:r w:rsidR="00D96A6A" w:rsidRPr="0026642D">
            <w:rPr>
              <w:rStyle w:val="Hyperlink"/>
            </w:rPr>
            <w:tab/>
          </w:r>
          <w:r w:rsidR="00D96A6A" w:rsidRPr="0026642D">
            <w:rPr>
              <w:rStyle w:val="Hyperlink"/>
            </w:rPr>
            <w:tab/>
          </w:r>
          <w:r w:rsidR="00C75F15" w:rsidRPr="0026642D">
            <w:rPr>
              <w:rStyle w:val="Hyperlink"/>
            </w:rPr>
            <w:t>JavaFX 8</w:t>
          </w:r>
          <w:r w:rsidR="00C75F15" w:rsidRPr="00F24A25">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5 \h </w:instrText>
          </w:r>
          <w:r w:rsidR="00C75F15" w:rsidRPr="0026642D">
            <w:rPr>
              <w:rStyle w:val="Hyperlink"/>
              <w:webHidden/>
            </w:rPr>
          </w:r>
          <w:r w:rsidR="00C75F15" w:rsidRPr="0026642D">
            <w:rPr>
              <w:rStyle w:val="Hyperlink"/>
              <w:webHidden/>
            </w:rPr>
            <w:fldChar w:fldCharType="separate"/>
          </w:r>
          <w:r w:rsidR="00B52AA3">
            <w:rPr>
              <w:rStyle w:val="Hyperlink"/>
              <w:webHidden/>
            </w:rPr>
            <w:t>35</w:t>
          </w:r>
          <w:r w:rsidR="00C75F15" w:rsidRPr="0026642D">
            <w:rPr>
              <w:rStyle w:val="Hyperlink"/>
              <w:webHidden/>
            </w:rPr>
            <w:fldChar w:fldCharType="end"/>
          </w:r>
          <w:r>
            <w:rPr>
              <w:rStyle w:val="Hyperlink"/>
            </w:rPr>
            <w:fldChar w:fldCharType="end"/>
          </w:r>
        </w:p>
        <w:p w14:paraId="2447D29A" w14:textId="77777777" w:rsidR="00D96A6A" w:rsidRPr="00440AFC" w:rsidRDefault="00D96A6A" w:rsidP="002C265F">
          <w:pPr>
            <w:pStyle w:val="Sumrio2"/>
            <w:rPr>
              <w:rStyle w:val="Hyperlink"/>
            </w:rPr>
          </w:pPr>
        </w:p>
        <w:p w14:paraId="72671936" w14:textId="77777777" w:rsidR="00C75F15" w:rsidRPr="0026642D" w:rsidRDefault="00ED3F3D" w:rsidP="002C265F">
          <w:pPr>
            <w:pStyle w:val="Sumrio2"/>
            <w:rPr>
              <w:rStyle w:val="Hyperlink"/>
            </w:rPr>
          </w:pPr>
          <w:r>
            <w:fldChar w:fldCharType="begin"/>
          </w:r>
          <w:r>
            <w:instrText xml:space="preserve"> HYPERLINK \l "_Toc35796576" </w:instrText>
          </w:r>
          <w:ins w:id="146" w:author="Glauber Matteis Gadelha" w:date="2020-05-30T15:33:00Z"/>
          <w:r>
            <w:fldChar w:fldCharType="separate"/>
          </w:r>
          <w:r w:rsidR="00C75F15" w:rsidRPr="00440AFC">
            <w:rPr>
              <w:rStyle w:val="Hyperlink"/>
            </w:rPr>
            <w:t xml:space="preserve">3 </w:t>
          </w:r>
          <w:r w:rsidR="00D96A6A" w:rsidRPr="00440AFC">
            <w:rPr>
              <w:rStyle w:val="Hyperlink"/>
            </w:rPr>
            <w:tab/>
          </w:r>
          <w:r w:rsidR="00BA1C10">
            <w:rPr>
              <w:rStyle w:val="Hyperlink"/>
            </w:rPr>
            <w:tab/>
          </w:r>
          <w:r w:rsidR="00C75F15" w:rsidRPr="00440AFC">
            <w:rPr>
              <w:rStyle w:val="Hyperlink"/>
            </w:rPr>
            <w:t>SOLUÇÕES CORRELATAS</w:t>
          </w:r>
          <w:r w:rsidR="00C75F15" w:rsidRPr="00511200">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6 \h </w:instrText>
          </w:r>
          <w:r w:rsidR="00C75F15" w:rsidRPr="0026642D">
            <w:rPr>
              <w:rStyle w:val="Hyperlink"/>
              <w:webHidden/>
            </w:rPr>
          </w:r>
          <w:r w:rsidR="00C75F15" w:rsidRPr="0026642D">
            <w:rPr>
              <w:rStyle w:val="Hyperlink"/>
              <w:webHidden/>
            </w:rPr>
            <w:fldChar w:fldCharType="separate"/>
          </w:r>
          <w:r w:rsidR="00B52AA3">
            <w:rPr>
              <w:rStyle w:val="Hyperlink"/>
              <w:webHidden/>
            </w:rPr>
            <w:t>38</w:t>
          </w:r>
          <w:r w:rsidR="00C75F15" w:rsidRPr="0026642D">
            <w:rPr>
              <w:rStyle w:val="Hyperlink"/>
              <w:webHidden/>
            </w:rPr>
            <w:fldChar w:fldCharType="end"/>
          </w:r>
          <w:r>
            <w:rPr>
              <w:rStyle w:val="Hyperlink"/>
            </w:rPr>
            <w:fldChar w:fldCharType="end"/>
          </w:r>
        </w:p>
        <w:p w14:paraId="783F2074" w14:textId="77777777" w:rsidR="00C75F15" w:rsidRPr="0026642D" w:rsidRDefault="00ED3F3D" w:rsidP="002C265F">
          <w:pPr>
            <w:pStyle w:val="Sumrio2"/>
            <w:rPr>
              <w:rStyle w:val="Hyperlink"/>
            </w:rPr>
          </w:pPr>
          <w:r>
            <w:fldChar w:fldCharType="begin"/>
          </w:r>
          <w:r>
            <w:instrText xml:space="preserve"> HYPERLINK \l "_Toc35796577" </w:instrText>
          </w:r>
          <w:ins w:id="147" w:author="Glauber Matteis Gadelha" w:date="2020-05-30T15:33:00Z"/>
          <w:r>
            <w:fldChar w:fldCharType="separate"/>
          </w:r>
          <w:r w:rsidR="00C75F15" w:rsidRPr="0026642D">
            <w:rPr>
              <w:rStyle w:val="Hyperlink"/>
            </w:rPr>
            <w:t xml:space="preserve">3.1 </w:t>
          </w:r>
          <w:r w:rsidR="00D96A6A" w:rsidRPr="0026642D">
            <w:rPr>
              <w:rStyle w:val="Hyperlink"/>
            </w:rPr>
            <w:tab/>
          </w:r>
          <w:r w:rsidR="00D96A6A" w:rsidRPr="0026642D">
            <w:rPr>
              <w:rStyle w:val="Hyperlink"/>
            </w:rPr>
            <w:tab/>
          </w:r>
          <w:r w:rsidR="00C75F15" w:rsidRPr="0026642D">
            <w:rPr>
              <w:rStyle w:val="Hyperlink"/>
            </w:rPr>
            <w:t>Qlik Sense</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7 \h </w:instrText>
          </w:r>
          <w:r w:rsidR="00C75F15" w:rsidRPr="0026642D">
            <w:rPr>
              <w:rStyle w:val="Hyperlink"/>
              <w:webHidden/>
            </w:rPr>
          </w:r>
          <w:r w:rsidR="00C75F15" w:rsidRPr="0026642D">
            <w:rPr>
              <w:rStyle w:val="Hyperlink"/>
              <w:webHidden/>
            </w:rPr>
            <w:fldChar w:fldCharType="separate"/>
          </w:r>
          <w:r w:rsidR="00B52AA3">
            <w:rPr>
              <w:rStyle w:val="Hyperlink"/>
              <w:webHidden/>
            </w:rPr>
            <w:t>38</w:t>
          </w:r>
          <w:r w:rsidR="00C75F15" w:rsidRPr="0026642D">
            <w:rPr>
              <w:rStyle w:val="Hyperlink"/>
              <w:webHidden/>
            </w:rPr>
            <w:fldChar w:fldCharType="end"/>
          </w:r>
          <w:r>
            <w:rPr>
              <w:rStyle w:val="Hyperlink"/>
            </w:rPr>
            <w:fldChar w:fldCharType="end"/>
          </w:r>
        </w:p>
        <w:p w14:paraId="28CCFB74" w14:textId="77777777" w:rsidR="00C75F15" w:rsidRPr="0026642D" w:rsidRDefault="00ED3F3D" w:rsidP="002C265F">
          <w:pPr>
            <w:pStyle w:val="Sumrio2"/>
            <w:rPr>
              <w:rStyle w:val="Hyperlink"/>
            </w:rPr>
          </w:pPr>
          <w:r>
            <w:fldChar w:fldCharType="begin"/>
          </w:r>
          <w:r>
            <w:instrText xml:space="preserve"> HYPERLINK \l "_Toc35796578" </w:instrText>
          </w:r>
          <w:ins w:id="148" w:author="Glauber Matteis Gadelha" w:date="2020-05-30T15:33:00Z"/>
          <w:r>
            <w:fldChar w:fldCharType="separate"/>
          </w:r>
          <w:r w:rsidR="00C75F15" w:rsidRPr="0026642D">
            <w:rPr>
              <w:rStyle w:val="Hyperlink"/>
            </w:rPr>
            <w:t xml:space="preserve">3.2 </w:t>
          </w:r>
          <w:r w:rsidR="00D96A6A" w:rsidRPr="0026642D">
            <w:rPr>
              <w:rStyle w:val="Hyperlink"/>
            </w:rPr>
            <w:tab/>
          </w:r>
          <w:r w:rsidR="00D96A6A" w:rsidRPr="0026642D">
            <w:rPr>
              <w:rStyle w:val="Hyperlink"/>
            </w:rPr>
            <w:tab/>
          </w:r>
          <w:r w:rsidR="00C75F15" w:rsidRPr="0026642D">
            <w:rPr>
              <w:rStyle w:val="Hyperlink"/>
            </w:rPr>
            <w:t>Tableau Desktop</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8 \h </w:instrText>
          </w:r>
          <w:r w:rsidR="00C75F15" w:rsidRPr="0026642D">
            <w:rPr>
              <w:rStyle w:val="Hyperlink"/>
              <w:webHidden/>
            </w:rPr>
          </w:r>
          <w:r w:rsidR="00C75F15" w:rsidRPr="0026642D">
            <w:rPr>
              <w:rStyle w:val="Hyperlink"/>
              <w:webHidden/>
            </w:rPr>
            <w:fldChar w:fldCharType="separate"/>
          </w:r>
          <w:r w:rsidR="00B52AA3">
            <w:rPr>
              <w:rStyle w:val="Hyperlink"/>
              <w:webHidden/>
            </w:rPr>
            <w:t>39</w:t>
          </w:r>
          <w:r w:rsidR="00C75F15" w:rsidRPr="0026642D">
            <w:rPr>
              <w:rStyle w:val="Hyperlink"/>
              <w:webHidden/>
            </w:rPr>
            <w:fldChar w:fldCharType="end"/>
          </w:r>
          <w:r>
            <w:rPr>
              <w:rStyle w:val="Hyperlink"/>
            </w:rPr>
            <w:fldChar w:fldCharType="end"/>
          </w:r>
        </w:p>
        <w:p w14:paraId="5AD7479D" w14:textId="77777777" w:rsidR="00C75F15" w:rsidRPr="0026642D" w:rsidRDefault="00ED3F3D" w:rsidP="002C265F">
          <w:pPr>
            <w:pStyle w:val="Sumrio2"/>
            <w:rPr>
              <w:rStyle w:val="Hyperlink"/>
            </w:rPr>
          </w:pPr>
          <w:r>
            <w:fldChar w:fldCharType="begin"/>
          </w:r>
          <w:r>
            <w:instrText xml:space="preserve"> HYPERLINK \l "_Toc35796579" </w:instrText>
          </w:r>
          <w:ins w:id="149" w:author="Glauber Matteis Gadelha" w:date="2020-05-30T15:33:00Z"/>
          <w:r>
            <w:fldChar w:fldCharType="separate"/>
          </w:r>
          <w:r w:rsidR="00C75F15" w:rsidRPr="0026642D">
            <w:rPr>
              <w:rStyle w:val="Hyperlink"/>
            </w:rPr>
            <w:t xml:space="preserve">3.3 </w:t>
          </w:r>
          <w:r w:rsidR="00D96A6A" w:rsidRPr="0026642D">
            <w:rPr>
              <w:rStyle w:val="Hyperlink"/>
            </w:rPr>
            <w:tab/>
          </w:r>
          <w:r w:rsidR="00D96A6A" w:rsidRPr="0026642D">
            <w:rPr>
              <w:rStyle w:val="Hyperlink"/>
            </w:rPr>
            <w:tab/>
          </w:r>
          <w:r w:rsidR="00C75F15" w:rsidRPr="0026642D">
            <w:rPr>
              <w:rStyle w:val="Hyperlink"/>
            </w:rPr>
            <w:t>Microsoft Power BI</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79 \h </w:instrText>
          </w:r>
          <w:r w:rsidR="00C75F15" w:rsidRPr="0026642D">
            <w:rPr>
              <w:rStyle w:val="Hyperlink"/>
              <w:webHidden/>
            </w:rPr>
          </w:r>
          <w:r w:rsidR="00C75F15" w:rsidRPr="0026642D">
            <w:rPr>
              <w:rStyle w:val="Hyperlink"/>
              <w:webHidden/>
            </w:rPr>
            <w:fldChar w:fldCharType="separate"/>
          </w:r>
          <w:r w:rsidR="00B52AA3">
            <w:rPr>
              <w:rStyle w:val="Hyperlink"/>
              <w:webHidden/>
            </w:rPr>
            <w:t>40</w:t>
          </w:r>
          <w:r w:rsidR="00C75F15" w:rsidRPr="0026642D">
            <w:rPr>
              <w:rStyle w:val="Hyperlink"/>
              <w:webHidden/>
            </w:rPr>
            <w:fldChar w:fldCharType="end"/>
          </w:r>
          <w:r>
            <w:rPr>
              <w:rStyle w:val="Hyperlink"/>
            </w:rPr>
            <w:fldChar w:fldCharType="end"/>
          </w:r>
        </w:p>
        <w:p w14:paraId="0FE32DE7" w14:textId="77777777" w:rsidR="00D96A6A" w:rsidRPr="00440AFC" w:rsidRDefault="00D96A6A" w:rsidP="002C265F">
          <w:pPr>
            <w:pStyle w:val="Sumrio2"/>
            <w:rPr>
              <w:rStyle w:val="Hyperlink"/>
            </w:rPr>
          </w:pPr>
        </w:p>
        <w:p w14:paraId="19649E8F" w14:textId="77777777" w:rsidR="00C75F15" w:rsidRPr="0026642D" w:rsidRDefault="00ED3F3D" w:rsidP="002C265F">
          <w:pPr>
            <w:pStyle w:val="Sumrio2"/>
            <w:rPr>
              <w:rStyle w:val="Hyperlink"/>
            </w:rPr>
          </w:pPr>
          <w:r>
            <w:fldChar w:fldCharType="begin"/>
          </w:r>
          <w:r>
            <w:instrText xml:space="preserve"> HYPERLINK \l "_Toc35796580" </w:instrText>
          </w:r>
          <w:ins w:id="150" w:author="Glauber Matteis Gadelha" w:date="2020-05-30T15:33:00Z"/>
          <w:r>
            <w:fldChar w:fldCharType="separate"/>
          </w:r>
          <w:r w:rsidR="00C75F15" w:rsidRPr="00440AFC">
            <w:rPr>
              <w:rStyle w:val="Hyperlink"/>
            </w:rPr>
            <w:t xml:space="preserve">4  </w:t>
          </w:r>
          <w:r w:rsidR="00D96A6A" w:rsidRPr="00440AFC">
            <w:rPr>
              <w:rStyle w:val="Hyperlink"/>
            </w:rPr>
            <w:tab/>
          </w:r>
          <w:r w:rsidR="00BA1C10">
            <w:rPr>
              <w:rStyle w:val="Hyperlink"/>
            </w:rPr>
            <w:tab/>
          </w:r>
          <w:r w:rsidR="00C75F15" w:rsidRPr="00440AFC">
            <w:rPr>
              <w:rStyle w:val="Hyperlink"/>
            </w:rPr>
            <w:t>DESENVOLVIMENTO DO PROTÓTIPO</w:t>
          </w:r>
          <w:r w:rsidR="00C75F15" w:rsidRPr="00D55AC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0 \h </w:instrText>
          </w:r>
          <w:r w:rsidR="00C75F15" w:rsidRPr="0026642D">
            <w:rPr>
              <w:rStyle w:val="Hyperlink"/>
              <w:webHidden/>
            </w:rPr>
          </w:r>
          <w:r w:rsidR="00C75F15" w:rsidRPr="0026642D">
            <w:rPr>
              <w:rStyle w:val="Hyperlink"/>
              <w:webHidden/>
            </w:rPr>
            <w:fldChar w:fldCharType="separate"/>
          </w:r>
          <w:r w:rsidR="00B52AA3">
            <w:rPr>
              <w:rStyle w:val="Hyperlink"/>
              <w:webHidden/>
            </w:rPr>
            <w:t>42</w:t>
          </w:r>
          <w:r w:rsidR="00C75F15" w:rsidRPr="0026642D">
            <w:rPr>
              <w:rStyle w:val="Hyperlink"/>
              <w:webHidden/>
            </w:rPr>
            <w:fldChar w:fldCharType="end"/>
          </w:r>
          <w:r>
            <w:rPr>
              <w:rStyle w:val="Hyperlink"/>
            </w:rPr>
            <w:fldChar w:fldCharType="end"/>
          </w:r>
        </w:p>
        <w:p w14:paraId="44238ACC" w14:textId="77777777" w:rsidR="00C75F15" w:rsidRPr="0026642D" w:rsidRDefault="00ED3F3D" w:rsidP="002C265F">
          <w:pPr>
            <w:pStyle w:val="Sumrio2"/>
            <w:rPr>
              <w:rStyle w:val="Hyperlink"/>
            </w:rPr>
          </w:pPr>
          <w:r>
            <w:fldChar w:fldCharType="begin"/>
          </w:r>
          <w:r>
            <w:instrText xml:space="preserve"> HYPERLINK \l "_Toc35796581" </w:instrText>
          </w:r>
          <w:ins w:id="151" w:author="Glauber Matteis Gadelha" w:date="2020-05-30T15:33:00Z"/>
          <w:r>
            <w:fldChar w:fldCharType="separate"/>
          </w:r>
          <w:r w:rsidR="00C75F15" w:rsidRPr="0026642D">
            <w:rPr>
              <w:rStyle w:val="Hyperlink"/>
            </w:rPr>
            <w:t xml:space="preserve">4.1 </w:t>
          </w:r>
          <w:r w:rsidR="00BA1C10">
            <w:rPr>
              <w:rStyle w:val="Hyperlink"/>
            </w:rPr>
            <w:tab/>
          </w:r>
          <w:r w:rsidR="00BA1C10">
            <w:rPr>
              <w:rStyle w:val="Hyperlink"/>
            </w:rPr>
            <w:tab/>
          </w:r>
          <w:r w:rsidR="00C75F15" w:rsidRPr="0026642D">
            <w:rPr>
              <w:rStyle w:val="Hyperlink"/>
            </w:rPr>
            <w:t>Descrição Geral</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1 \h </w:instrText>
          </w:r>
          <w:r w:rsidR="00C75F15" w:rsidRPr="0026642D">
            <w:rPr>
              <w:rStyle w:val="Hyperlink"/>
              <w:webHidden/>
            </w:rPr>
          </w:r>
          <w:r w:rsidR="00C75F15" w:rsidRPr="0026642D">
            <w:rPr>
              <w:rStyle w:val="Hyperlink"/>
              <w:webHidden/>
            </w:rPr>
            <w:fldChar w:fldCharType="separate"/>
          </w:r>
          <w:r w:rsidR="00B52AA3">
            <w:rPr>
              <w:rStyle w:val="Hyperlink"/>
              <w:webHidden/>
            </w:rPr>
            <w:t>42</w:t>
          </w:r>
          <w:r w:rsidR="00C75F15" w:rsidRPr="0026642D">
            <w:rPr>
              <w:rStyle w:val="Hyperlink"/>
              <w:webHidden/>
            </w:rPr>
            <w:fldChar w:fldCharType="end"/>
          </w:r>
          <w:r>
            <w:rPr>
              <w:rStyle w:val="Hyperlink"/>
            </w:rPr>
            <w:fldChar w:fldCharType="end"/>
          </w:r>
        </w:p>
        <w:p w14:paraId="22908C74" w14:textId="77777777" w:rsidR="00C75F15" w:rsidRPr="0026642D" w:rsidRDefault="00ED3F3D" w:rsidP="002C265F">
          <w:pPr>
            <w:pStyle w:val="Sumrio2"/>
            <w:rPr>
              <w:rStyle w:val="Hyperlink"/>
            </w:rPr>
          </w:pPr>
          <w:r>
            <w:fldChar w:fldCharType="begin"/>
          </w:r>
          <w:r>
            <w:instrText xml:space="preserve"> HYPERLINK \l "_Toc35796582" </w:instrText>
          </w:r>
          <w:ins w:id="152" w:author="Glauber Matteis Gadelha" w:date="2020-05-30T15:33:00Z"/>
          <w:r>
            <w:fldChar w:fldCharType="separate"/>
          </w:r>
          <w:r w:rsidR="00C75F15" w:rsidRPr="0026642D">
            <w:rPr>
              <w:rStyle w:val="Hyperlink"/>
            </w:rPr>
            <w:t xml:space="preserve">4.3  </w:t>
          </w:r>
          <w:r w:rsidR="00BA1C10">
            <w:rPr>
              <w:rStyle w:val="Hyperlink"/>
            </w:rPr>
            <w:tab/>
          </w:r>
          <w:r w:rsidR="00BA1C10">
            <w:rPr>
              <w:rStyle w:val="Hyperlink"/>
            </w:rPr>
            <w:tab/>
          </w:r>
          <w:r w:rsidR="00C75F15" w:rsidRPr="0026642D">
            <w:rPr>
              <w:rStyle w:val="Hyperlink"/>
            </w:rPr>
            <w:t>Levantamento dos Requisito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2 \h </w:instrText>
          </w:r>
          <w:r w:rsidR="00C75F15" w:rsidRPr="0026642D">
            <w:rPr>
              <w:rStyle w:val="Hyperlink"/>
              <w:webHidden/>
            </w:rPr>
          </w:r>
          <w:r w:rsidR="00C75F15" w:rsidRPr="0026642D">
            <w:rPr>
              <w:rStyle w:val="Hyperlink"/>
              <w:webHidden/>
            </w:rPr>
            <w:fldChar w:fldCharType="separate"/>
          </w:r>
          <w:r w:rsidR="00B52AA3">
            <w:rPr>
              <w:rStyle w:val="Hyperlink"/>
              <w:webHidden/>
            </w:rPr>
            <w:t>43</w:t>
          </w:r>
          <w:r w:rsidR="00C75F15" w:rsidRPr="0026642D">
            <w:rPr>
              <w:rStyle w:val="Hyperlink"/>
              <w:webHidden/>
            </w:rPr>
            <w:fldChar w:fldCharType="end"/>
          </w:r>
          <w:r>
            <w:rPr>
              <w:rStyle w:val="Hyperlink"/>
            </w:rPr>
            <w:fldChar w:fldCharType="end"/>
          </w:r>
        </w:p>
        <w:p w14:paraId="1E68F78A" w14:textId="77777777" w:rsidR="00C75F15" w:rsidRPr="0026642D" w:rsidRDefault="00ED3F3D" w:rsidP="002C265F">
          <w:pPr>
            <w:pStyle w:val="Sumrio2"/>
            <w:rPr>
              <w:rStyle w:val="Hyperlink"/>
            </w:rPr>
          </w:pPr>
          <w:r>
            <w:fldChar w:fldCharType="begin"/>
          </w:r>
          <w:r>
            <w:instrText xml:space="preserve"> HYPERLINK \l "_Toc35796583" </w:instrText>
          </w:r>
          <w:ins w:id="153" w:author="Glauber Matteis Gadelha" w:date="2020-05-30T15:33:00Z"/>
          <w:r>
            <w:fldChar w:fldCharType="separate"/>
          </w:r>
          <w:r w:rsidR="00C75F15" w:rsidRPr="0026642D">
            <w:rPr>
              <w:rStyle w:val="Hyperlink"/>
            </w:rPr>
            <w:t xml:space="preserve">4.4 </w:t>
          </w:r>
          <w:r w:rsidR="00D96A6A" w:rsidRPr="0026642D">
            <w:rPr>
              <w:rStyle w:val="Hyperlink"/>
            </w:rPr>
            <w:tab/>
          </w:r>
          <w:r w:rsidR="005F2AF4" w:rsidRPr="0026642D">
            <w:rPr>
              <w:rStyle w:val="Hyperlink"/>
            </w:rPr>
            <w:tab/>
          </w:r>
          <w:r w:rsidR="00C75F15" w:rsidRPr="0026642D">
            <w:rPr>
              <w:rStyle w:val="Hyperlink"/>
            </w:rPr>
            <w:t>Modelo de Casos de Uso</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3 \h </w:instrText>
          </w:r>
          <w:r w:rsidR="00C75F15" w:rsidRPr="0026642D">
            <w:rPr>
              <w:rStyle w:val="Hyperlink"/>
              <w:webHidden/>
            </w:rPr>
          </w:r>
          <w:r w:rsidR="00C75F15" w:rsidRPr="0026642D">
            <w:rPr>
              <w:rStyle w:val="Hyperlink"/>
              <w:webHidden/>
            </w:rPr>
            <w:fldChar w:fldCharType="separate"/>
          </w:r>
          <w:r w:rsidR="00B52AA3">
            <w:rPr>
              <w:rStyle w:val="Hyperlink"/>
              <w:webHidden/>
            </w:rPr>
            <w:t>44</w:t>
          </w:r>
          <w:r w:rsidR="00C75F15" w:rsidRPr="0026642D">
            <w:rPr>
              <w:rStyle w:val="Hyperlink"/>
              <w:webHidden/>
            </w:rPr>
            <w:fldChar w:fldCharType="end"/>
          </w:r>
          <w:r>
            <w:rPr>
              <w:rStyle w:val="Hyperlink"/>
            </w:rPr>
            <w:fldChar w:fldCharType="end"/>
          </w:r>
        </w:p>
        <w:p w14:paraId="3BED21DB" w14:textId="77777777" w:rsidR="00C75F15" w:rsidRPr="0026642D" w:rsidRDefault="00ED3F3D" w:rsidP="002C265F">
          <w:pPr>
            <w:pStyle w:val="Sumrio2"/>
            <w:rPr>
              <w:rStyle w:val="Hyperlink"/>
            </w:rPr>
          </w:pPr>
          <w:r>
            <w:lastRenderedPageBreak/>
            <w:fldChar w:fldCharType="begin"/>
          </w:r>
          <w:r>
            <w:instrText xml:space="preserve"> HYPERLINK \l "_Toc35796584" </w:instrText>
          </w:r>
          <w:ins w:id="154" w:author="Glauber Matteis Gadelha" w:date="2020-05-30T15:33:00Z"/>
          <w:r>
            <w:fldChar w:fldCharType="separate"/>
          </w:r>
          <w:r w:rsidR="00C75F15" w:rsidRPr="0026642D">
            <w:rPr>
              <w:rStyle w:val="Hyperlink"/>
            </w:rPr>
            <w:t xml:space="preserve">4.5 </w:t>
          </w:r>
          <w:r w:rsidR="00D96A6A" w:rsidRPr="0026642D">
            <w:rPr>
              <w:rStyle w:val="Hyperlink"/>
            </w:rPr>
            <w:tab/>
          </w:r>
          <w:r w:rsidR="00D96A6A" w:rsidRPr="0026642D">
            <w:rPr>
              <w:rStyle w:val="Hyperlink"/>
            </w:rPr>
            <w:tab/>
          </w:r>
          <w:r w:rsidR="00C75F15" w:rsidRPr="0026642D">
            <w:rPr>
              <w:rStyle w:val="Hyperlink"/>
            </w:rPr>
            <w:t>Modelagem de classes</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4 \h </w:instrText>
          </w:r>
          <w:r w:rsidR="00C75F15" w:rsidRPr="0026642D">
            <w:rPr>
              <w:rStyle w:val="Hyperlink"/>
              <w:webHidden/>
            </w:rPr>
          </w:r>
          <w:r w:rsidR="00C75F15" w:rsidRPr="0026642D">
            <w:rPr>
              <w:rStyle w:val="Hyperlink"/>
              <w:webHidden/>
            </w:rPr>
            <w:fldChar w:fldCharType="separate"/>
          </w:r>
          <w:r w:rsidR="00B52AA3">
            <w:rPr>
              <w:rStyle w:val="Hyperlink"/>
              <w:webHidden/>
            </w:rPr>
            <w:t>46</w:t>
          </w:r>
          <w:r w:rsidR="00C75F15" w:rsidRPr="0026642D">
            <w:rPr>
              <w:rStyle w:val="Hyperlink"/>
              <w:webHidden/>
            </w:rPr>
            <w:fldChar w:fldCharType="end"/>
          </w:r>
          <w:r>
            <w:rPr>
              <w:rStyle w:val="Hyperlink"/>
            </w:rPr>
            <w:fldChar w:fldCharType="end"/>
          </w:r>
        </w:p>
        <w:p w14:paraId="1338954B" w14:textId="77777777" w:rsidR="00C75F15" w:rsidRPr="0026642D" w:rsidRDefault="00ED3F3D" w:rsidP="002C265F">
          <w:pPr>
            <w:pStyle w:val="Sumrio2"/>
            <w:rPr>
              <w:rStyle w:val="Hyperlink"/>
            </w:rPr>
          </w:pPr>
          <w:r>
            <w:fldChar w:fldCharType="begin"/>
          </w:r>
          <w:r>
            <w:instrText xml:space="preserve"> HYPERLINK \l "_Toc35796585" </w:instrText>
          </w:r>
          <w:ins w:id="155" w:author="Glauber Matteis Gadelha" w:date="2020-05-30T15:33:00Z"/>
          <w:r>
            <w:fldChar w:fldCharType="separate"/>
          </w:r>
          <w:r w:rsidR="00C75F15" w:rsidRPr="0026642D">
            <w:rPr>
              <w:rStyle w:val="Hyperlink"/>
            </w:rPr>
            <w:t xml:space="preserve">4.6 </w:t>
          </w:r>
          <w:r w:rsidR="00D96A6A" w:rsidRPr="0026642D">
            <w:rPr>
              <w:rStyle w:val="Hyperlink"/>
            </w:rPr>
            <w:tab/>
          </w:r>
          <w:r w:rsidR="00D96A6A" w:rsidRPr="0026642D">
            <w:rPr>
              <w:rStyle w:val="Hyperlink"/>
            </w:rPr>
            <w:tab/>
          </w:r>
          <w:r w:rsidR="00C75F15" w:rsidRPr="0026642D">
            <w:rPr>
              <w:rStyle w:val="Hyperlink"/>
            </w:rPr>
            <w:t>Modelagem dinâmica</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5 \h </w:instrText>
          </w:r>
          <w:r w:rsidR="00C75F15" w:rsidRPr="0026642D">
            <w:rPr>
              <w:rStyle w:val="Hyperlink"/>
              <w:webHidden/>
            </w:rPr>
          </w:r>
          <w:r w:rsidR="00C75F15" w:rsidRPr="0026642D">
            <w:rPr>
              <w:rStyle w:val="Hyperlink"/>
              <w:webHidden/>
            </w:rPr>
            <w:fldChar w:fldCharType="separate"/>
          </w:r>
          <w:r w:rsidR="00B52AA3">
            <w:rPr>
              <w:rStyle w:val="Hyperlink"/>
              <w:webHidden/>
            </w:rPr>
            <w:t>49</w:t>
          </w:r>
          <w:r w:rsidR="00C75F15" w:rsidRPr="0026642D">
            <w:rPr>
              <w:rStyle w:val="Hyperlink"/>
              <w:webHidden/>
            </w:rPr>
            <w:fldChar w:fldCharType="end"/>
          </w:r>
          <w:r>
            <w:rPr>
              <w:rStyle w:val="Hyperlink"/>
            </w:rPr>
            <w:fldChar w:fldCharType="end"/>
          </w:r>
        </w:p>
        <w:p w14:paraId="7CC423B4" w14:textId="77777777" w:rsidR="00C75F15" w:rsidRPr="0026642D" w:rsidRDefault="00ED3F3D" w:rsidP="002C265F">
          <w:pPr>
            <w:pStyle w:val="Sumrio2"/>
            <w:rPr>
              <w:rStyle w:val="Hyperlink"/>
            </w:rPr>
          </w:pPr>
          <w:r>
            <w:fldChar w:fldCharType="begin"/>
          </w:r>
          <w:r>
            <w:instrText xml:space="preserve"> HYPERLINK \l "_Toc35796586" </w:instrText>
          </w:r>
          <w:ins w:id="156" w:author="Glauber Matteis Gadelha" w:date="2020-05-30T15:33:00Z"/>
          <w:r>
            <w:fldChar w:fldCharType="separate"/>
          </w:r>
          <w:r w:rsidR="00C75F15" w:rsidRPr="0026642D">
            <w:rPr>
              <w:rStyle w:val="Hyperlink"/>
            </w:rPr>
            <w:t xml:space="preserve">4.7 </w:t>
          </w:r>
          <w:r w:rsidR="00D96A6A" w:rsidRPr="0026642D">
            <w:rPr>
              <w:rStyle w:val="Hyperlink"/>
            </w:rPr>
            <w:tab/>
          </w:r>
          <w:r w:rsidR="00D96A6A" w:rsidRPr="0026642D">
            <w:rPr>
              <w:rStyle w:val="Hyperlink"/>
            </w:rPr>
            <w:tab/>
          </w:r>
          <w:r w:rsidR="00C75F15" w:rsidRPr="0026642D">
            <w:rPr>
              <w:rStyle w:val="Hyperlink"/>
            </w:rPr>
            <w:t>Desenvolvimento da Aplicação DashGen</w:t>
          </w:r>
          <w:r w:rsidR="00C75F15" w:rsidRPr="00BD64D2">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6 \h </w:instrText>
          </w:r>
          <w:r w:rsidR="00C75F15" w:rsidRPr="0026642D">
            <w:rPr>
              <w:rStyle w:val="Hyperlink"/>
              <w:webHidden/>
            </w:rPr>
          </w:r>
          <w:r w:rsidR="00C75F15" w:rsidRPr="0026642D">
            <w:rPr>
              <w:rStyle w:val="Hyperlink"/>
              <w:webHidden/>
            </w:rPr>
            <w:fldChar w:fldCharType="separate"/>
          </w:r>
          <w:r w:rsidR="00B52AA3">
            <w:rPr>
              <w:rStyle w:val="Hyperlink"/>
              <w:webHidden/>
            </w:rPr>
            <w:t>51</w:t>
          </w:r>
          <w:r w:rsidR="00C75F15" w:rsidRPr="0026642D">
            <w:rPr>
              <w:rStyle w:val="Hyperlink"/>
              <w:webHidden/>
            </w:rPr>
            <w:fldChar w:fldCharType="end"/>
          </w:r>
          <w:r>
            <w:rPr>
              <w:rStyle w:val="Hyperlink"/>
            </w:rPr>
            <w:fldChar w:fldCharType="end"/>
          </w:r>
        </w:p>
        <w:p w14:paraId="0B9A98D8" w14:textId="77777777" w:rsidR="00C75F15" w:rsidRPr="0026642D" w:rsidRDefault="00ED3F3D" w:rsidP="002C265F">
          <w:pPr>
            <w:pStyle w:val="Sumrio2"/>
            <w:rPr>
              <w:rStyle w:val="Hyperlink"/>
            </w:rPr>
          </w:pPr>
          <w:r>
            <w:fldChar w:fldCharType="begin"/>
          </w:r>
          <w:r>
            <w:instrText xml:space="preserve"> HYPERLINK \l "_Toc3</w:instrText>
          </w:r>
          <w:r>
            <w:instrText xml:space="preserve">5796587" </w:instrText>
          </w:r>
          <w:ins w:id="157" w:author="Glauber Matteis Gadelha" w:date="2020-05-30T15:33:00Z"/>
          <w:r>
            <w:fldChar w:fldCharType="separate"/>
          </w:r>
          <w:r w:rsidR="00C75F15" w:rsidRPr="008E445B">
            <w:rPr>
              <w:rStyle w:val="Hyperlink"/>
              <w:b w:val="0"/>
            </w:rPr>
            <w:t xml:space="preserve">4.7.1 </w:t>
          </w:r>
          <w:r w:rsidR="00D96A6A" w:rsidRPr="008E445B">
            <w:rPr>
              <w:rStyle w:val="Hyperlink"/>
              <w:b w:val="0"/>
            </w:rPr>
            <w:t xml:space="preserve">  </w:t>
          </w:r>
          <w:r w:rsidR="00C75F15" w:rsidRPr="008E445B">
            <w:rPr>
              <w:rStyle w:val="Hyperlink"/>
              <w:b w:val="0"/>
            </w:rPr>
            <w:t>A interface gráfica do usuário (GUI)</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7 \h </w:instrText>
          </w:r>
          <w:r w:rsidR="00C75F15" w:rsidRPr="0026642D">
            <w:rPr>
              <w:rStyle w:val="Hyperlink"/>
              <w:webHidden/>
            </w:rPr>
          </w:r>
          <w:r w:rsidR="00C75F15" w:rsidRPr="0026642D">
            <w:rPr>
              <w:rStyle w:val="Hyperlink"/>
              <w:webHidden/>
            </w:rPr>
            <w:fldChar w:fldCharType="separate"/>
          </w:r>
          <w:r w:rsidR="00B52AA3">
            <w:rPr>
              <w:rStyle w:val="Hyperlink"/>
              <w:webHidden/>
            </w:rPr>
            <w:t>52</w:t>
          </w:r>
          <w:r w:rsidR="00C75F15" w:rsidRPr="0026642D">
            <w:rPr>
              <w:rStyle w:val="Hyperlink"/>
              <w:webHidden/>
            </w:rPr>
            <w:fldChar w:fldCharType="end"/>
          </w:r>
          <w:r>
            <w:rPr>
              <w:rStyle w:val="Hyperlink"/>
            </w:rPr>
            <w:fldChar w:fldCharType="end"/>
          </w:r>
        </w:p>
        <w:p w14:paraId="44E65209" w14:textId="77777777" w:rsidR="00C75F15" w:rsidRPr="0026642D" w:rsidRDefault="00ED3F3D" w:rsidP="002C265F">
          <w:pPr>
            <w:pStyle w:val="Sumrio2"/>
            <w:rPr>
              <w:rStyle w:val="Hyperlink"/>
            </w:rPr>
          </w:pPr>
          <w:r>
            <w:fldChar w:fldCharType="begin"/>
          </w:r>
          <w:r>
            <w:instrText xml:space="preserve"> HYPERLINK \l "_Toc35796588" </w:instrText>
          </w:r>
          <w:ins w:id="158" w:author="Glauber Matteis Gadelha" w:date="2020-05-30T15:33:00Z"/>
          <w:r>
            <w:fldChar w:fldCharType="separate"/>
          </w:r>
          <w:r w:rsidR="00C75F15" w:rsidRPr="008E445B">
            <w:rPr>
              <w:rStyle w:val="Hyperlink"/>
              <w:b w:val="0"/>
            </w:rPr>
            <w:t xml:space="preserve">4.7.2 </w:t>
          </w:r>
          <w:r w:rsidR="00D96A6A" w:rsidRPr="008E445B">
            <w:rPr>
              <w:rStyle w:val="Hyperlink"/>
              <w:b w:val="0"/>
            </w:rPr>
            <w:t xml:space="preserve">  </w:t>
          </w:r>
          <w:r w:rsidR="00C75F15" w:rsidRPr="008E445B">
            <w:rPr>
              <w:rStyle w:val="Hyperlink"/>
              <w:b w:val="0"/>
            </w:rPr>
            <w:t>Controlador</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8 \h </w:instrText>
          </w:r>
          <w:r w:rsidR="00C75F15" w:rsidRPr="0026642D">
            <w:rPr>
              <w:rStyle w:val="Hyperlink"/>
              <w:webHidden/>
            </w:rPr>
          </w:r>
          <w:r w:rsidR="00C75F15" w:rsidRPr="0026642D">
            <w:rPr>
              <w:rStyle w:val="Hyperlink"/>
              <w:webHidden/>
            </w:rPr>
            <w:fldChar w:fldCharType="separate"/>
          </w:r>
          <w:r w:rsidR="00B52AA3">
            <w:rPr>
              <w:rStyle w:val="Hyperlink"/>
              <w:webHidden/>
            </w:rPr>
            <w:t>54</w:t>
          </w:r>
          <w:r w:rsidR="00C75F15" w:rsidRPr="0026642D">
            <w:rPr>
              <w:rStyle w:val="Hyperlink"/>
              <w:webHidden/>
            </w:rPr>
            <w:fldChar w:fldCharType="end"/>
          </w:r>
          <w:r>
            <w:rPr>
              <w:rStyle w:val="Hyperlink"/>
            </w:rPr>
            <w:fldChar w:fldCharType="end"/>
          </w:r>
        </w:p>
        <w:p w14:paraId="52E60C9E" w14:textId="77777777" w:rsidR="00C75F15" w:rsidRPr="0026642D" w:rsidRDefault="00ED3F3D" w:rsidP="002C265F">
          <w:pPr>
            <w:pStyle w:val="Sumrio2"/>
            <w:rPr>
              <w:rStyle w:val="Hyperlink"/>
            </w:rPr>
          </w:pPr>
          <w:r>
            <w:fldChar w:fldCharType="begin"/>
          </w:r>
          <w:r>
            <w:instrText xml:space="preserve"> HYPERLINK \l "_Toc35796589" </w:instrText>
          </w:r>
          <w:ins w:id="159" w:author="Glauber Matteis Gadelha" w:date="2020-05-30T15:33:00Z"/>
          <w:r>
            <w:fldChar w:fldCharType="separate"/>
          </w:r>
          <w:r w:rsidR="00C75F15" w:rsidRPr="008E445B">
            <w:rPr>
              <w:rStyle w:val="Hyperlink"/>
              <w:b w:val="0"/>
            </w:rPr>
            <w:t xml:space="preserve">4.7.3 </w:t>
          </w:r>
          <w:r w:rsidR="00D96A6A" w:rsidRPr="008E445B">
            <w:rPr>
              <w:rStyle w:val="Hyperlink"/>
              <w:b w:val="0"/>
            </w:rPr>
            <w:t xml:space="preserve">  </w:t>
          </w:r>
          <w:r w:rsidR="00C75F15" w:rsidRPr="008E445B">
            <w:rPr>
              <w:rStyle w:val="Hyperlink"/>
              <w:b w:val="0"/>
            </w:rPr>
            <w:t>A classe Dataset</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89 \h </w:instrText>
          </w:r>
          <w:r w:rsidR="00C75F15" w:rsidRPr="0026642D">
            <w:rPr>
              <w:rStyle w:val="Hyperlink"/>
              <w:webHidden/>
            </w:rPr>
          </w:r>
          <w:r w:rsidR="00C75F15" w:rsidRPr="0026642D">
            <w:rPr>
              <w:rStyle w:val="Hyperlink"/>
              <w:webHidden/>
            </w:rPr>
            <w:fldChar w:fldCharType="separate"/>
          </w:r>
          <w:r w:rsidR="00B52AA3">
            <w:rPr>
              <w:rStyle w:val="Hyperlink"/>
              <w:webHidden/>
            </w:rPr>
            <w:t>56</w:t>
          </w:r>
          <w:r w:rsidR="00C75F15" w:rsidRPr="0026642D">
            <w:rPr>
              <w:rStyle w:val="Hyperlink"/>
              <w:webHidden/>
            </w:rPr>
            <w:fldChar w:fldCharType="end"/>
          </w:r>
          <w:r>
            <w:rPr>
              <w:rStyle w:val="Hyperlink"/>
            </w:rPr>
            <w:fldChar w:fldCharType="end"/>
          </w:r>
        </w:p>
        <w:p w14:paraId="5E7EF212" w14:textId="77777777" w:rsidR="00C75F15" w:rsidRPr="0026642D" w:rsidRDefault="00ED3F3D" w:rsidP="002C265F">
          <w:pPr>
            <w:pStyle w:val="Sumrio2"/>
            <w:rPr>
              <w:rStyle w:val="Hyperlink"/>
            </w:rPr>
          </w:pPr>
          <w:r>
            <w:fldChar w:fldCharType="begin"/>
          </w:r>
          <w:r>
            <w:instrText xml:space="preserve"> HYPERLINK \l "_Toc35796590" </w:instrText>
          </w:r>
          <w:ins w:id="160" w:author="Glauber Matteis Gadelha" w:date="2020-05-30T15:33:00Z"/>
          <w:r>
            <w:fldChar w:fldCharType="separate"/>
          </w:r>
          <w:r w:rsidR="00C75F15" w:rsidRPr="008E445B">
            <w:rPr>
              <w:rStyle w:val="Hyperlink"/>
              <w:b w:val="0"/>
            </w:rPr>
            <w:t xml:space="preserve">4.7.4 </w:t>
          </w:r>
          <w:r w:rsidR="00D96A6A" w:rsidRPr="008E445B">
            <w:rPr>
              <w:rStyle w:val="Hyperlink"/>
              <w:b w:val="0"/>
            </w:rPr>
            <w:t xml:space="preserve">  </w:t>
          </w:r>
          <w:r w:rsidR="00C75F15" w:rsidRPr="008E445B">
            <w:rPr>
              <w:rStyle w:val="Hyperlink"/>
              <w:b w:val="0"/>
            </w:rPr>
            <w:t>A classe Gerador e o gabarito dashboard.ftl</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0 \h </w:instrText>
          </w:r>
          <w:r w:rsidR="00C75F15" w:rsidRPr="0026642D">
            <w:rPr>
              <w:rStyle w:val="Hyperlink"/>
              <w:webHidden/>
            </w:rPr>
          </w:r>
          <w:r w:rsidR="00C75F15" w:rsidRPr="0026642D">
            <w:rPr>
              <w:rStyle w:val="Hyperlink"/>
              <w:webHidden/>
            </w:rPr>
            <w:fldChar w:fldCharType="separate"/>
          </w:r>
          <w:ins w:id="161" w:author="Glauber Matteis Gadelha" w:date="2020-05-30T15:58:00Z">
            <w:r w:rsidR="00B52AA3">
              <w:rPr>
                <w:rStyle w:val="Hyperlink"/>
                <w:webHidden/>
              </w:rPr>
              <w:t>58</w:t>
            </w:r>
          </w:ins>
          <w:del w:id="162" w:author="Glauber Matteis Gadelha" w:date="2020-05-30T15:33:00Z">
            <w:r w:rsidR="00C75F15" w:rsidRPr="0026642D" w:rsidDel="00BD6C58">
              <w:rPr>
                <w:rStyle w:val="Hyperlink"/>
                <w:webHidden/>
              </w:rPr>
              <w:delText>57</w:delText>
            </w:r>
          </w:del>
          <w:r w:rsidR="00C75F15" w:rsidRPr="0026642D">
            <w:rPr>
              <w:rStyle w:val="Hyperlink"/>
              <w:webHidden/>
            </w:rPr>
            <w:fldChar w:fldCharType="end"/>
          </w:r>
          <w:r>
            <w:rPr>
              <w:rStyle w:val="Hyperlink"/>
            </w:rPr>
            <w:fldChar w:fldCharType="end"/>
          </w:r>
        </w:p>
        <w:p w14:paraId="4719933A" w14:textId="77777777" w:rsidR="00C75F15" w:rsidRPr="0026642D" w:rsidRDefault="00ED3F3D" w:rsidP="002C265F">
          <w:pPr>
            <w:pStyle w:val="Sumrio2"/>
            <w:rPr>
              <w:rStyle w:val="Hyperlink"/>
            </w:rPr>
          </w:pPr>
          <w:r>
            <w:fldChar w:fldCharType="begin"/>
          </w:r>
          <w:r>
            <w:instrText xml:space="preserve"> HYPERLINK \l "_Toc35796591" </w:instrText>
          </w:r>
          <w:ins w:id="163" w:author="Glauber Matteis Gadelha" w:date="2020-05-30T15:33:00Z"/>
          <w:r>
            <w:fldChar w:fldCharType="separate"/>
          </w:r>
          <w:r w:rsidR="00C75F15" w:rsidRPr="008E445B">
            <w:rPr>
              <w:rStyle w:val="Hyperlink"/>
              <w:b w:val="0"/>
            </w:rPr>
            <w:t xml:space="preserve">4.7.5 </w:t>
          </w:r>
          <w:r w:rsidR="00D96A6A" w:rsidRPr="008E445B">
            <w:rPr>
              <w:rStyle w:val="Hyperlink"/>
              <w:b w:val="0"/>
            </w:rPr>
            <w:t xml:space="preserve">  </w:t>
          </w:r>
          <w:r w:rsidR="00C75F15" w:rsidRPr="008E445B">
            <w:rPr>
              <w:rStyle w:val="Hyperlink"/>
              <w:b w:val="0"/>
            </w:rPr>
            <w:t>A classe PackSaida</w:t>
          </w:r>
          <w:r w:rsidR="00C75F15" w:rsidRPr="008E445B">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1 \h </w:instrText>
          </w:r>
          <w:r w:rsidR="00C75F15" w:rsidRPr="0026642D">
            <w:rPr>
              <w:rStyle w:val="Hyperlink"/>
              <w:webHidden/>
            </w:rPr>
          </w:r>
          <w:r w:rsidR="00C75F15" w:rsidRPr="0026642D">
            <w:rPr>
              <w:rStyle w:val="Hyperlink"/>
              <w:webHidden/>
            </w:rPr>
            <w:fldChar w:fldCharType="separate"/>
          </w:r>
          <w:r w:rsidR="00B52AA3">
            <w:rPr>
              <w:rStyle w:val="Hyperlink"/>
              <w:webHidden/>
            </w:rPr>
            <w:t>60</w:t>
          </w:r>
          <w:r w:rsidR="00C75F15" w:rsidRPr="0026642D">
            <w:rPr>
              <w:rStyle w:val="Hyperlink"/>
              <w:webHidden/>
            </w:rPr>
            <w:fldChar w:fldCharType="end"/>
          </w:r>
          <w:r>
            <w:rPr>
              <w:rStyle w:val="Hyperlink"/>
            </w:rPr>
            <w:fldChar w:fldCharType="end"/>
          </w:r>
        </w:p>
        <w:p w14:paraId="3B31E71F" w14:textId="77777777" w:rsidR="00C75F15" w:rsidRPr="0026642D" w:rsidRDefault="00ED3F3D" w:rsidP="002C265F">
          <w:pPr>
            <w:pStyle w:val="Sumrio2"/>
            <w:rPr>
              <w:rStyle w:val="Hyperlink"/>
            </w:rPr>
          </w:pPr>
          <w:r>
            <w:fldChar w:fldCharType="begin"/>
          </w:r>
          <w:r>
            <w:instrText xml:space="preserve"> HYPERLINK \l "_Toc35796592" </w:instrText>
          </w:r>
          <w:ins w:id="164" w:author="Glauber Matteis Gadelha" w:date="2020-05-30T15:33:00Z"/>
          <w:r>
            <w:fldChar w:fldCharType="separate"/>
          </w:r>
          <w:r w:rsidR="00C75F15" w:rsidRPr="0026642D">
            <w:rPr>
              <w:rStyle w:val="Hyperlink"/>
            </w:rPr>
            <w:t xml:space="preserve">4.8 </w:t>
          </w:r>
          <w:r w:rsidR="00D96A6A" w:rsidRPr="0026642D">
            <w:rPr>
              <w:rStyle w:val="Hyperlink"/>
            </w:rPr>
            <w:tab/>
          </w:r>
          <w:r w:rsidR="00D96A6A" w:rsidRPr="0026642D">
            <w:rPr>
              <w:rStyle w:val="Hyperlink"/>
            </w:rPr>
            <w:tab/>
          </w:r>
          <w:r w:rsidR="00C75F15" w:rsidRPr="0026642D">
            <w:rPr>
              <w:rStyle w:val="Hyperlink"/>
            </w:rPr>
            <w:t>Validação da Aplicaçã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2 \h </w:instrText>
          </w:r>
          <w:r w:rsidR="00C75F15" w:rsidRPr="0026642D">
            <w:rPr>
              <w:rStyle w:val="Hyperlink"/>
              <w:webHidden/>
            </w:rPr>
          </w:r>
          <w:r w:rsidR="00C75F15" w:rsidRPr="0026642D">
            <w:rPr>
              <w:rStyle w:val="Hyperlink"/>
              <w:webHidden/>
            </w:rPr>
            <w:fldChar w:fldCharType="separate"/>
          </w:r>
          <w:r w:rsidR="00B52AA3">
            <w:rPr>
              <w:rStyle w:val="Hyperlink"/>
              <w:webHidden/>
            </w:rPr>
            <w:t>62</w:t>
          </w:r>
          <w:r w:rsidR="00C75F15" w:rsidRPr="0026642D">
            <w:rPr>
              <w:rStyle w:val="Hyperlink"/>
              <w:webHidden/>
            </w:rPr>
            <w:fldChar w:fldCharType="end"/>
          </w:r>
          <w:r>
            <w:rPr>
              <w:rStyle w:val="Hyperlink"/>
            </w:rPr>
            <w:fldChar w:fldCharType="end"/>
          </w:r>
        </w:p>
        <w:p w14:paraId="047C5BF1" w14:textId="77777777" w:rsidR="00C75F15" w:rsidRPr="0026642D" w:rsidRDefault="00ED3F3D" w:rsidP="002C265F">
          <w:pPr>
            <w:pStyle w:val="Sumrio2"/>
            <w:rPr>
              <w:rStyle w:val="Hyperlink"/>
            </w:rPr>
          </w:pPr>
          <w:r>
            <w:fldChar w:fldCharType="begin"/>
          </w:r>
          <w:r>
            <w:instrText xml:space="preserve"> HYPERLINK \l "_Toc35796593" </w:instrText>
          </w:r>
          <w:ins w:id="165" w:author="Glauber Matteis Gadelha" w:date="2020-05-30T15:33:00Z"/>
          <w:r>
            <w:fldChar w:fldCharType="separate"/>
          </w:r>
          <w:r w:rsidR="00C75F15" w:rsidRPr="0026642D">
            <w:rPr>
              <w:rStyle w:val="Hyperlink"/>
            </w:rPr>
            <w:t xml:space="preserve">4.9 </w:t>
          </w:r>
          <w:r w:rsidR="00D96A6A" w:rsidRPr="0026642D">
            <w:rPr>
              <w:rStyle w:val="Hyperlink"/>
            </w:rPr>
            <w:tab/>
          </w:r>
          <w:r w:rsidR="00D96A6A" w:rsidRPr="0026642D">
            <w:rPr>
              <w:rStyle w:val="Hyperlink"/>
            </w:rPr>
            <w:tab/>
          </w:r>
          <w:r w:rsidR="00C75F15" w:rsidRPr="0026642D">
            <w:rPr>
              <w:rStyle w:val="Hyperlink"/>
            </w:rPr>
            <w:t>Particularidades do ambiente para execução do DashGen</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3 \h </w:instrText>
          </w:r>
          <w:r w:rsidR="00C75F15" w:rsidRPr="0026642D">
            <w:rPr>
              <w:rStyle w:val="Hyperlink"/>
              <w:webHidden/>
            </w:rPr>
          </w:r>
          <w:r w:rsidR="00C75F15" w:rsidRPr="0026642D">
            <w:rPr>
              <w:rStyle w:val="Hyperlink"/>
              <w:webHidden/>
            </w:rPr>
            <w:fldChar w:fldCharType="separate"/>
          </w:r>
          <w:r w:rsidR="00B52AA3">
            <w:rPr>
              <w:rStyle w:val="Hyperlink"/>
              <w:webHidden/>
            </w:rPr>
            <w:t>65</w:t>
          </w:r>
          <w:r w:rsidR="00C75F15" w:rsidRPr="0026642D">
            <w:rPr>
              <w:rStyle w:val="Hyperlink"/>
              <w:webHidden/>
            </w:rPr>
            <w:fldChar w:fldCharType="end"/>
          </w:r>
          <w:r>
            <w:rPr>
              <w:rStyle w:val="Hyperlink"/>
            </w:rPr>
            <w:fldChar w:fldCharType="end"/>
          </w:r>
        </w:p>
        <w:p w14:paraId="31DFF190" w14:textId="77777777" w:rsidR="00C75F15" w:rsidRPr="0026642D" w:rsidRDefault="00ED3F3D" w:rsidP="002C265F">
          <w:pPr>
            <w:pStyle w:val="Sumrio2"/>
            <w:rPr>
              <w:rStyle w:val="Hyperlink"/>
            </w:rPr>
          </w:pPr>
          <w:r>
            <w:fldChar w:fldCharType="begin"/>
          </w:r>
          <w:r>
            <w:instrText xml:space="preserve"> HYP</w:instrText>
          </w:r>
          <w:r>
            <w:instrText xml:space="preserve">ERLINK \l "_Toc35796594" </w:instrText>
          </w:r>
          <w:ins w:id="166" w:author="Glauber Matteis Gadelha" w:date="2020-05-30T15:33:00Z"/>
          <w:r>
            <w:fldChar w:fldCharType="separate"/>
          </w:r>
          <w:r w:rsidR="00C75F15" w:rsidRPr="0026642D">
            <w:rPr>
              <w:rStyle w:val="Hyperlink"/>
            </w:rPr>
            <w:t xml:space="preserve">4.10 </w:t>
          </w:r>
          <w:r w:rsidR="00D96A6A" w:rsidRPr="0026642D">
            <w:rPr>
              <w:rStyle w:val="Hyperlink"/>
            </w:rPr>
            <w:tab/>
          </w:r>
          <w:r w:rsidR="00D96A6A" w:rsidRPr="0026642D">
            <w:rPr>
              <w:rStyle w:val="Hyperlink"/>
            </w:rPr>
            <w:tab/>
          </w:r>
          <w:r w:rsidR="00C75F15" w:rsidRPr="0026642D">
            <w:rPr>
              <w:rStyle w:val="Hyperlink"/>
            </w:rPr>
            <w:t>DashGen comparado a soluções correlatas</w:t>
          </w:r>
          <w:r w:rsidR="00C75F15" w:rsidRPr="009A25A7">
            <w:rPr>
              <w:rStyle w:val="Hyperlink"/>
              <w:b w:val="0"/>
              <w:webHidden/>
            </w:rPr>
            <w:tab/>
          </w:r>
          <w:r w:rsidR="00C75F15" w:rsidRPr="0026642D">
            <w:rPr>
              <w:rStyle w:val="Hyperlink"/>
              <w:webHidden/>
            </w:rPr>
            <w:fldChar w:fldCharType="begin"/>
          </w:r>
          <w:r w:rsidR="00C75F15" w:rsidRPr="0026642D">
            <w:rPr>
              <w:rStyle w:val="Hyperlink"/>
              <w:webHidden/>
            </w:rPr>
            <w:instrText xml:space="preserve"> PAGEREF _Toc35796594 \h </w:instrText>
          </w:r>
          <w:r w:rsidR="00C75F15" w:rsidRPr="0026642D">
            <w:rPr>
              <w:rStyle w:val="Hyperlink"/>
              <w:webHidden/>
            </w:rPr>
          </w:r>
          <w:r w:rsidR="00C75F15" w:rsidRPr="0026642D">
            <w:rPr>
              <w:rStyle w:val="Hyperlink"/>
              <w:webHidden/>
            </w:rPr>
            <w:fldChar w:fldCharType="separate"/>
          </w:r>
          <w:r w:rsidR="00B52AA3">
            <w:rPr>
              <w:rStyle w:val="Hyperlink"/>
              <w:webHidden/>
            </w:rPr>
            <w:t>66</w:t>
          </w:r>
          <w:r w:rsidR="00C75F15" w:rsidRPr="0026642D">
            <w:rPr>
              <w:rStyle w:val="Hyperlink"/>
              <w:webHidden/>
            </w:rPr>
            <w:fldChar w:fldCharType="end"/>
          </w:r>
          <w:r>
            <w:rPr>
              <w:rStyle w:val="Hyperlink"/>
            </w:rPr>
            <w:fldChar w:fldCharType="end"/>
          </w:r>
        </w:p>
        <w:p w14:paraId="7742DFF3" w14:textId="77777777" w:rsidR="00D96A6A" w:rsidRPr="00440AFC" w:rsidRDefault="00D96A6A" w:rsidP="00D96A6A">
          <w:pPr>
            <w:pStyle w:val="Sumrio1"/>
            <w:rPr>
              <w:rStyle w:val="Hyperlink"/>
              <w:rFonts w:cs="Arial"/>
              <w:szCs w:val="24"/>
            </w:rPr>
          </w:pPr>
        </w:p>
        <w:p w14:paraId="5B9667C9" w14:textId="77777777" w:rsidR="00C75F15" w:rsidRPr="00440AFC" w:rsidRDefault="00ED3F3D" w:rsidP="009A25A7">
          <w:pPr>
            <w:pStyle w:val="Sumrio2"/>
            <w:rPr>
              <w:rFonts w:eastAsiaTheme="minorEastAsia"/>
              <w:lang w:eastAsia="pt-BR"/>
            </w:rPr>
          </w:pPr>
          <w:r>
            <w:fldChar w:fldCharType="begin"/>
          </w:r>
          <w:r>
            <w:instrText xml:space="preserve"> HYPERLINK \l "_Toc35796595" </w:instrText>
          </w:r>
          <w:ins w:id="167" w:author="Glauber Matteis Gadelha" w:date="2020-05-30T15:33:00Z"/>
          <w:r>
            <w:fldChar w:fldCharType="separate"/>
          </w:r>
          <w:r w:rsidR="00C75F15" w:rsidRPr="00440AFC">
            <w:rPr>
              <w:rStyle w:val="Hyperlink"/>
            </w:rPr>
            <w:t xml:space="preserve">5 </w:t>
          </w:r>
          <w:r w:rsidR="00D96A6A" w:rsidRPr="00440AFC">
            <w:rPr>
              <w:rStyle w:val="Hyperlink"/>
            </w:rPr>
            <w:tab/>
          </w:r>
          <w:r w:rsidR="001A1DC8">
            <w:rPr>
              <w:rStyle w:val="Hyperlink"/>
            </w:rPr>
            <w:tab/>
          </w:r>
          <w:r w:rsidR="00C75F15" w:rsidRPr="00440AFC">
            <w:rPr>
              <w:rStyle w:val="Hyperlink"/>
            </w:rPr>
            <w:t>CONSIDERAÇÕES FINAI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5 \h </w:instrText>
          </w:r>
          <w:r w:rsidR="00C75F15" w:rsidRPr="009A25A7">
            <w:rPr>
              <w:rStyle w:val="Hyperlink"/>
              <w:webHidden/>
            </w:rPr>
          </w:r>
          <w:r w:rsidR="00C75F15" w:rsidRPr="009A25A7">
            <w:rPr>
              <w:rStyle w:val="Hyperlink"/>
              <w:webHidden/>
            </w:rPr>
            <w:fldChar w:fldCharType="separate"/>
          </w:r>
          <w:r w:rsidR="00B52AA3">
            <w:rPr>
              <w:rStyle w:val="Hyperlink"/>
              <w:webHidden/>
            </w:rPr>
            <w:t>67</w:t>
          </w:r>
          <w:r w:rsidR="00C75F15" w:rsidRPr="009A25A7">
            <w:rPr>
              <w:rStyle w:val="Hyperlink"/>
              <w:webHidden/>
            </w:rPr>
            <w:fldChar w:fldCharType="end"/>
          </w:r>
          <w:r>
            <w:rPr>
              <w:rStyle w:val="Hyperlink"/>
            </w:rPr>
            <w:fldChar w:fldCharType="end"/>
          </w:r>
        </w:p>
        <w:p w14:paraId="34186343" w14:textId="77777777" w:rsidR="00D96A6A" w:rsidRPr="00440AFC" w:rsidRDefault="00D96A6A" w:rsidP="00D96A6A">
          <w:pPr>
            <w:pStyle w:val="Sumrio1"/>
            <w:rPr>
              <w:rStyle w:val="Hyperlink"/>
              <w:rFonts w:cs="Arial"/>
              <w:szCs w:val="24"/>
            </w:rPr>
          </w:pPr>
        </w:p>
        <w:p w14:paraId="26A4C1A1" w14:textId="77777777" w:rsidR="00C75F15" w:rsidRPr="009A25A7" w:rsidRDefault="00D96A6A" w:rsidP="009A25A7">
          <w:pPr>
            <w:pStyle w:val="Sumrio2"/>
            <w:rPr>
              <w:rStyle w:val="Hyperlink"/>
            </w:rPr>
          </w:pPr>
          <w:r w:rsidRPr="009A25A7">
            <w:rPr>
              <w:rStyle w:val="Hyperlink"/>
              <w:u w:val="none"/>
            </w:rPr>
            <w:tab/>
          </w:r>
          <w:r w:rsidR="001A1DC8">
            <w:rPr>
              <w:rStyle w:val="Hyperlink"/>
              <w:u w:val="none"/>
            </w:rPr>
            <w:tab/>
          </w:r>
          <w:r w:rsidR="00ED3F3D">
            <w:fldChar w:fldCharType="begin"/>
          </w:r>
          <w:r w:rsidR="00ED3F3D">
            <w:instrText xml:space="preserve"> HYPERLINK \l "_Toc35796596" </w:instrText>
          </w:r>
          <w:ins w:id="168" w:author="Glauber Matteis Gadelha" w:date="2020-05-30T15:33:00Z"/>
          <w:r w:rsidR="00ED3F3D">
            <w:fldChar w:fldCharType="separate"/>
          </w:r>
          <w:r w:rsidR="00C75F15" w:rsidRPr="00440AFC">
            <w:rPr>
              <w:rStyle w:val="Hyperlink"/>
            </w:rPr>
            <w:t>REFERÊNCIAS</w:t>
          </w:r>
          <w:r w:rsidR="00C75F15" w:rsidRPr="009A25A7">
            <w:rPr>
              <w:rStyle w:val="Hyperlink"/>
              <w:b w:val="0"/>
              <w:webHidden/>
            </w:rPr>
            <w:tab/>
          </w:r>
          <w:r w:rsidR="00C75F15" w:rsidRPr="009A25A7">
            <w:rPr>
              <w:rStyle w:val="Hyperlink"/>
              <w:webHidden/>
            </w:rPr>
            <w:fldChar w:fldCharType="begin"/>
          </w:r>
          <w:r w:rsidR="00C75F15" w:rsidRPr="009A25A7">
            <w:rPr>
              <w:rStyle w:val="Hyperlink"/>
              <w:webHidden/>
            </w:rPr>
            <w:instrText xml:space="preserve"> PAGEREF _Toc35796596 \h </w:instrText>
          </w:r>
          <w:r w:rsidR="00C75F15" w:rsidRPr="009A25A7">
            <w:rPr>
              <w:rStyle w:val="Hyperlink"/>
              <w:webHidden/>
            </w:rPr>
          </w:r>
          <w:r w:rsidR="00C75F15" w:rsidRPr="009A25A7">
            <w:rPr>
              <w:rStyle w:val="Hyperlink"/>
              <w:webHidden/>
            </w:rPr>
            <w:fldChar w:fldCharType="separate"/>
          </w:r>
          <w:r w:rsidR="00B52AA3">
            <w:rPr>
              <w:rStyle w:val="Hyperlink"/>
              <w:webHidden/>
            </w:rPr>
            <w:t>69</w:t>
          </w:r>
          <w:r w:rsidR="00C75F15" w:rsidRPr="009A25A7">
            <w:rPr>
              <w:rStyle w:val="Hyperlink"/>
              <w:webHidden/>
            </w:rPr>
            <w:fldChar w:fldCharType="end"/>
          </w:r>
          <w:r w:rsidR="00ED3F3D">
            <w:rPr>
              <w:rStyle w:val="Hyperlink"/>
            </w:rPr>
            <w:fldChar w:fldCharType="end"/>
          </w:r>
        </w:p>
        <w:p w14:paraId="19A5117C" w14:textId="77777777" w:rsidR="00305883" w:rsidRDefault="00F4107C" w:rsidP="00C75F15">
          <w:pPr>
            <w:spacing w:line="240" w:lineRule="auto"/>
          </w:pPr>
          <w:r w:rsidRPr="00440AFC">
            <w:rPr>
              <w:rFonts w:cs="Arial"/>
              <w:b/>
              <w:bCs/>
              <w:szCs w:val="24"/>
            </w:rPr>
            <w:fldChar w:fldCharType="end"/>
          </w:r>
        </w:p>
      </w:sdtContent>
    </w:sdt>
    <w:p w14:paraId="6C9C8D46" w14:textId="77777777"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14:paraId="4CE49E5B" w14:textId="77777777" w:rsidR="0005095E" w:rsidRDefault="003232F1" w:rsidP="00425F6F">
      <w:pPr>
        <w:pStyle w:val="Ttulo1"/>
      </w:pPr>
      <w:bookmarkStart w:id="169" w:name="_Toc498681696"/>
      <w:bookmarkStart w:id="170" w:name="_Toc35796553"/>
      <w:proofErr w:type="gramStart"/>
      <w:r>
        <w:lastRenderedPageBreak/>
        <w:t>1</w:t>
      </w:r>
      <w:proofErr w:type="gramEnd"/>
      <w:r>
        <w:t xml:space="preserve"> </w:t>
      </w:r>
      <w:r w:rsidR="00EF0057" w:rsidRPr="002B2829">
        <w:t>INTRODUÇÃO</w:t>
      </w:r>
      <w:bookmarkEnd w:id="169"/>
      <w:bookmarkEnd w:id="170"/>
    </w:p>
    <w:p w14:paraId="799BE07F" w14:textId="77777777" w:rsidR="00085A27" w:rsidRPr="00085A27" w:rsidRDefault="00085A27" w:rsidP="00085A27"/>
    <w:p w14:paraId="6C00675D" w14:textId="77777777"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668A451B" w14:textId="77777777"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proofErr w:type="spellStart"/>
      <w:r w:rsidR="00F07A8A" w:rsidRPr="00F07A8A">
        <w:rPr>
          <w:i/>
        </w:rPr>
        <w:t>dashboards</w:t>
      </w:r>
      <w:proofErr w:type="spellEnd"/>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14:paraId="618A136B" w14:textId="77777777"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0917DE52" w14:textId="77777777" w:rsidR="008E5A73" w:rsidRDefault="00085A27" w:rsidP="00E6058A">
      <w:r>
        <w:tab/>
      </w:r>
      <w:bookmarkStart w:id="171"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14:paraId="73B89939" w14:textId="77777777"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0BDB0AB5" w14:textId="77777777"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spellStart"/>
      <w:proofErr w:type="gramStart"/>
      <w:r w:rsidR="00060780" w:rsidRPr="00060780">
        <w:rPr>
          <w:b/>
        </w:rPr>
        <w:t>DashGen</w:t>
      </w:r>
      <w:proofErr w:type="spellEnd"/>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14:paraId="6D3683EA" w14:textId="77777777" w:rsidR="008E5A73" w:rsidRDefault="008E5A73" w:rsidP="00E6058A">
      <w:pPr>
        <w:rPr>
          <w:rFonts w:eastAsia="Calibri"/>
          <w:szCs w:val="24"/>
        </w:rPr>
      </w:pPr>
    </w:p>
    <w:p w14:paraId="5F6F90C2" w14:textId="77777777" w:rsidR="00D0465E" w:rsidRDefault="00634CA7" w:rsidP="00634CA7">
      <w:pPr>
        <w:pStyle w:val="Ttulo2"/>
      </w:pPr>
      <w:bookmarkStart w:id="172" w:name="_Toc35796554"/>
      <w:bookmarkEnd w:id="171"/>
      <w:r>
        <w:t xml:space="preserve">1.1 </w:t>
      </w:r>
      <w:r w:rsidR="00D0465E" w:rsidRPr="002B2829">
        <w:t>Objetivo</w:t>
      </w:r>
      <w:r w:rsidR="00AC2A32">
        <w:t xml:space="preserve"> e delimitação </w:t>
      </w:r>
      <w:r w:rsidR="00AC2A32" w:rsidRPr="00634CA7">
        <w:t>de</w:t>
      </w:r>
      <w:r w:rsidR="00AC2A32">
        <w:t xml:space="preserve"> escopo</w:t>
      </w:r>
      <w:bookmarkEnd w:id="172"/>
    </w:p>
    <w:p w14:paraId="561139EB" w14:textId="77777777" w:rsidR="006E3AD4" w:rsidRPr="006E3AD4" w:rsidRDefault="006E3AD4" w:rsidP="006E3AD4"/>
    <w:p w14:paraId="6DE7C53C" w14:textId="77777777"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proofErr w:type="spellStart"/>
      <w:r w:rsidR="00F96DD7" w:rsidRPr="00F96DD7">
        <w:rPr>
          <w:i/>
        </w:rPr>
        <w:t>templates</w:t>
      </w:r>
      <w:proofErr w:type="spellEnd"/>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proofErr w:type="spellStart"/>
      <w:r w:rsidR="006D0E81">
        <w:rPr>
          <w:i/>
        </w:rPr>
        <w:t>d</w:t>
      </w:r>
      <w:r w:rsidR="006D0E81" w:rsidRPr="00F07A8A">
        <w:rPr>
          <w:i/>
        </w:rPr>
        <w:t>ashboards</w:t>
      </w:r>
      <w:proofErr w:type="spellEnd"/>
      <w:r w:rsidR="006D0E81" w:rsidRPr="002B2829">
        <w:t>)</w:t>
      </w:r>
      <w:r w:rsidR="006D0E81">
        <w:t>,</w:t>
      </w:r>
      <w:r w:rsidR="004E2034">
        <w:t xml:space="preserve"> </w:t>
      </w:r>
      <w:r w:rsidR="006D0E81">
        <w:t xml:space="preserve">gerados a partir de dados obtidos de </w:t>
      </w:r>
      <w:r w:rsidR="00C85C22">
        <w:t xml:space="preserve">um arquivo </w:t>
      </w:r>
      <w:r w:rsidR="00035B0C">
        <w:t xml:space="preserve">CSV </w:t>
      </w:r>
      <w:r w:rsidR="00600FD0">
        <w:t>(</w:t>
      </w:r>
      <w:proofErr w:type="spellStart"/>
      <w:r w:rsidR="00600FD0">
        <w:t>Comma</w:t>
      </w:r>
      <w:proofErr w:type="spellEnd"/>
      <w:r w:rsidR="00600FD0">
        <w:t xml:space="preserve"> </w:t>
      </w:r>
      <w:proofErr w:type="spellStart"/>
      <w:r w:rsidR="00600FD0">
        <w:t>Separated</w:t>
      </w:r>
      <w:proofErr w:type="spellEnd"/>
      <w:r w:rsidR="00600FD0">
        <w:t xml:space="preserve"> </w:t>
      </w:r>
      <w:proofErr w:type="spellStart"/>
      <w:r w:rsidR="00600FD0">
        <w:t>Values</w:t>
      </w:r>
      <w:proofErr w:type="spellEnd"/>
      <w:r w:rsidR="00600FD0">
        <w:t>, ou Valores separados por vírgula)</w:t>
      </w:r>
      <w:r w:rsidR="006D0E81">
        <w:t>.</w:t>
      </w:r>
      <w:r w:rsidR="00017328">
        <w:t xml:space="preserve"> </w:t>
      </w:r>
    </w:p>
    <w:p w14:paraId="6F8678F8" w14:textId="77777777"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14:paraId="14DBAAC6" w14:textId="77777777"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proofErr w:type="spellStart"/>
      <w:r w:rsidR="00930555">
        <w:t>Javascript</w:t>
      </w:r>
      <w:proofErr w:type="spellEnd"/>
      <w:r w:rsidR="00930555">
        <w: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w:t>
      </w:r>
      <w:proofErr w:type="spellStart"/>
      <w:r w:rsidR="00017328">
        <w:t>Javascript</w:t>
      </w:r>
      <w:proofErr w:type="spellEnd"/>
      <w:r w:rsidR="00017328">
        <w:t xml:space="preserve">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14:paraId="4A3317F7" w14:textId="77777777"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spellStart"/>
      <w:proofErr w:type="gramStart"/>
      <w:r w:rsidR="00846DD4">
        <w:t>JavaFX</w:t>
      </w:r>
      <w:proofErr w:type="spellEnd"/>
      <w:proofErr w:type="gramEnd"/>
      <w:r w:rsidR="00846DD4">
        <w:t xml:space="preserve"> 8.</w:t>
      </w:r>
      <w:r w:rsidR="00722E4C">
        <w:t xml:space="preserve"> </w:t>
      </w:r>
    </w:p>
    <w:p w14:paraId="252B34C0" w14:textId="77777777" w:rsidR="00722E4C" w:rsidRDefault="00722E4C" w:rsidP="00722E4C">
      <w:pPr>
        <w:ind w:firstLine="567"/>
      </w:pPr>
    </w:p>
    <w:p w14:paraId="0593714F" w14:textId="77777777" w:rsidR="00D0465E" w:rsidRDefault="00634CA7" w:rsidP="00634CA7">
      <w:pPr>
        <w:pStyle w:val="Ttulo2"/>
      </w:pPr>
      <w:bookmarkStart w:id="173" w:name="_Toc35796555"/>
      <w:r>
        <w:t xml:space="preserve">1.2 </w:t>
      </w:r>
      <w:r w:rsidR="00017328" w:rsidRPr="00634CA7">
        <w:t>Procedimentos</w:t>
      </w:r>
      <w:r w:rsidR="00017328" w:rsidRPr="001E2AB8">
        <w:t xml:space="preserve"> metodológicos</w:t>
      </w:r>
      <w:bookmarkEnd w:id="173"/>
    </w:p>
    <w:p w14:paraId="046EA916" w14:textId="77777777" w:rsidR="0040008C" w:rsidRPr="0040008C" w:rsidRDefault="0040008C" w:rsidP="0040008C"/>
    <w:p w14:paraId="24596C1D" w14:textId="77777777"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15955414" w14:textId="77777777"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CC737F1" w14:textId="77777777"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21B9E6A1" w14:textId="77777777" w:rsidR="00194846" w:rsidRPr="002B2829" w:rsidRDefault="00194846" w:rsidP="00F319EF">
      <w:pPr>
        <w:rPr>
          <w:rFonts w:cs="Times New Roman"/>
        </w:rPr>
      </w:pPr>
    </w:p>
    <w:p w14:paraId="73D16C4D" w14:textId="77777777" w:rsidR="009C07DD" w:rsidRDefault="006D2F59" w:rsidP="00634CA7">
      <w:pPr>
        <w:pStyle w:val="Ttulo2"/>
      </w:pPr>
      <w:bookmarkStart w:id="174" w:name="_Toc498681701"/>
      <w:bookmarkStart w:id="175" w:name="_Toc35796556"/>
      <w:proofErr w:type="gramStart"/>
      <w:r>
        <w:t>1.</w:t>
      </w:r>
      <w:r w:rsidR="00735E60">
        <w:t>3</w:t>
      </w:r>
      <w:r>
        <w:t xml:space="preserve"> </w:t>
      </w:r>
      <w:bookmarkEnd w:id="174"/>
      <w:r w:rsidRPr="00634CA7">
        <w:t>Organização</w:t>
      </w:r>
      <w:proofErr w:type="gramEnd"/>
      <w:r>
        <w:t xml:space="preserve"> do trabalho</w:t>
      </w:r>
      <w:bookmarkEnd w:id="175"/>
    </w:p>
    <w:p w14:paraId="4434C08E" w14:textId="77777777" w:rsidR="0040008C" w:rsidRPr="0040008C" w:rsidRDefault="0040008C" w:rsidP="0040008C"/>
    <w:p w14:paraId="36CBE7B8" w14:textId="77777777"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7855968" w14:textId="77777777" w:rsidR="00015B19" w:rsidRDefault="002B7DBB" w:rsidP="00C85C22">
      <w:r>
        <w:tab/>
        <w:t>No capítulo 3</w:t>
      </w:r>
      <w:r w:rsidR="003B46E8">
        <w:t>,</w:t>
      </w:r>
      <w:r w:rsidR="00015B19">
        <w:t xml:space="preserve"> são apresentadas soluções de software correlatas à aplicação proposta neste trabalho.</w:t>
      </w:r>
    </w:p>
    <w:p w14:paraId="61C3C345" w14:textId="77777777" w:rsidR="002B7DBB" w:rsidRDefault="000C31BA" w:rsidP="00C85C22">
      <w:r>
        <w:tab/>
        <w:t>No capítulo 4,</w:t>
      </w:r>
      <w:r w:rsidR="002B7DBB">
        <w:t xml:space="preserve"> </w:t>
      </w:r>
      <w:r w:rsidR="003B46E8">
        <w:t>apresenta</w:t>
      </w:r>
      <w:r w:rsidR="002B7DBB">
        <w:t xml:space="preserve">-se o projeto da aplicação geradora de </w:t>
      </w:r>
      <w:proofErr w:type="spellStart"/>
      <w:r w:rsidR="00F07A8A" w:rsidRPr="00F07A8A">
        <w:rPr>
          <w:i/>
        </w:rPr>
        <w:t>dashboards</w:t>
      </w:r>
      <w:proofErr w:type="spellEnd"/>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14:paraId="2E271BC3" w14:textId="77777777" w:rsidR="00F3745A" w:rsidRDefault="00F3745A" w:rsidP="0040008C">
      <w:pPr>
        <w:spacing w:after="160" w:line="240" w:lineRule="auto"/>
        <w:jc w:val="left"/>
      </w:pPr>
    </w:p>
    <w:p w14:paraId="2D60DEAF" w14:textId="77777777" w:rsidR="0040008C" w:rsidRDefault="0040008C">
      <w:pPr>
        <w:spacing w:after="160" w:line="240" w:lineRule="auto"/>
        <w:jc w:val="left"/>
        <w:rPr>
          <w:rFonts w:eastAsiaTheme="majorEastAsia" w:cstheme="majorBidi"/>
          <w:b/>
          <w:szCs w:val="32"/>
        </w:rPr>
      </w:pPr>
      <w:r>
        <w:br w:type="page"/>
      </w:r>
    </w:p>
    <w:p w14:paraId="784BA70D" w14:textId="77777777" w:rsidR="00F3745A" w:rsidRDefault="00F3745A" w:rsidP="00425F6F">
      <w:pPr>
        <w:pStyle w:val="Ttulo1"/>
      </w:pPr>
      <w:bookmarkStart w:id="176" w:name="_Toc35796557"/>
      <w:proofErr w:type="gramStart"/>
      <w:r>
        <w:lastRenderedPageBreak/>
        <w:t>2</w:t>
      </w:r>
      <w:proofErr w:type="gramEnd"/>
      <w:r>
        <w:t xml:space="preserve"> </w:t>
      </w:r>
      <w:r w:rsidRPr="00634CA7">
        <w:t>FUNDAMENTAÇÃO</w:t>
      </w:r>
      <w:r>
        <w:t xml:space="preserve"> TEÓRICA</w:t>
      </w:r>
      <w:bookmarkEnd w:id="176"/>
    </w:p>
    <w:p w14:paraId="0954A8DE" w14:textId="77777777" w:rsidR="0040008C" w:rsidRPr="0040008C" w:rsidRDefault="0040008C" w:rsidP="0040008C"/>
    <w:p w14:paraId="0FDF0BF7" w14:textId="77777777"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14:paraId="7ADAC8DC" w14:textId="77777777" w:rsidR="00683CDD" w:rsidRDefault="00683CDD" w:rsidP="00683CDD"/>
    <w:p w14:paraId="3658A0B9" w14:textId="77777777" w:rsidR="00683CDD" w:rsidRDefault="00683CDD" w:rsidP="00634CA7">
      <w:pPr>
        <w:pStyle w:val="Ttulo2"/>
      </w:pPr>
      <w:bookmarkStart w:id="177" w:name="_Toc35796558"/>
      <w:r w:rsidRPr="005D0641">
        <w:t xml:space="preserve">2.1 </w:t>
      </w:r>
      <w:proofErr w:type="gramStart"/>
      <w:r w:rsidR="00B36747" w:rsidRPr="005D0641">
        <w:t>Reuso</w:t>
      </w:r>
      <w:proofErr w:type="gramEnd"/>
      <w:r w:rsidRPr="005D0641">
        <w:t xml:space="preserve"> de Software</w:t>
      </w:r>
      <w:bookmarkEnd w:id="177"/>
    </w:p>
    <w:p w14:paraId="011ABC57" w14:textId="77777777" w:rsidR="0040008C" w:rsidRPr="0040008C" w:rsidRDefault="0040008C" w:rsidP="0040008C"/>
    <w:p w14:paraId="79B814FE" w14:textId="77777777"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14:paraId="260A47BE" w14:textId="77777777"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14:paraId="736EFF97" w14:textId="77777777"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04502D35"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14:paraId="12E30CB8" w14:textId="77777777" w:rsidR="00266BE8" w:rsidRDefault="003B65F4" w:rsidP="00683CDD">
      <w:r>
        <w:tab/>
      </w:r>
      <w:r w:rsidR="00FD151D">
        <w:t>A</w:t>
      </w:r>
      <w:r w:rsidR="000F350E">
        <w:t xml:space="preserve">pesar do potencial naturalmente </w:t>
      </w:r>
      <w:proofErr w:type="spellStart"/>
      <w:r w:rsidR="000F350E">
        <w:t>reusável</w:t>
      </w:r>
      <w:proofErr w:type="spellEnd"/>
      <w:r w:rsidR="000F350E">
        <w:t xml:space="preserve">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2B6BA6BE"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14:paraId="5BE88DD4" w14:textId="77777777"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0395F0CF" w14:textId="77777777"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2A43F32B" w14:textId="77777777"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0BD4746B" w14:textId="77777777" w:rsidR="0040008C" w:rsidRDefault="0040008C" w:rsidP="0044798B"/>
    <w:p w14:paraId="7082DE65" w14:textId="77777777"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14:paraId="679ACB5D" w14:textId="77777777"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3878A699" w14:textId="77777777"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079C0012" w14:textId="77777777"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06BB66C5" w14:textId="77777777" w:rsidR="00513D41" w:rsidRDefault="00513D41" w:rsidP="00513D41"/>
    <w:p w14:paraId="5E6237D5" w14:textId="77777777" w:rsidR="00E15DF9" w:rsidRDefault="00E15DF9" w:rsidP="00513D41"/>
    <w:p w14:paraId="7904BCEB" w14:textId="77777777" w:rsidR="00A21D88" w:rsidRDefault="00A21D88" w:rsidP="00242CEC">
      <w:pPr>
        <w:pStyle w:val="Ttulo3"/>
      </w:pPr>
      <w:bookmarkStart w:id="178" w:name="_Toc35796559"/>
      <w:r>
        <w:lastRenderedPageBreak/>
        <w:t>2.1.</w:t>
      </w:r>
      <w:r w:rsidR="005D0641">
        <w:t>1</w:t>
      </w:r>
      <w:r>
        <w:t xml:space="preserve"> Técnicas de aplicação de reuso de software</w:t>
      </w:r>
      <w:bookmarkEnd w:id="178"/>
    </w:p>
    <w:p w14:paraId="45D07BB5" w14:textId="77777777" w:rsidR="0040008C" w:rsidRPr="0040008C" w:rsidRDefault="0040008C" w:rsidP="0040008C"/>
    <w:p w14:paraId="6A269DCD" w14:textId="77777777"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14:paraId="6680B383" w14:textId="77777777"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27393F6" w14:textId="77777777" w:rsidR="00E15DF9" w:rsidRDefault="00E15DF9" w:rsidP="0069698E"/>
    <w:p w14:paraId="5700295F" w14:textId="77777777"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3C3FF5A8" w14:textId="77777777" w:rsidR="00F56C4E" w:rsidRPr="007A4954" w:rsidRDefault="00F56C4E" w:rsidP="00313A1D">
      <w:pPr>
        <w:jc w:val="center"/>
        <w:rPr>
          <w:b/>
          <w:sz w:val="20"/>
          <w:szCs w:val="20"/>
        </w:rPr>
      </w:pPr>
    </w:p>
    <w:p w14:paraId="7CC00731" w14:textId="77777777" w:rsidR="0055626F" w:rsidRDefault="00C4192F" w:rsidP="00C4192F">
      <w:pPr>
        <w:jc w:val="center"/>
      </w:pPr>
      <w:r>
        <w:rPr>
          <w:noProof/>
          <w:lang w:eastAsia="pt-BR"/>
        </w:rPr>
        <w:drawing>
          <wp:inline distT="0" distB="0" distL="0" distR="0" wp14:anchorId="73B0D41D" wp14:editId="61C6459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DE0E8D8" w14:textId="77777777"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14:paraId="6851A505" w14:textId="77777777" w:rsidR="00CC76A5" w:rsidRDefault="00CC76A5" w:rsidP="00CC76A5">
      <w:pPr>
        <w:jc w:val="left"/>
        <w:rPr>
          <w:sz w:val="20"/>
          <w:szCs w:val="20"/>
        </w:rPr>
      </w:pPr>
    </w:p>
    <w:p w14:paraId="1F34A914" w14:textId="77777777"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14:paraId="42472C32" w14:textId="77777777"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14:paraId="2A18A9AB" w14:textId="77777777" w:rsidTr="00957D16">
        <w:tc>
          <w:tcPr>
            <w:tcW w:w="2943" w:type="dxa"/>
            <w:shd w:val="clear" w:color="auto" w:fill="D0CECE" w:themeFill="background2" w:themeFillShade="E6"/>
          </w:tcPr>
          <w:p w14:paraId="3F776264"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62066334" w14:textId="77777777" w:rsidR="00025096" w:rsidRPr="00A47608" w:rsidRDefault="00025096" w:rsidP="00025096">
            <w:pPr>
              <w:jc w:val="center"/>
              <w:rPr>
                <w:b/>
                <w:sz w:val="20"/>
                <w:szCs w:val="20"/>
              </w:rPr>
            </w:pPr>
            <w:r w:rsidRPr="00A47608">
              <w:rPr>
                <w:b/>
                <w:sz w:val="20"/>
                <w:szCs w:val="20"/>
              </w:rPr>
              <w:t>DESCRIÇÃO</w:t>
            </w:r>
          </w:p>
        </w:tc>
      </w:tr>
      <w:tr w:rsidR="00025096" w14:paraId="66E5A3F7" w14:textId="77777777" w:rsidTr="00957D16">
        <w:tc>
          <w:tcPr>
            <w:tcW w:w="2943" w:type="dxa"/>
          </w:tcPr>
          <w:p w14:paraId="0F31CE8E"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04CDD15E"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1FFCCA3D" w14:textId="77777777" w:rsidTr="00957D16">
        <w:tc>
          <w:tcPr>
            <w:tcW w:w="2943" w:type="dxa"/>
          </w:tcPr>
          <w:p w14:paraId="12D02A01"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56E811B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0694F76A" w14:textId="77777777" w:rsidTr="00957D16">
        <w:tc>
          <w:tcPr>
            <w:tcW w:w="2943" w:type="dxa"/>
          </w:tcPr>
          <w:p w14:paraId="3FE74C71"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76C736D"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0CD9E6C" w14:textId="77777777" w:rsidTr="00957D16">
        <w:tc>
          <w:tcPr>
            <w:tcW w:w="2943" w:type="dxa"/>
          </w:tcPr>
          <w:p w14:paraId="1BE456AE"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21DE1B64"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60D7DB30" w14:textId="77777777" w:rsidTr="00957D16">
        <w:tc>
          <w:tcPr>
            <w:tcW w:w="2943" w:type="dxa"/>
          </w:tcPr>
          <w:p w14:paraId="4B437FEF"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778FC079"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60B35F53" w14:textId="77777777" w:rsidTr="00957D16">
        <w:tc>
          <w:tcPr>
            <w:tcW w:w="2943" w:type="dxa"/>
          </w:tcPr>
          <w:p w14:paraId="5400BCBE" w14:textId="77777777"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14:paraId="3B55ABF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0E3925B4" w14:textId="77777777" w:rsidTr="00957D16">
        <w:tc>
          <w:tcPr>
            <w:tcW w:w="2943" w:type="dxa"/>
          </w:tcPr>
          <w:p w14:paraId="5C5CD442"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7047D166"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23C071DC" w14:textId="77777777" w:rsidTr="00957D16">
        <w:tc>
          <w:tcPr>
            <w:tcW w:w="2943" w:type="dxa"/>
          </w:tcPr>
          <w:p w14:paraId="41681061" w14:textId="77777777" w:rsidR="00957D16" w:rsidRDefault="00B21778" w:rsidP="00957D16">
            <w:pPr>
              <w:spacing w:line="240" w:lineRule="auto"/>
              <w:jc w:val="left"/>
              <w:rPr>
                <w:sz w:val="20"/>
                <w:szCs w:val="20"/>
              </w:rPr>
            </w:pPr>
            <w:proofErr w:type="spellStart"/>
            <w:r>
              <w:rPr>
                <w:sz w:val="20"/>
                <w:szCs w:val="20"/>
              </w:rPr>
              <w:t>Reúso</w:t>
            </w:r>
            <w:proofErr w:type="spellEnd"/>
            <w:r>
              <w:rPr>
                <w:sz w:val="20"/>
                <w:szCs w:val="20"/>
              </w:rPr>
              <w:t xml:space="preserve"> de produtos COTS</w:t>
            </w:r>
          </w:p>
        </w:tc>
        <w:tc>
          <w:tcPr>
            <w:tcW w:w="6268" w:type="dxa"/>
          </w:tcPr>
          <w:p w14:paraId="50493699"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23AB985F" w14:textId="77777777" w:rsidTr="00957D16">
        <w:tc>
          <w:tcPr>
            <w:tcW w:w="2943" w:type="dxa"/>
          </w:tcPr>
          <w:p w14:paraId="28DCDC71" w14:textId="77777777" w:rsidR="00957D16" w:rsidRDefault="00D2752F" w:rsidP="00957D16">
            <w:pPr>
              <w:spacing w:line="240" w:lineRule="auto"/>
              <w:jc w:val="left"/>
              <w:rPr>
                <w:sz w:val="20"/>
                <w:szCs w:val="20"/>
              </w:rPr>
            </w:pPr>
            <w:r>
              <w:rPr>
                <w:sz w:val="20"/>
                <w:szCs w:val="20"/>
              </w:rPr>
              <w:t>Sistemas de ERP</w:t>
            </w:r>
          </w:p>
        </w:tc>
        <w:tc>
          <w:tcPr>
            <w:tcW w:w="6268" w:type="dxa"/>
          </w:tcPr>
          <w:p w14:paraId="3C019485"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0C954970" w14:textId="77777777" w:rsidTr="00957D16">
        <w:tc>
          <w:tcPr>
            <w:tcW w:w="2943" w:type="dxa"/>
          </w:tcPr>
          <w:p w14:paraId="09013720"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0EAC8C76"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18729155" w14:textId="77777777" w:rsidTr="00957D16">
        <w:tc>
          <w:tcPr>
            <w:tcW w:w="2943" w:type="dxa"/>
          </w:tcPr>
          <w:p w14:paraId="562EF480"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6266AFC9"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54C4B5D9" w14:textId="77777777" w:rsidTr="00957D16">
        <w:tc>
          <w:tcPr>
            <w:tcW w:w="2943" w:type="dxa"/>
          </w:tcPr>
          <w:p w14:paraId="7E3E1F2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303DFAA1"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3974DC69" w14:textId="77777777" w:rsidTr="00957D16">
        <w:tc>
          <w:tcPr>
            <w:tcW w:w="2943" w:type="dxa"/>
          </w:tcPr>
          <w:p w14:paraId="19812AFD"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0B5AE7A2"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34620E1D" w14:textId="77777777" w:rsidTr="00957D16">
        <w:tc>
          <w:tcPr>
            <w:tcW w:w="2943" w:type="dxa"/>
          </w:tcPr>
          <w:p w14:paraId="53388894"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3ADC66D7"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30C4375E" w14:textId="77777777"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14:paraId="728CD9E7" w14:textId="77777777" w:rsidR="00A47608" w:rsidRPr="00A47608" w:rsidRDefault="00A47608" w:rsidP="00596C30">
      <w:pPr>
        <w:jc w:val="center"/>
        <w:rPr>
          <w:b/>
          <w:sz w:val="20"/>
          <w:szCs w:val="20"/>
        </w:rPr>
      </w:pPr>
    </w:p>
    <w:p w14:paraId="20905B12" w14:textId="77777777"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proofErr w:type="spellStart"/>
      <w:r w:rsidR="00F07A8A" w:rsidRPr="00157363">
        <w:rPr>
          <w:i/>
        </w:rPr>
        <w:t>dashboards</w:t>
      </w:r>
      <w:proofErr w:type="spellEnd"/>
      <w:r w:rsidR="00D2752F">
        <w:t>.</w:t>
      </w:r>
    </w:p>
    <w:p w14:paraId="5D028798" w14:textId="77777777" w:rsidR="00D2752F" w:rsidRDefault="00D2752F" w:rsidP="00025096"/>
    <w:p w14:paraId="4518CC0D" w14:textId="77777777" w:rsidR="00D2752F" w:rsidRDefault="00D2752F" w:rsidP="00242CEC">
      <w:pPr>
        <w:pStyle w:val="Ttulo3"/>
      </w:pPr>
      <w:bookmarkStart w:id="179" w:name="_Toc35796560"/>
      <w:r>
        <w:t>2.1.</w:t>
      </w:r>
      <w:r w:rsidR="005D0641">
        <w:t>2</w:t>
      </w:r>
      <w:r>
        <w:t xml:space="preserve"> </w:t>
      </w:r>
      <w:r w:rsidR="00AB7A2D" w:rsidRPr="00A47608">
        <w:t>Gera</w:t>
      </w:r>
      <w:r w:rsidR="00D94A1A" w:rsidRPr="00A47608">
        <w:t>dores</w:t>
      </w:r>
      <w:r w:rsidR="005C5511">
        <w:t xml:space="preserve"> de </w:t>
      </w:r>
      <w:r w:rsidR="00AB7A2D">
        <w:t>programas</w:t>
      </w:r>
      <w:bookmarkEnd w:id="179"/>
    </w:p>
    <w:p w14:paraId="6358F5E6" w14:textId="77777777" w:rsidR="008A6CDB" w:rsidRPr="008A6CDB" w:rsidRDefault="008A6CDB" w:rsidP="008A6CDB"/>
    <w:p w14:paraId="66DE56F6" w14:textId="77777777"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7ABB1679" w14:textId="77777777"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14:paraId="765A0A81" w14:textId="77777777"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7751DC17"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proofErr w:type="spellStart"/>
      <w:r w:rsidRPr="00BA0AD1">
        <w:rPr>
          <w:i/>
        </w:rPr>
        <w:t>templates</w:t>
      </w:r>
      <w:proofErr w:type="spellEnd"/>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14:paraId="1A75477C"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w:t>
      </w:r>
      <w:proofErr w:type="gramStart"/>
      <w:r w:rsidR="00616E7B">
        <w:t>gerado</w:t>
      </w:r>
      <w:proofErr w:type="gramEnd"/>
      <w:r w:rsidR="00616E7B">
        <w:t xml:space="preserve"> </w:t>
      </w:r>
      <w:r w:rsidR="00F4107C">
        <w:fldChar w:fldCharType="begin" w:fldLock="1"/>
      </w:r>
      <w:r w:rsidR="007A441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publisher":"USP","title":"Um Gerador de aplicações configurável","type":"thesis"},"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14:paraId="20440D88" w14:textId="77777777" w:rsidR="002678B9" w:rsidRDefault="002678B9">
      <w:r>
        <w:tab/>
      </w:r>
    </w:p>
    <w:p w14:paraId="6DC7D7B2" w14:textId="77777777" w:rsidR="00E54112" w:rsidRDefault="00E54112" w:rsidP="00A47608">
      <w:pPr>
        <w:pStyle w:val="Ttulo2"/>
      </w:pPr>
      <w:bookmarkStart w:id="180" w:name="_Toc35796561"/>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proofErr w:type="spellStart"/>
      <w:r w:rsidR="00F400CB" w:rsidRPr="00594A58">
        <w:rPr>
          <w:i/>
        </w:rPr>
        <w:t>Template</w:t>
      </w:r>
      <w:proofErr w:type="spellEnd"/>
      <w:r w:rsidR="00F400CB" w:rsidRPr="00594A58">
        <w:rPr>
          <w:i/>
        </w:rPr>
        <w:t xml:space="preserve"> </w:t>
      </w:r>
      <w:proofErr w:type="spellStart"/>
      <w:r w:rsidR="00F400CB" w:rsidRPr="00594A58">
        <w:rPr>
          <w:i/>
        </w:rPr>
        <w:t>Engines</w:t>
      </w:r>
      <w:proofErr w:type="spellEnd"/>
      <w:r w:rsidR="00F400CB" w:rsidRPr="005D0641">
        <w:t>)</w:t>
      </w:r>
      <w:bookmarkEnd w:id="180"/>
    </w:p>
    <w:p w14:paraId="26AAB7D5" w14:textId="77777777" w:rsidR="0040008C" w:rsidRPr="0040008C" w:rsidRDefault="0040008C" w:rsidP="0040008C"/>
    <w:p w14:paraId="7E5B3D11"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0D42BB73" w14:textId="77777777"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14:paraId="541DF16F" w14:textId="77777777" w:rsidR="0040008C" w:rsidRDefault="0040008C" w:rsidP="008A6CDB">
      <w:pPr>
        <w:spacing w:line="240" w:lineRule="auto"/>
      </w:pPr>
    </w:p>
    <w:p w14:paraId="1BC4142E" w14:textId="77777777" w:rsidR="00EA78D8" w:rsidRDefault="00EA78D8" w:rsidP="00242CEC">
      <w:pPr>
        <w:pStyle w:val="Ttulo3"/>
      </w:pPr>
      <w:bookmarkStart w:id="181" w:name="_Toc35796562"/>
      <w:r w:rsidRPr="00EA78D8">
        <w:t>2.2.1 Elementos básicos de motores de gabarito</w:t>
      </w:r>
      <w:bookmarkEnd w:id="181"/>
    </w:p>
    <w:p w14:paraId="4C46EEEB" w14:textId="77777777" w:rsidR="0040008C" w:rsidRPr="0040008C" w:rsidRDefault="0040008C" w:rsidP="0040008C"/>
    <w:p w14:paraId="58488EC7"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14:paraId="729A4739"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14:paraId="23AB5B3B" w14:textId="77777777"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14:paraId="7FD7B448" w14:textId="77777777"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112C23CC" w14:textId="77777777" w:rsidR="00A47608" w:rsidRDefault="00A47608">
      <w:pPr>
        <w:spacing w:after="160" w:line="240" w:lineRule="auto"/>
        <w:jc w:val="left"/>
        <w:rPr>
          <w:b/>
          <w:sz w:val="20"/>
          <w:szCs w:val="20"/>
        </w:rPr>
      </w:pPr>
      <w:r>
        <w:rPr>
          <w:b/>
          <w:sz w:val="20"/>
          <w:szCs w:val="20"/>
        </w:rPr>
        <w:br w:type="page"/>
      </w:r>
    </w:p>
    <w:p w14:paraId="6566037A" w14:textId="77777777"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15A04C45" w14:textId="1689A1D5" w:rsidR="00D70236" w:rsidRDefault="00C80A7F" w:rsidP="005A0E94">
      <w:pPr>
        <w:jc w:val="center"/>
      </w:pPr>
      <w:r>
        <w:rPr>
          <w:noProof/>
          <w:lang w:eastAsia="pt-BR"/>
        </w:rPr>
        <mc:AlternateContent>
          <mc:Choice Requires="wps">
            <w:drawing>
              <wp:anchor distT="0" distB="0" distL="114300" distR="114300" simplePos="0" relativeHeight="251667968" behindDoc="0" locked="0" layoutInCell="1" allowOverlap="1" wp14:anchorId="0E685872" wp14:editId="60722887">
                <wp:simplePos x="0" y="0"/>
                <wp:positionH relativeFrom="column">
                  <wp:posOffset>3154045</wp:posOffset>
                </wp:positionH>
                <wp:positionV relativeFrom="paragraph">
                  <wp:posOffset>942975</wp:posOffset>
                </wp:positionV>
                <wp:extent cx="1796415" cy="304800"/>
                <wp:effectExtent l="0" t="0" r="13335" b="19050"/>
                <wp:wrapNone/>
                <wp:docPr id="12"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6415"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109D7383" w14:textId="77777777" w:rsidR="004C19AA" w:rsidRPr="00151AEB" w:rsidRDefault="004C19AA"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" fillcolor="white [3212]" strokecolor="#ffc000 [3207]" strokeweight=".5pt">
                <v:path arrowok="t"/>
                <v:textbox>
                  <w:txbxContent>
                    <w:p w14:paraId="109D7383" w14:textId="77777777" w:rsidR="004C19AA" w:rsidRPr="00151AEB" w:rsidRDefault="004C19AA"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5415D5CB" wp14:editId="0EB34652">
                <wp:simplePos x="0" y="0"/>
                <wp:positionH relativeFrom="column">
                  <wp:posOffset>574675</wp:posOffset>
                </wp:positionH>
                <wp:positionV relativeFrom="paragraph">
                  <wp:posOffset>61595</wp:posOffset>
                </wp:positionV>
                <wp:extent cx="792480" cy="342900"/>
                <wp:effectExtent l="0" t="0" r="26670" b="19050"/>
                <wp:wrapNone/>
                <wp:docPr id="21" name="Retâ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AB8B56A" w14:textId="77777777" w:rsidR="004C19AA" w:rsidRDefault="004C19AA"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" fillcolor="white [3212]" strokecolor="#ffc000 [3207]" strokeweight=".5pt">
                <v:path arrowok="t"/>
                <v:textbox>
                  <w:txbxContent>
                    <w:p w14:paraId="5AB8B56A" w14:textId="77777777" w:rsidR="004C19AA" w:rsidRDefault="004C19AA"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64B7B86B" wp14:editId="5D34863B">
                <wp:simplePos x="0" y="0"/>
                <wp:positionH relativeFrom="column">
                  <wp:posOffset>4253865</wp:posOffset>
                </wp:positionH>
                <wp:positionV relativeFrom="paragraph">
                  <wp:posOffset>60960</wp:posOffset>
                </wp:positionV>
                <wp:extent cx="1021080" cy="451485"/>
                <wp:effectExtent l="0" t="0" r="26670" b="24765"/>
                <wp:wrapNone/>
                <wp:docPr id="22" name="Retâ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45148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C308FF8" w14:textId="77777777" w:rsidR="004C19AA" w:rsidRPr="00151AEB" w:rsidRDefault="004C19AA"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" fillcolor="white [3212]" strokecolor="#ffc000 [3207]" strokeweight=".5pt">
                <v:path arrowok="t"/>
                <v:textbox>
                  <w:txbxContent>
                    <w:p w14:paraId="5C308FF8" w14:textId="77777777" w:rsidR="004C19AA" w:rsidRPr="00151AEB" w:rsidRDefault="004C19AA"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Pr>
          <w:noProof/>
          <w:lang w:eastAsia="pt-BR"/>
        </w:rPr>
        <mc:AlternateContent>
          <mc:Choice Requires="wps">
            <w:drawing>
              <wp:anchor distT="0" distB="0" distL="114300" distR="114300" simplePos="0" relativeHeight="251665920" behindDoc="0" locked="0" layoutInCell="1" allowOverlap="1" wp14:anchorId="772ABB62" wp14:editId="0401E7D9">
                <wp:simplePos x="0" y="0"/>
                <wp:positionH relativeFrom="column">
                  <wp:posOffset>4168140</wp:posOffset>
                </wp:positionH>
                <wp:positionV relativeFrom="paragraph">
                  <wp:posOffset>2472690</wp:posOffset>
                </wp:positionV>
                <wp:extent cx="1021080" cy="352425"/>
                <wp:effectExtent l="0" t="0" r="26670" b="28575"/>
                <wp:wrapNone/>
                <wp:docPr id="24"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64477B3" w14:textId="77777777" w:rsidR="004C19AA" w:rsidRDefault="004C19AA"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" fillcolor="white [3212]" strokecolor="#ffc000 [3207]" strokeweight=".5pt">
                <v:path arrowok="t"/>
                <v:textbox>
                  <w:txbxContent>
                    <w:p w14:paraId="564477B3" w14:textId="77777777" w:rsidR="004C19AA" w:rsidRDefault="004C19AA" w:rsidP="00151AEB">
                      <w:pPr>
                        <w:spacing w:line="240" w:lineRule="auto"/>
                        <w:jc w:val="center"/>
                      </w:pPr>
                      <w:proofErr w:type="gramStart"/>
                      <w:r>
                        <w:t>dashboard</w:t>
                      </w:r>
                      <w:proofErr w:type="gramEnd"/>
                    </w:p>
                  </w:txbxContent>
                </v:textbox>
              </v:rect>
            </w:pict>
          </mc:Fallback>
        </mc:AlternateContent>
      </w:r>
      <w:r>
        <w:rPr>
          <w:noProof/>
          <w:lang w:eastAsia="pt-BR"/>
        </w:rPr>
        <mc:AlternateContent>
          <mc:Choice Requires="wps">
            <w:drawing>
              <wp:anchor distT="0" distB="0" distL="114300" distR="114300" simplePos="0" relativeHeight="251660800" behindDoc="0" locked="0" layoutInCell="1" allowOverlap="1" wp14:anchorId="3D6388A0" wp14:editId="4E698347">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70AA140E" w14:textId="77777777" w:rsidR="004C19AA" w:rsidRDefault="004C19AA"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" fillcolor="white [3212]" strokecolor="#ffc000 [3207]" strokeweight=".5pt">
                <v:path arrowok="t"/>
                <v:textbox>
                  <w:txbxContent>
                    <w:p w14:paraId="70AA140E" w14:textId="77777777" w:rsidR="004C19AA" w:rsidRDefault="004C19AA"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2E7D3CDD" wp14:editId="1594C2DA">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419AAA97" w14:textId="77777777"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14:paraId="658F2D2F" w14:textId="77777777" w:rsidR="00E82273" w:rsidRDefault="00076846" w:rsidP="00B30AB7">
      <w:r>
        <w:tab/>
      </w:r>
    </w:p>
    <w:p w14:paraId="40C5451B" w14:textId="77777777"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 xml:space="preserve">ferramentas, como o Apache </w:t>
      </w:r>
      <w:proofErr w:type="spellStart"/>
      <w:r w:rsidR="00076846">
        <w:t>Velocity</w:t>
      </w:r>
      <w:proofErr w:type="spellEnd"/>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w:t>
      </w:r>
      <w:proofErr w:type="spellStart"/>
      <w:r w:rsidR="00076846">
        <w:t>Freemarker</w:t>
      </w:r>
      <w:proofErr w:type="spellEnd"/>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rsidR="00076846">
        <w:t xml:space="preserve"> </w:t>
      </w:r>
    </w:p>
    <w:p w14:paraId="6AF8FF43" w14:textId="77777777" w:rsidR="00334B5B" w:rsidRDefault="00334B5B" w:rsidP="00B30AB7"/>
    <w:p w14:paraId="6D65A11A" w14:textId="77777777" w:rsidR="004A4A5F" w:rsidRDefault="00334B5B" w:rsidP="00334B5B">
      <w:pPr>
        <w:pStyle w:val="Ttulo2"/>
      </w:pPr>
      <w:bookmarkStart w:id="182" w:name="_Toc35796563"/>
      <w:proofErr w:type="gramStart"/>
      <w:r>
        <w:t xml:space="preserve">2.3 </w:t>
      </w:r>
      <w:r w:rsidR="00E82273">
        <w:t>Estado</w:t>
      </w:r>
      <w:proofErr w:type="gramEnd"/>
      <w:r w:rsidR="00E82273">
        <w:t xml:space="preserve"> da arte em motores </w:t>
      </w:r>
      <w:r>
        <w:t>de gabaritos</w:t>
      </w:r>
      <w:bookmarkEnd w:id="182"/>
      <w:r>
        <w:t xml:space="preserve"> </w:t>
      </w:r>
    </w:p>
    <w:p w14:paraId="6EE254B5" w14:textId="77777777" w:rsidR="00334B5B" w:rsidRDefault="00E82273" w:rsidP="00334B5B">
      <w:pPr>
        <w:pStyle w:val="Ttulo2"/>
      </w:pPr>
      <w:r>
        <w:t xml:space="preserve"> </w:t>
      </w:r>
    </w:p>
    <w:p w14:paraId="7BD8A41A" w14:textId="77777777" w:rsidR="0029243E" w:rsidRDefault="00334B5B" w:rsidP="00574EDC">
      <w:r>
        <w:tab/>
        <w:t xml:space="preserve">Para melhor fundamentar o desenvolvimento do protótipo e a decisão de qual a melhor abordagem para o projeto do gerador de </w:t>
      </w:r>
      <w:proofErr w:type="spellStart"/>
      <w:r w:rsidR="00E82273">
        <w:rPr>
          <w:i/>
        </w:rPr>
        <w:t>d</w:t>
      </w:r>
      <w:r w:rsidR="00F07A8A" w:rsidRPr="00F07A8A">
        <w:rPr>
          <w:i/>
        </w:rPr>
        <w:t>ashboards</w:t>
      </w:r>
      <w:proofErr w:type="spellEnd"/>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411C7F7E" w14:textId="77777777" w:rsidR="008A6CDB" w:rsidRDefault="008A6CDB" w:rsidP="008A6CDB">
      <w:pPr>
        <w:spacing w:line="240" w:lineRule="auto"/>
      </w:pPr>
    </w:p>
    <w:p w14:paraId="7D53DCF6" w14:textId="77777777" w:rsidR="00E54112" w:rsidRDefault="00334B5B" w:rsidP="00242CEC">
      <w:pPr>
        <w:pStyle w:val="Ttulo3"/>
      </w:pPr>
      <w:r w:rsidRPr="003173F5">
        <w:t xml:space="preserve"> </w:t>
      </w:r>
      <w:bookmarkStart w:id="183" w:name="_Toc35796564"/>
      <w:r w:rsidR="00E54112" w:rsidRPr="003173F5">
        <w:t xml:space="preserve">2.3.1 Apache </w:t>
      </w:r>
      <w:proofErr w:type="spellStart"/>
      <w:r w:rsidR="00E54112" w:rsidRPr="003173F5">
        <w:t>Velocity</w:t>
      </w:r>
      <w:bookmarkEnd w:id="183"/>
      <w:proofErr w:type="spellEnd"/>
    </w:p>
    <w:p w14:paraId="1550C18E" w14:textId="77777777" w:rsidR="004A4A5F" w:rsidRPr="004A4A5F" w:rsidRDefault="004A4A5F" w:rsidP="004A4A5F"/>
    <w:p w14:paraId="561E258C" w14:textId="77777777" w:rsidR="001F3560" w:rsidRDefault="0029243E" w:rsidP="0029243E">
      <w:r>
        <w:tab/>
      </w:r>
      <w:proofErr w:type="spellStart"/>
      <w:r w:rsidR="00076BEE">
        <w:t>Velocity</w:t>
      </w:r>
      <w:proofErr w:type="spellEnd"/>
      <w:r w:rsidR="00076BEE">
        <w:t xml:space="preserve">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14:paraId="5D935834" w14:textId="77777777" w:rsidR="005D1A5C" w:rsidRDefault="005D1A5C" w:rsidP="0029243E">
      <w:r>
        <w:tab/>
      </w:r>
      <w:r w:rsidR="004D3C0C">
        <w:t xml:space="preserve">Com </w:t>
      </w:r>
      <w:proofErr w:type="spellStart"/>
      <w:r>
        <w:t>Velocity</w:t>
      </w:r>
      <w:proofErr w:type="spellEnd"/>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w:t>
      </w:r>
      <w:proofErr w:type="spellStart"/>
      <w:r w:rsidR="00DB5A62">
        <w:t>Velocity</w:t>
      </w:r>
      <w:proofErr w:type="spellEnd"/>
      <w:r w:rsidR="00DB5A62">
        <w:t xml:space="preserve">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14:paraId="78ABB5C1" w14:textId="77777777" w:rsidR="00317D97" w:rsidRDefault="00D87B15" w:rsidP="0029243E">
      <w:r>
        <w:tab/>
        <w:t xml:space="preserve">A linguagem específica do </w:t>
      </w:r>
      <w:proofErr w:type="spellStart"/>
      <w:r>
        <w:t>Velocity</w:t>
      </w:r>
      <w:proofErr w:type="spellEnd"/>
      <w:r>
        <w:t xml:space="preserve"> é a VTL (</w:t>
      </w:r>
      <w:proofErr w:type="spellStart"/>
      <w:r w:rsidRPr="002662CE">
        <w:rPr>
          <w:i/>
        </w:rPr>
        <w:t>Velocity</w:t>
      </w:r>
      <w:proofErr w:type="spellEnd"/>
      <w:r w:rsidRPr="002662CE">
        <w:rPr>
          <w:i/>
        </w:rPr>
        <w:t xml:space="preserve"> </w:t>
      </w:r>
      <w:proofErr w:type="spellStart"/>
      <w:r w:rsidRPr="002662CE">
        <w:rPr>
          <w:i/>
        </w:rPr>
        <w:t>Template</w:t>
      </w:r>
      <w:proofErr w:type="spellEnd"/>
      <w:r w:rsidRPr="002662CE">
        <w:rPr>
          <w:i/>
        </w:rPr>
        <w:t xml:space="preserve"> </w:t>
      </w:r>
      <w:proofErr w:type="spellStart"/>
      <w:r w:rsidRPr="002662CE">
        <w:rPr>
          <w:i/>
        </w:rP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14:paraId="6E689868" w14:textId="77777777"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14:paraId="3DABD22E" w14:textId="77777777" w:rsidR="004A39B3" w:rsidRDefault="004A39B3" w:rsidP="0029243E">
      <w:r>
        <w:tab/>
        <w:t xml:space="preserve">Os </w:t>
      </w:r>
      <w:proofErr w:type="gramStart"/>
      <w:r>
        <w:t>3</w:t>
      </w:r>
      <w:proofErr w:type="gramEnd"/>
      <w:r>
        <w:t xml:space="preserve"> tipos de referências do </w:t>
      </w:r>
      <w:proofErr w:type="spellStart"/>
      <w:r>
        <w:t>Velocity</w:t>
      </w:r>
      <w:proofErr w:type="spellEnd"/>
      <w:r>
        <w:t xml:space="preserve"> são:</w:t>
      </w:r>
    </w:p>
    <w:p w14:paraId="03AB070E" w14:textId="77777777"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533A5D7B" w14:textId="77777777"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proofErr w:type="spellStart"/>
      <w:r w:rsidRPr="001C22C0">
        <w:rPr>
          <w:i/>
        </w:rPr>
        <w:t>getter</w:t>
      </w:r>
      <w:proofErr w:type="spellEnd"/>
      <w:r w:rsidR="003E1734">
        <w:t xml:space="preserve"> do atributo</w:t>
      </w:r>
      <w:r>
        <w:t>. A definiç</w:t>
      </w:r>
      <w:r w:rsidR="003E1734">
        <w:t xml:space="preserve">ão </w:t>
      </w:r>
      <w:r>
        <w:t xml:space="preserve">no gabarito deve ser feita </w:t>
      </w:r>
      <w:r w:rsidR="003E1734">
        <w:t>da forma $</w:t>
      </w:r>
      <w:proofErr w:type="spellStart"/>
      <w:proofErr w:type="gramStart"/>
      <w:r w:rsidR="003E1734">
        <w:t>objeto.</w:t>
      </w:r>
      <w:proofErr w:type="gramEnd"/>
      <w:r w:rsidR="003E1734">
        <w:t>atributo</w:t>
      </w:r>
      <w:proofErr w:type="spellEnd"/>
      <w:r w:rsidR="002662CE">
        <w:t>.</w:t>
      </w:r>
    </w:p>
    <w:p w14:paraId="012116C6" w14:textId="77777777"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6D734A4C" w14:textId="77777777" w:rsidR="005128AB" w:rsidRDefault="005128AB" w:rsidP="005128AB">
      <w:pPr>
        <w:pStyle w:val="PargrafodaLista"/>
        <w:ind w:left="1080"/>
      </w:pPr>
    </w:p>
    <w:p w14:paraId="7AF6316E"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proofErr w:type="spellStart"/>
      <w:r w:rsidR="00881DD3" w:rsidRPr="005B5AD8">
        <w:t>string</w:t>
      </w:r>
      <w:proofErr w:type="spellEnd"/>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14:paraId="51D33D06" w14:textId="77777777"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2FD8F6F5" w14:textId="77777777" w:rsidR="00353F95" w:rsidRDefault="00353F95" w:rsidP="00240C55"/>
    <w:p w14:paraId="3186DE6F" w14:textId="77777777"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xml:space="preserve">- Resumo de diretivas Apache </w:t>
      </w:r>
      <w:proofErr w:type="spellStart"/>
      <w:r w:rsidR="006D7112" w:rsidRPr="006D7112">
        <w:rPr>
          <w:b/>
          <w:sz w:val="20"/>
          <w:szCs w:val="20"/>
        </w:rPr>
        <w:t>Velocity</w:t>
      </w:r>
      <w:proofErr w:type="spellEnd"/>
      <w:r w:rsidR="006D7112" w:rsidRPr="006D7112">
        <w:rPr>
          <w:b/>
          <w:sz w:val="20"/>
          <w:szCs w:val="20"/>
        </w:rPr>
        <w:t xml:space="preserve">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14:paraId="62280969" w14:textId="7777777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10227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14:paraId="6C06F669"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DCDE367"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34FDF74F"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14:paraId="0E055656"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14:paraId="137D4AAE"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E99CF2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14:paraId="4DAD7C10"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14:paraId="1E7F1B3A" w14:textId="7777777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48A6B905"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14:paraId="3F14DD6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14:paraId="023C598D"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D44533E"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14:paraId="113A3CD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17B220A"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6044231A"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14:paraId="31039515"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14:paraId="67201212"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BD5CA8D"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14:paraId="73C852DE"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14:paraId="4574225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54622D74"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14:paraId="5576B114"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14:paraId="769067FC"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356F1F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14:paraId="098CB88B"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14:paraId="191D0908"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1CF2374B"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14:paraId="133FFEC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14:paraId="4E90DF75" w14:textId="7777777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9F0465C"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Atribuir valor a uma variável (literal </w:t>
            </w:r>
            <w:proofErr w:type="spellStart"/>
            <w:r w:rsidRPr="004A51A7">
              <w:rPr>
                <w:rFonts w:eastAsia="Times New Roman" w:cs="Arial"/>
                <w:color w:val="000000"/>
                <w:sz w:val="18"/>
                <w:szCs w:val="18"/>
                <w:lang w:eastAsia="pt-BR"/>
              </w:rPr>
              <w:t>string</w:t>
            </w:r>
            <w:proofErr w:type="spellEnd"/>
            <w:r w:rsidRPr="004A51A7">
              <w:rPr>
                <w:rFonts w:eastAsia="Times New Roman" w:cs="Arial"/>
                <w:color w:val="000000"/>
                <w:sz w:val="18"/>
                <w:szCs w:val="18"/>
                <w:lang w:eastAsia="pt-BR"/>
              </w:rPr>
              <w:t>)</w:t>
            </w:r>
          </w:p>
        </w:tc>
        <w:tc>
          <w:tcPr>
            <w:tcW w:w="3587" w:type="dxa"/>
            <w:tcBorders>
              <w:top w:val="nil"/>
              <w:left w:val="nil"/>
              <w:bottom w:val="single" w:sz="4" w:space="0" w:color="auto"/>
              <w:right w:val="single" w:sz="4" w:space="0" w:color="auto"/>
            </w:tcBorders>
            <w:shd w:val="clear" w:color="auto" w:fill="auto"/>
            <w:vAlign w:val="center"/>
            <w:hideMark/>
          </w:tcPr>
          <w:p w14:paraId="61C7F1B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w:t>
            </w:r>
            <w:proofErr w:type="spellStart"/>
            <w:r w:rsidRPr="004A51A7">
              <w:rPr>
                <w:rFonts w:eastAsia="Arial Unicode MS" w:cs="Arial"/>
                <w:color w:val="000000"/>
                <w:sz w:val="18"/>
                <w:szCs w:val="18"/>
                <w:lang w:eastAsia="pt-BR"/>
              </w:rPr>
              <w:t>Velocity</w:t>
            </w:r>
            <w:proofErr w:type="spellEnd"/>
            <w:r w:rsidRPr="004A51A7">
              <w:rPr>
                <w:rFonts w:eastAsia="Arial Unicode MS" w:cs="Arial"/>
                <w:color w:val="000000"/>
                <w:sz w:val="18"/>
                <w:szCs w:val="18"/>
                <w:lang w:eastAsia="pt-BR"/>
              </w:rPr>
              <w:t>" )</w:t>
            </w:r>
          </w:p>
        </w:tc>
      </w:tr>
      <w:tr w:rsidR="004A51A7" w:rsidRPr="004A51A7" w14:paraId="1EFA2D0D" w14:textId="7777777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26D96D83"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14:paraId="7E4B048A"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552D85" w14:paraId="64F2B834" w14:textId="7777777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14:paraId="7E9F1C91"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3917E681"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if ($foo) &lt;p&gt;Velocity!&lt;/p&gt;</w:t>
            </w:r>
          </w:p>
        </w:tc>
      </w:tr>
      <w:tr w:rsidR="004A51A7" w:rsidRPr="00552D85" w14:paraId="24D0BEF4" w14:textId="77777777" w:rsidTr="004A51A7">
        <w:trPr>
          <w:trHeight w:val="390"/>
        </w:trPr>
        <w:tc>
          <w:tcPr>
            <w:tcW w:w="5500" w:type="dxa"/>
            <w:vMerge/>
            <w:tcBorders>
              <w:top w:val="nil"/>
              <w:left w:val="single" w:sz="4" w:space="0" w:color="auto"/>
              <w:bottom w:val="single" w:sz="4" w:space="0" w:color="auto"/>
              <w:right w:val="nil"/>
            </w:tcBorders>
            <w:vAlign w:val="center"/>
            <w:hideMark/>
          </w:tcPr>
          <w:p w14:paraId="4E919ED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4386C8C3"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elseif</w:t>
            </w:r>
            <w:proofErr w:type="spellEnd"/>
            <w:r w:rsidRPr="00552D85">
              <w:rPr>
                <w:rFonts w:eastAsia="Arial Unicode MS" w:cs="Arial"/>
                <w:color w:val="000000"/>
                <w:sz w:val="18"/>
                <w:szCs w:val="18"/>
                <w:lang w:val="en-US" w:eastAsia="pt-BR"/>
              </w:rPr>
              <w:t xml:space="preserve"> ($foo2 == "cool") &lt;p&gt;XNAT!&lt;/p&gt;</w:t>
            </w:r>
          </w:p>
        </w:tc>
      </w:tr>
      <w:tr w:rsidR="004A51A7" w:rsidRPr="004A51A7" w14:paraId="6180ACB4"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773A4F82"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13092943"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552D85" w14:paraId="6E800C72" w14:textId="7777777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14:paraId="206E6C87"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14:paraId="4746498A" w14:textId="77777777" w:rsidR="004A51A7" w:rsidRPr="00552D85" w:rsidRDefault="004A51A7" w:rsidP="004A51A7">
            <w:pPr>
              <w:spacing w:line="240" w:lineRule="auto"/>
              <w:jc w:val="left"/>
              <w:rPr>
                <w:rFonts w:eastAsia="Arial Unicode MS" w:cs="Arial"/>
                <w:color w:val="000000"/>
                <w:sz w:val="18"/>
                <w:szCs w:val="18"/>
                <w:lang w:val="en-US" w:eastAsia="pt-BR"/>
              </w:rPr>
            </w:pPr>
            <w:r w:rsidRPr="00552D85">
              <w:rPr>
                <w:rFonts w:eastAsia="Arial Unicode MS" w:cs="Arial"/>
                <w:color w:val="000000"/>
                <w:sz w:val="18"/>
                <w:szCs w:val="18"/>
                <w:lang w:val="en-US" w:eastAsia="pt-BR"/>
              </w:rPr>
              <w:t>#</w:t>
            </w:r>
            <w:proofErr w:type="spellStart"/>
            <w:r w:rsidRPr="00552D85">
              <w:rPr>
                <w:rFonts w:eastAsia="Arial Unicode MS" w:cs="Arial"/>
                <w:color w:val="000000"/>
                <w:sz w:val="18"/>
                <w:szCs w:val="18"/>
                <w:lang w:val="en-US" w:eastAsia="pt-BR"/>
              </w:rPr>
              <w:t>foreach</w:t>
            </w:r>
            <w:proofErr w:type="spellEnd"/>
            <w:r w:rsidRPr="00552D85">
              <w:rPr>
                <w:rFonts w:eastAsia="Arial Unicode MS" w:cs="Arial"/>
                <w:color w:val="000000"/>
                <w:sz w:val="18"/>
                <w:szCs w:val="18"/>
                <w:lang w:val="en-US" w:eastAsia="pt-BR"/>
              </w:rPr>
              <w:t xml:space="preserve"> ($criterion in $criteria) ## loop </w:t>
            </w:r>
            <w:proofErr w:type="spellStart"/>
            <w:r w:rsidRPr="00552D85">
              <w:rPr>
                <w:rFonts w:eastAsia="Arial Unicode MS" w:cs="Arial"/>
                <w:color w:val="000000"/>
                <w:sz w:val="18"/>
                <w:szCs w:val="18"/>
                <w:lang w:val="en-US" w:eastAsia="pt-BR"/>
              </w:rPr>
              <w:t>ArrayList</w:t>
            </w:r>
            <w:proofErr w:type="spellEnd"/>
          </w:p>
        </w:tc>
      </w:tr>
      <w:tr w:rsidR="004A51A7" w:rsidRPr="004A51A7" w14:paraId="4EF7B2EA"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416A5F09" w14:textId="77777777" w:rsidR="004A51A7" w:rsidRPr="00552D85" w:rsidRDefault="004A51A7" w:rsidP="004A51A7">
            <w:pPr>
              <w:spacing w:line="240" w:lineRule="auto"/>
              <w:jc w:val="left"/>
              <w:rPr>
                <w:rFonts w:eastAsia="Times New Roman" w:cs="Arial"/>
                <w:color w:val="000000"/>
                <w:sz w:val="18"/>
                <w:szCs w:val="18"/>
                <w:lang w:val="en-US" w:eastAsia="pt-BR"/>
              </w:rPr>
            </w:pPr>
          </w:p>
        </w:tc>
        <w:tc>
          <w:tcPr>
            <w:tcW w:w="3587" w:type="dxa"/>
            <w:tcBorders>
              <w:top w:val="nil"/>
              <w:left w:val="single" w:sz="4" w:space="0" w:color="auto"/>
              <w:bottom w:val="nil"/>
              <w:right w:val="single" w:sz="4" w:space="0" w:color="auto"/>
            </w:tcBorders>
            <w:shd w:val="clear" w:color="auto" w:fill="auto"/>
            <w:vAlign w:val="center"/>
            <w:hideMark/>
          </w:tcPr>
          <w:p w14:paraId="28CCAC38" w14:textId="77777777"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14:paraId="534B32D9" w14:textId="77777777" w:rsidTr="004A51A7">
        <w:trPr>
          <w:trHeight w:val="300"/>
        </w:trPr>
        <w:tc>
          <w:tcPr>
            <w:tcW w:w="5500" w:type="dxa"/>
            <w:vMerge/>
            <w:tcBorders>
              <w:top w:val="nil"/>
              <w:left w:val="single" w:sz="4" w:space="0" w:color="auto"/>
              <w:bottom w:val="single" w:sz="4" w:space="0" w:color="auto"/>
              <w:right w:val="nil"/>
            </w:tcBorders>
            <w:vAlign w:val="center"/>
            <w:hideMark/>
          </w:tcPr>
          <w:p w14:paraId="0F979B4B" w14:textId="77777777"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14:paraId="462D4F62"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14:paraId="34D897DB" w14:textId="7777777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14:paraId="06EA9D48" w14:textId="77777777"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14:paraId="71A07C97" w14:textId="77777777"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14:paraId="74466EB8" w14:textId="77777777"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14:paraId="4D127198" w14:textId="77777777" w:rsidR="00FB712D" w:rsidRDefault="00FB712D" w:rsidP="00FB712D">
      <w:pPr>
        <w:spacing w:line="240" w:lineRule="auto"/>
        <w:jc w:val="center"/>
        <w:rPr>
          <w:sz w:val="20"/>
          <w:szCs w:val="20"/>
        </w:rPr>
      </w:pPr>
    </w:p>
    <w:p w14:paraId="579CABA9" w14:textId="77777777" w:rsidR="005B5AD8" w:rsidRDefault="008949C9" w:rsidP="00240C55">
      <w:r>
        <w:lastRenderedPageBreak/>
        <w:tab/>
      </w:r>
      <w:r w:rsidR="00315C8F">
        <w:t xml:space="preserve">O Apache </w:t>
      </w:r>
      <w:proofErr w:type="spellStart"/>
      <w:r w:rsidR="00315C8F">
        <w:t>Velocity</w:t>
      </w:r>
      <w:proofErr w:type="spellEnd"/>
      <w:r w:rsidR="00315C8F">
        <w:t xml:space="preserve">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14:paraId="30724B43" w14:textId="77777777" w:rsidR="002662CE" w:rsidRDefault="002662CE" w:rsidP="005128AB">
      <w:pPr>
        <w:spacing w:line="240" w:lineRule="auto"/>
        <w:ind w:firstLine="709"/>
      </w:pPr>
    </w:p>
    <w:p w14:paraId="2BBE0D27" w14:textId="77777777" w:rsidR="00E54112" w:rsidRDefault="00482FD5" w:rsidP="00242CEC">
      <w:pPr>
        <w:pStyle w:val="Ttulo3"/>
      </w:pPr>
      <w:bookmarkStart w:id="184" w:name="_Toc35796565"/>
      <w:r w:rsidRPr="003173F5">
        <w:t>2</w:t>
      </w:r>
      <w:r w:rsidR="00E54112" w:rsidRPr="003173F5">
        <w:t>.3.</w:t>
      </w:r>
      <w:r w:rsidR="00E5548F" w:rsidRPr="003173F5">
        <w:t>2</w:t>
      </w:r>
      <w:r w:rsidR="00E54112" w:rsidRPr="003173F5">
        <w:t xml:space="preserve"> Apache </w:t>
      </w:r>
      <w:proofErr w:type="spellStart"/>
      <w:r w:rsidR="00E54112" w:rsidRPr="003173F5">
        <w:t>Freemarker</w:t>
      </w:r>
      <w:bookmarkEnd w:id="184"/>
      <w:proofErr w:type="spellEnd"/>
    </w:p>
    <w:p w14:paraId="350B5368" w14:textId="77777777" w:rsidR="00FB712D" w:rsidRPr="00FB712D" w:rsidRDefault="00FB712D" w:rsidP="00FB712D"/>
    <w:p w14:paraId="0E8B8624" w14:textId="77777777" w:rsidR="002662CE" w:rsidRDefault="008963B5" w:rsidP="003173F5">
      <w:r>
        <w:tab/>
      </w:r>
      <w:r w:rsidR="00840138">
        <w:t xml:space="preserve">Apache </w:t>
      </w:r>
      <w:proofErr w:type="spellStart"/>
      <w:r w:rsidR="00840138">
        <w:t>Freemarker</w:t>
      </w:r>
      <w:proofErr w:type="spellEnd"/>
      <w:r w:rsidR="00840138">
        <w:t xml:space="preserve">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w:t>
      </w:r>
      <w:proofErr w:type="spellStart"/>
      <w:r w:rsidR="00840138" w:rsidRPr="00A71656">
        <w:t>Geer</w:t>
      </w:r>
      <w:proofErr w:type="spellEnd"/>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14:paraId="19A5BFE3" w14:textId="77777777" w:rsidR="00B7095A" w:rsidRDefault="00131F9E" w:rsidP="00131F9E">
      <w:r>
        <w:tab/>
      </w:r>
      <w:r w:rsidR="00013D36">
        <w:t xml:space="preserve">Os gabaritos para uso no motor de composição do </w:t>
      </w:r>
      <w:proofErr w:type="spellStart"/>
      <w:r w:rsidR="00013D36">
        <w:t>Freemarker</w:t>
      </w:r>
      <w:proofErr w:type="spellEnd"/>
      <w:r w:rsidR="00013D36">
        <w:t xml:space="preserve"> são escritos usando uma linguagem especializada chamada FTL (</w:t>
      </w:r>
      <w:proofErr w:type="spellStart"/>
      <w:r w:rsidR="00013D36">
        <w:t>Freemarker</w:t>
      </w:r>
      <w:proofErr w:type="spellEnd"/>
      <w:r w:rsidR="00013D36">
        <w:t xml:space="preserve"> </w:t>
      </w:r>
      <w:proofErr w:type="spellStart"/>
      <w:r w:rsidR="00013D36">
        <w:t>Template</w:t>
      </w:r>
      <w:proofErr w:type="spellEnd"/>
      <w:r w:rsidR="00013D36">
        <w:t xml:space="preserve"> </w:t>
      </w:r>
      <w:proofErr w:type="spellStart"/>
      <w:r w:rsidR="00013D36">
        <w:t>Language</w:t>
      </w:r>
      <w:proofErr w:type="spellEnd"/>
      <w:r w:rsidR="00013D36">
        <w:t>), que possui um dicionário de marcações a serem entremeadas ao conteúdo estático.</w:t>
      </w:r>
    </w:p>
    <w:p w14:paraId="06BF32C6" w14:textId="77777777" w:rsidR="00315C8F" w:rsidRDefault="00B7095A" w:rsidP="003173F5">
      <w:r>
        <w:tab/>
        <w:t xml:space="preserve">Apesar de ter sido desenvolvido com a finalidade de desenvolvimento de páginas HTML em frameworks que adotassem o padrão arquitetural MVC (Modelo-Visão-Controle), a versatilidade de gerar saídas em texto plano garante a aplicabilidade e múltiplos domínios para o motor Apache </w:t>
      </w:r>
      <w:proofErr w:type="spellStart"/>
      <w:r>
        <w:t>Freemarker</w:t>
      </w:r>
      <w:proofErr w:type="spellEnd"/>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700B7818" w14:textId="77777777" w:rsidR="0067671F" w:rsidRDefault="00B54485" w:rsidP="003173F5">
      <w:r>
        <w:tab/>
        <w:t xml:space="preserve">A </w:t>
      </w:r>
      <w:r w:rsidR="00313CFD">
        <w:t>FTL,</w:t>
      </w:r>
      <w:r>
        <w:t xml:space="preserve"> bem como a VTL</w:t>
      </w:r>
      <w:r w:rsidR="002662CE">
        <w:t>,</w:t>
      </w:r>
      <w:r>
        <w:t xml:space="preserve"> possui funcionalidades como blocos condicionais, laços, </w:t>
      </w:r>
      <w:proofErr w:type="spellStart"/>
      <w:r>
        <w:t>iteradores</w:t>
      </w:r>
      <w:proofErr w:type="spellEnd"/>
      <w:r>
        <w:t xml:space="preserve">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030B2A55" w14:textId="77777777"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14:paraId="5E63AADC" w14:textId="77777777"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309EABAB" w14:textId="77777777" w:rsidR="00F82485" w:rsidRDefault="00F82485" w:rsidP="002D2717">
      <w:pPr>
        <w:pStyle w:val="PargrafodaLista"/>
        <w:numPr>
          <w:ilvl w:val="0"/>
          <w:numId w:val="8"/>
        </w:numPr>
        <w:ind w:left="993"/>
      </w:pPr>
      <w:proofErr w:type="spellStart"/>
      <w:r w:rsidRPr="002662CE">
        <w:rPr>
          <w:b/>
        </w:rPr>
        <w:t>Tags</w:t>
      </w:r>
      <w:proofErr w:type="spellEnd"/>
      <w:r w:rsidRPr="002662CE">
        <w:rPr>
          <w:b/>
        </w:rPr>
        <w:t xml:space="preserve">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w:t>
      </w:r>
      <w:proofErr w:type="spellStart"/>
      <w:r>
        <w:t>Freemarker</w:t>
      </w:r>
      <w:proofErr w:type="spellEnd"/>
      <w:r>
        <w:t>, não sendo exibidas no documento de saída</w:t>
      </w:r>
      <w:r w:rsidR="002662CE">
        <w:t>.</w:t>
      </w:r>
    </w:p>
    <w:p w14:paraId="522C7F42" w14:textId="77777777" w:rsidR="00F82485" w:rsidRDefault="00F82485" w:rsidP="002D2717">
      <w:pPr>
        <w:pStyle w:val="PargrafodaLista"/>
        <w:numPr>
          <w:ilvl w:val="0"/>
          <w:numId w:val="8"/>
        </w:numPr>
        <w:ind w:left="993"/>
      </w:pPr>
      <w:r w:rsidRPr="002662CE">
        <w:rPr>
          <w:b/>
        </w:rPr>
        <w:lastRenderedPageBreak/>
        <w:t>Comentários</w:t>
      </w:r>
      <w:r>
        <w:t xml:space="preserve">: Descrições com finalidade de documentação, delimitadas por &lt;#-- e --&gt;. Assim como as </w:t>
      </w:r>
      <w:proofErr w:type="spellStart"/>
      <w:r>
        <w:t>Tags</w:t>
      </w:r>
      <w:proofErr w:type="spellEnd"/>
      <w:r>
        <w:t xml:space="preserve"> FTL, serão ignorados pelo Motor </w:t>
      </w:r>
      <w:proofErr w:type="spellStart"/>
      <w:r>
        <w:t>Freemarker</w:t>
      </w:r>
      <w:proofErr w:type="spellEnd"/>
      <w:r>
        <w:t xml:space="preserve"> e não serão exibidos na composição do documento de saída.</w:t>
      </w:r>
    </w:p>
    <w:p w14:paraId="101AF367" w14:textId="77777777" w:rsidR="00AE44ED" w:rsidRDefault="00EE276B" w:rsidP="00AE44ED">
      <w:r>
        <w:tab/>
      </w:r>
      <w:r w:rsidR="00A96D87">
        <w:t xml:space="preserve">De forma resumida, as regras básicas </w:t>
      </w:r>
      <w:r w:rsidR="00AE44ED">
        <w:t xml:space="preserve">de expressões em gabaritos </w:t>
      </w:r>
      <w:proofErr w:type="spellStart"/>
      <w:r w:rsidR="00AE44ED">
        <w:t>Freemarker</w:t>
      </w:r>
      <w:proofErr w:type="spellEnd"/>
      <w:r w:rsidR="00AE44ED">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14:paraId="74F86386" w14:textId="77777777" w:rsidR="00AE44ED" w:rsidRPr="002662CE" w:rsidRDefault="00AE44ED" w:rsidP="002D2717">
      <w:pPr>
        <w:pStyle w:val="PargrafodaLista"/>
        <w:numPr>
          <w:ilvl w:val="0"/>
          <w:numId w:val="9"/>
        </w:numPr>
        <w:rPr>
          <w:b/>
        </w:rPr>
      </w:pPr>
      <w:r w:rsidRPr="002662CE">
        <w:rPr>
          <w:b/>
        </w:rPr>
        <w:t>Valores especificados diretamente</w:t>
      </w:r>
    </w:p>
    <w:p w14:paraId="780EF2DA" w14:textId="77777777" w:rsidR="00AE44ED" w:rsidRDefault="00AE44ED" w:rsidP="002D2717">
      <w:pPr>
        <w:pStyle w:val="PargrafodaLista"/>
        <w:numPr>
          <w:ilvl w:val="0"/>
          <w:numId w:val="4"/>
        </w:numPr>
        <w:ind w:left="1134"/>
      </w:pPr>
      <w:proofErr w:type="spellStart"/>
      <w:r w:rsidRPr="00B154CE">
        <w:rPr>
          <w:b/>
        </w:rPr>
        <w:t>Strings</w:t>
      </w:r>
      <w:proofErr w:type="spellEnd"/>
      <w:r w:rsidRPr="00B154CE">
        <w:rPr>
          <w:b/>
        </w:rPr>
        <w:t>:</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w:t>
      </w:r>
      <w:proofErr w:type="spellStart"/>
      <w:r w:rsidRPr="00AE44ED">
        <w:rPr>
          <w:i/>
        </w:rPr>
        <w:t>string</w:t>
      </w:r>
      <w:proofErr w:type="spellEnd"/>
      <w:r w:rsidRPr="00AE44ED">
        <w:rPr>
          <w:i/>
        </w:rPr>
        <w:t>"</w:t>
      </w:r>
    </w:p>
    <w:p w14:paraId="70879A0A" w14:textId="77777777" w:rsidR="00AE44ED" w:rsidRDefault="00AE44ED" w:rsidP="002D2717">
      <w:pPr>
        <w:pStyle w:val="PargrafodaLista"/>
        <w:numPr>
          <w:ilvl w:val="0"/>
          <w:numId w:val="4"/>
        </w:numPr>
        <w:ind w:left="1134"/>
      </w:pPr>
      <w:r w:rsidRPr="00B154CE">
        <w:rPr>
          <w:b/>
        </w:rPr>
        <w:t>Números:</w:t>
      </w:r>
      <w:r>
        <w:t xml:space="preserve"> 123.45</w:t>
      </w:r>
    </w:p>
    <w:p w14:paraId="1D2D73C9" w14:textId="77777777"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14:paraId="73BFAD20" w14:textId="77777777"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B618CEE" w14:textId="77777777" w:rsidR="00AE44ED"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086833F2" w14:textId="77777777" w:rsidR="00E26819" w:rsidRPr="00301F6A" w:rsidRDefault="00E26819" w:rsidP="00E26819">
      <w:pPr>
        <w:pStyle w:val="PargrafodaLista"/>
        <w:ind w:left="1134"/>
        <w:rPr>
          <w:i/>
          <w:lang w:val="en-US"/>
        </w:rPr>
      </w:pPr>
    </w:p>
    <w:p w14:paraId="209D8835" w14:textId="77777777"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14:paraId="567F230F" w14:textId="77777777"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14:paraId="6670CD10" w14:textId="77777777"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077DE1E" w14:textId="77777777"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14:paraId="6190EFAD" w14:textId="77777777"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14:paraId="1047A454" w14:textId="77777777" w:rsidR="002662CE" w:rsidRDefault="002662CE" w:rsidP="00C53725">
      <w:pPr>
        <w:tabs>
          <w:tab w:val="left" w:pos="0"/>
        </w:tabs>
      </w:pPr>
    </w:p>
    <w:p w14:paraId="2777F43F" w14:textId="77777777" w:rsidR="00AE44ED" w:rsidRPr="002662CE" w:rsidRDefault="00AE44ED" w:rsidP="002D2717">
      <w:pPr>
        <w:pStyle w:val="PargrafodaLista"/>
        <w:numPr>
          <w:ilvl w:val="0"/>
          <w:numId w:val="9"/>
        </w:numPr>
        <w:tabs>
          <w:tab w:val="left" w:pos="0"/>
        </w:tabs>
        <w:rPr>
          <w:b/>
        </w:rPr>
      </w:pPr>
      <w:r w:rsidRPr="002662CE">
        <w:rPr>
          <w:b/>
        </w:rPr>
        <w:t xml:space="preserve">Operações com </w:t>
      </w:r>
      <w:proofErr w:type="spellStart"/>
      <w:r w:rsidRPr="002662CE">
        <w:rPr>
          <w:b/>
        </w:rPr>
        <w:t>Strings</w:t>
      </w:r>
      <w:proofErr w:type="spellEnd"/>
    </w:p>
    <w:p w14:paraId="3FE1E489" w14:textId="77777777"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580938D4" w14:textId="77777777" w:rsidR="00AE44ED" w:rsidRDefault="00431C36" w:rsidP="002D2717">
      <w:pPr>
        <w:pStyle w:val="PargrafodaLista"/>
        <w:numPr>
          <w:ilvl w:val="0"/>
          <w:numId w:val="4"/>
        </w:numPr>
        <w:tabs>
          <w:tab w:val="left" w:pos="2552"/>
        </w:tabs>
        <w:ind w:left="1134"/>
      </w:pPr>
      <w:r w:rsidRPr="008F4C5F">
        <w:rPr>
          <w:b/>
        </w:rPr>
        <w:t xml:space="preserve">Obtendo um caractere em uma </w:t>
      </w:r>
      <w:proofErr w:type="spellStart"/>
      <w:r w:rsidRPr="008F4C5F">
        <w:rPr>
          <w:b/>
        </w:rPr>
        <w:t>String</w:t>
      </w:r>
      <w:proofErr w:type="spellEnd"/>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74D60DC8" w14:textId="77777777"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52DB99A8" w14:textId="77777777" w:rsidR="00AE44ED" w:rsidRDefault="00431C36" w:rsidP="002D2717">
      <w:pPr>
        <w:pStyle w:val="PargrafodaLista"/>
        <w:numPr>
          <w:ilvl w:val="0"/>
          <w:numId w:val="4"/>
        </w:numPr>
        <w:ind w:left="1134"/>
        <w:rPr>
          <w:i/>
        </w:rPr>
      </w:pPr>
      <w:r w:rsidRPr="00CD311F">
        <w:rPr>
          <w:b/>
        </w:rPr>
        <w:t xml:space="preserve">Parte de uma </w:t>
      </w:r>
      <w:proofErr w:type="spellStart"/>
      <w:r w:rsidR="002662CE" w:rsidRPr="00CD311F">
        <w:rPr>
          <w:b/>
          <w:i/>
        </w:rPr>
        <w:t>string</w:t>
      </w:r>
      <w:proofErr w:type="spellEnd"/>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4DA2A05E" w14:textId="77777777" w:rsidR="002662CE" w:rsidRPr="00431C36" w:rsidRDefault="002662CE" w:rsidP="002662CE">
      <w:pPr>
        <w:pStyle w:val="PargrafodaLista"/>
        <w:ind w:left="1134"/>
        <w:rPr>
          <w:i/>
        </w:rPr>
      </w:pPr>
    </w:p>
    <w:p w14:paraId="72EF03EC" w14:textId="77777777"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14:paraId="56766367" w14:textId="77777777"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16D04B33" w14:textId="77777777" w:rsidR="002662CE" w:rsidRDefault="00145F3B" w:rsidP="0043562B">
      <w:r>
        <w:tab/>
      </w:r>
    </w:p>
    <w:p w14:paraId="4FE1A2C4" w14:textId="77777777"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14:paraId="1E2E1EBC" w14:textId="77777777"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14:paraId="6A5DCA7E" w14:textId="77777777"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2B2E2675" w14:textId="77777777" w:rsidR="002662CE" w:rsidRDefault="0043562B" w:rsidP="002D2717">
      <w:pPr>
        <w:pStyle w:val="PargrafodaLista"/>
        <w:numPr>
          <w:ilvl w:val="0"/>
          <w:numId w:val="4"/>
        </w:numPr>
        <w:ind w:left="1134"/>
      </w:pPr>
      <w:r w:rsidRPr="00CD311F">
        <w:rPr>
          <w:b/>
        </w:rPr>
        <w:lastRenderedPageBreak/>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24861273" w14:textId="77777777" w:rsidR="00AE44ED" w:rsidRPr="00301F6A" w:rsidRDefault="0043562B" w:rsidP="002D2717">
      <w:pPr>
        <w:pStyle w:val="PargrafodaLista"/>
        <w:numPr>
          <w:ilvl w:val="0"/>
          <w:numId w:val="4"/>
        </w:numPr>
        <w:ind w:left="1134"/>
        <w:rPr>
          <w:lang w:val="en-US"/>
        </w:rPr>
      </w:pPr>
      <w:proofErr w:type="spellStart"/>
      <w:r w:rsidRPr="00CD311F">
        <w:rPr>
          <w:b/>
          <w:lang w:val="en-US"/>
        </w:rPr>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467E853E" w14:textId="77777777"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7ECA6F97" w14:textId="77777777"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14:paraId="3727EC6A" w14:textId="77777777" w:rsidR="00AE44ED" w:rsidRPr="00B80574" w:rsidRDefault="00B80574" w:rsidP="00B80574">
      <w:pPr>
        <w:ind w:left="774"/>
        <w:rPr>
          <w:i/>
          <w:lang w:val="en-US"/>
        </w:rPr>
      </w:pPr>
      <w:r w:rsidRPr="00552D85">
        <w:rPr>
          <w:b/>
        </w:rPr>
        <w:tab/>
      </w:r>
      <w:r w:rsidRPr="00552D85">
        <w:rPr>
          <w:b/>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14:paraId="11A58264" w14:textId="77777777" w:rsidR="00AE44ED" w:rsidRDefault="00CD311F" w:rsidP="00CD311F">
      <w:pPr>
        <w:ind w:left="774"/>
      </w:pPr>
      <w:r w:rsidRPr="00552D85">
        <w:rPr>
          <w:b/>
          <w:lang w:val="en-US"/>
        </w:rPr>
        <w:tab/>
      </w:r>
      <w:r w:rsidRPr="00552D85">
        <w:rPr>
          <w:b/>
          <w:lang w:val="en-US"/>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1587EEAD" w14:textId="77777777"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14:paraId="1ADC2D1B" w14:textId="77777777"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14:paraId="0BBB1883" w14:textId="77777777" w:rsidR="003A4D56" w:rsidRDefault="00CE2402" w:rsidP="0043562B">
      <w:r>
        <w:tab/>
      </w:r>
    </w:p>
    <w:p w14:paraId="23A819CE" w14:textId="77777777" w:rsidR="00F31588" w:rsidRDefault="003A4D56" w:rsidP="0000086B">
      <w:r>
        <w:tab/>
      </w:r>
      <w:r w:rsidR="00131502">
        <w:t xml:space="preserve">Quanto às características técnicas, o Apache </w:t>
      </w:r>
      <w:proofErr w:type="spellStart"/>
      <w:r w:rsidR="00131502">
        <w:t>Freemarker</w:t>
      </w:r>
      <w:proofErr w:type="spellEnd"/>
      <w:r w:rsidR="00131502">
        <w:t xml:space="preserve"> é mais </w:t>
      </w:r>
      <w:r w:rsidR="00DC4F70">
        <w:t>rigoroso</w:t>
      </w:r>
      <w:r w:rsidR="00131502">
        <w:t xml:space="preserve"> </w:t>
      </w:r>
      <w:r w:rsidR="005B05D3">
        <w:t xml:space="preserve">do </w:t>
      </w:r>
      <w:r w:rsidR="00131502">
        <w:t xml:space="preserve">que o Apache </w:t>
      </w:r>
      <w:proofErr w:type="spellStart"/>
      <w:r w:rsidR="00131502">
        <w:t>Velocity</w:t>
      </w:r>
      <w:proofErr w:type="spellEnd"/>
      <w:r w:rsidR="00131502">
        <w:t xml:space="preserve">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E30F2F">
        <w:t>,</w:t>
      </w:r>
      <w:r w:rsidR="00A71656" w:rsidRPr="001245B5">
        <w:t xml:space="preserve"> </w:t>
      </w:r>
      <w:r w:rsidR="00E30F2F">
        <w:t>t</w:t>
      </w:r>
      <w:r w:rsidR="00A71656" w:rsidRPr="001245B5">
        <w: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w:t>
      </w:r>
      <w:proofErr w:type="spellStart"/>
      <w:r w:rsidR="00131502" w:rsidRPr="001245B5">
        <w:t>Velocity</w:t>
      </w:r>
      <w:proofErr w:type="spellEnd"/>
      <w:r w:rsidR="00131502" w:rsidRPr="001245B5">
        <w:t xml:space="preserve">,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14:paraId="02F2C0DE" w14:textId="77777777" w:rsidR="00581F9C" w:rsidRDefault="00581F9C" w:rsidP="0000086B">
      <w:r>
        <w:tab/>
        <w:t xml:space="preserve">O Apache </w:t>
      </w:r>
      <w:proofErr w:type="spellStart"/>
      <w:r>
        <w:t>Freemarker</w:t>
      </w:r>
      <w:proofErr w:type="spellEnd"/>
      <w:r>
        <w:t xml:space="preserve">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14:paraId="35DDADA3" w14:textId="77777777" w:rsidR="00B80574" w:rsidRDefault="00B80574" w:rsidP="0000086B"/>
    <w:p w14:paraId="145B0768" w14:textId="77777777" w:rsidR="0000086B" w:rsidRDefault="0000086B" w:rsidP="00242CEC">
      <w:pPr>
        <w:pStyle w:val="Ttulo3"/>
      </w:pPr>
      <w:bookmarkStart w:id="185" w:name="_Toc35796566"/>
      <w:r>
        <w:t>2.3.3 Critérios usados na avaliação dos motores de gabaritos pesquisados</w:t>
      </w:r>
      <w:bookmarkEnd w:id="185"/>
    </w:p>
    <w:p w14:paraId="0337EC50" w14:textId="77777777" w:rsidR="00B80574" w:rsidRPr="00B80574" w:rsidRDefault="00B80574" w:rsidP="00B80574"/>
    <w:p w14:paraId="13717023" w14:textId="77777777"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01E7B59A" w14:textId="77777777" w:rsidR="004825A6" w:rsidRDefault="004825A6">
      <w:pPr>
        <w:spacing w:after="160" w:line="240" w:lineRule="auto"/>
        <w:jc w:val="left"/>
        <w:rPr>
          <w:sz w:val="20"/>
          <w:szCs w:val="20"/>
        </w:rPr>
      </w:pPr>
    </w:p>
    <w:p w14:paraId="312E98FB" w14:textId="77777777" w:rsidR="00B80574" w:rsidRPr="00B80574" w:rsidRDefault="00B80574">
      <w:pPr>
        <w:spacing w:after="160" w:line="240" w:lineRule="auto"/>
        <w:jc w:val="left"/>
        <w:rPr>
          <w:sz w:val="20"/>
          <w:szCs w:val="20"/>
        </w:rPr>
      </w:pPr>
    </w:p>
    <w:p w14:paraId="63AFAC53" w14:textId="77777777" w:rsidR="00B80574" w:rsidRDefault="00B80574">
      <w:pPr>
        <w:spacing w:after="160" w:line="240" w:lineRule="auto"/>
        <w:jc w:val="left"/>
        <w:rPr>
          <w:b/>
          <w:sz w:val="20"/>
          <w:szCs w:val="20"/>
        </w:rPr>
      </w:pPr>
      <w:r>
        <w:rPr>
          <w:b/>
          <w:sz w:val="20"/>
          <w:szCs w:val="20"/>
        </w:rPr>
        <w:br w:type="page"/>
      </w:r>
    </w:p>
    <w:p w14:paraId="6572E682" w14:textId="77777777"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xml:space="preserve">- Comparativo Apache </w:t>
      </w:r>
      <w:proofErr w:type="spellStart"/>
      <w:r w:rsidRPr="0000086B">
        <w:rPr>
          <w:b/>
          <w:sz w:val="20"/>
          <w:szCs w:val="20"/>
        </w:rPr>
        <w:t>Velocity</w:t>
      </w:r>
      <w:proofErr w:type="spellEnd"/>
      <w:r w:rsidRPr="0000086B">
        <w:rPr>
          <w:b/>
          <w:sz w:val="20"/>
          <w:szCs w:val="20"/>
        </w:rPr>
        <w:t xml:space="preserve"> X Apache </w:t>
      </w:r>
      <w:proofErr w:type="spellStart"/>
      <w:r w:rsidRPr="0000086B">
        <w:rPr>
          <w:b/>
          <w:sz w:val="20"/>
          <w:szCs w:val="20"/>
        </w:rPr>
        <w:t>Freemarker</w:t>
      </w:r>
      <w:proofErr w:type="spellEnd"/>
    </w:p>
    <w:p w14:paraId="0401FAD2"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6005368C" w14:textId="77777777" w:rsidTr="008157E4">
        <w:tc>
          <w:tcPr>
            <w:tcW w:w="5495" w:type="dxa"/>
            <w:shd w:val="clear" w:color="auto" w:fill="E7E6E6" w:themeFill="background2"/>
          </w:tcPr>
          <w:p w14:paraId="5B000BDA"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2BD38190" w14:textId="77777777" w:rsidR="00A3712E" w:rsidRPr="00A3712E" w:rsidRDefault="00A3712E" w:rsidP="00A3712E">
            <w:pPr>
              <w:jc w:val="center"/>
              <w:rPr>
                <w:b/>
                <w:sz w:val="20"/>
                <w:szCs w:val="20"/>
              </w:rPr>
            </w:pPr>
            <w:proofErr w:type="spellStart"/>
            <w:r w:rsidRPr="00A3712E">
              <w:rPr>
                <w:b/>
                <w:sz w:val="20"/>
                <w:szCs w:val="20"/>
              </w:rPr>
              <w:t>Velocity</w:t>
            </w:r>
            <w:proofErr w:type="spellEnd"/>
          </w:p>
        </w:tc>
        <w:tc>
          <w:tcPr>
            <w:tcW w:w="2015" w:type="dxa"/>
            <w:shd w:val="clear" w:color="auto" w:fill="E7E6E6" w:themeFill="background2"/>
          </w:tcPr>
          <w:p w14:paraId="6C1E4335" w14:textId="77777777" w:rsidR="00A3712E" w:rsidRPr="00A3712E" w:rsidRDefault="007A1550" w:rsidP="007A1550">
            <w:pPr>
              <w:jc w:val="center"/>
              <w:rPr>
                <w:b/>
                <w:sz w:val="20"/>
                <w:szCs w:val="20"/>
              </w:rPr>
            </w:pPr>
            <w:proofErr w:type="spellStart"/>
            <w:r>
              <w:rPr>
                <w:b/>
                <w:sz w:val="20"/>
                <w:szCs w:val="20"/>
              </w:rPr>
              <w:t>Fr</w:t>
            </w:r>
            <w:r w:rsidR="00A3712E" w:rsidRPr="00A3712E">
              <w:rPr>
                <w:b/>
                <w:sz w:val="20"/>
                <w:szCs w:val="20"/>
              </w:rPr>
              <w:t>eemarker</w:t>
            </w:r>
            <w:proofErr w:type="spellEnd"/>
          </w:p>
        </w:tc>
      </w:tr>
      <w:tr w:rsidR="00A3712E" w14:paraId="35C27807" w14:textId="77777777" w:rsidTr="002E16A8">
        <w:tc>
          <w:tcPr>
            <w:tcW w:w="5495" w:type="dxa"/>
          </w:tcPr>
          <w:p w14:paraId="430A8116"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0506F5DF" w14:textId="77777777" w:rsidR="00A3712E" w:rsidRPr="005D0641" w:rsidRDefault="007A1550" w:rsidP="00A3712E">
            <w:pPr>
              <w:jc w:val="center"/>
              <w:rPr>
                <w:b/>
                <w:sz w:val="20"/>
                <w:szCs w:val="20"/>
              </w:rPr>
            </w:pPr>
            <w:r w:rsidRPr="005D0641">
              <w:rPr>
                <w:b/>
                <w:sz w:val="20"/>
                <w:szCs w:val="20"/>
              </w:rPr>
              <w:t>6.222.000</w:t>
            </w:r>
          </w:p>
        </w:tc>
        <w:tc>
          <w:tcPr>
            <w:tcW w:w="2015" w:type="dxa"/>
          </w:tcPr>
          <w:p w14:paraId="77132D6C" w14:textId="77777777" w:rsidR="00A3712E" w:rsidRDefault="007A1550" w:rsidP="00A3712E">
            <w:pPr>
              <w:jc w:val="center"/>
              <w:rPr>
                <w:sz w:val="20"/>
                <w:szCs w:val="20"/>
              </w:rPr>
            </w:pPr>
            <w:r w:rsidRPr="007A1550">
              <w:rPr>
                <w:sz w:val="20"/>
                <w:szCs w:val="20"/>
              </w:rPr>
              <w:t>647.000</w:t>
            </w:r>
          </w:p>
        </w:tc>
      </w:tr>
      <w:tr w:rsidR="00A3712E" w14:paraId="63728FCA" w14:textId="77777777" w:rsidTr="002E16A8">
        <w:tc>
          <w:tcPr>
            <w:tcW w:w="5495" w:type="dxa"/>
          </w:tcPr>
          <w:p w14:paraId="00837EB0"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4F9FC6C1" w14:textId="77777777" w:rsidR="00A3712E" w:rsidRDefault="007A1550" w:rsidP="00A3712E">
            <w:pPr>
              <w:jc w:val="center"/>
              <w:rPr>
                <w:sz w:val="20"/>
                <w:szCs w:val="20"/>
              </w:rPr>
            </w:pPr>
            <w:r>
              <w:rPr>
                <w:sz w:val="20"/>
                <w:szCs w:val="20"/>
              </w:rPr>
              <w:t>1427</w:t>
            </w:r>
          </w:p>
        </w:tc>
        <w:tc>
          <w:tcPr>
            <w:tcW w:w="2015" w:type="dxa"/>
          </w:tcPr>
          <w:p w14:paraId="3F98C962" w14:textId="77777777" w:rsidR="00A3712E" w:rsidRPr="005D0641" w:rsidRDefault="007A1550" w:rsidP="00A3712E">
            <w:pPr>
              <w:jc w:val="center"/>
              <w:rPr>
                <w:b/>
                <w:sz w:val="20"/>
                <w:szCs w:val="20"/>
              </w:rPr>
            </w:pPr>
            <w:r w:rsidRPr="005D0641">
              <w:rPr>
                <w:b/>
                <w:sz w:val="20"/>
                <w:szCs w:val="20"/>
              </w:rPr>
              <w:t>1766</w:t>
            </w:r>
          </w:p>
        </w:tc>
      </w:tr>
      <w:tr w:rsidR="00A3712E" w14:paraId="7E193497" w14:textId="77777777" w:rsidTr="002E16A8">
        <w:tc>
          <w:tcPr>
            <w:tcW w:w="5495" w:type="dxa"/>
          </w:tcPr>
          <w:p w14:paraId="3D031465"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proofErr w:type="spellStart"/>
            <w:r w:rsidRPr="002E16A8">
              <w:rPr>
                <w:i/>
                <w:sz w:val="20"/>
                <w:szCs w:val="20"/>
              </w:rPr>
              <w:t>System.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3A3242A1" w14:textId="77777777" w:rsidR="00A3712E" w:rsidRDefault="002E16A8" w:rsidP="00A3712E">
            <w:pPr>
              <w:jc w:val="center"/>
              <w:rPr>
                <w:sz w:val="20"/>
                <w:szCs w:val="20"/>
              </w:rPr>
            </w:pPr>
            <w:r>
              <w:rPr>
                <w:sz w:val="20"/>
                <w:szCs w:val="20"/>
              </w:rPr>
              <w:t>141</w:t>
            </w:r>
          </w:p>
        </w:tc>
        <w:tc>
          <w:tcPr>
            <w:tcW w:w="2015" w:type="dxa"/>
          </w:tcPr>
          <w:p w14:paraId="3532EF75" w14:textId="77777777" w:rsidR="00A3712E" w:rsidRPr="005D0641" w:rsidRDefault="002E16A8" w:rsidP="00A3712E">
            <w:pPr>
              <w:jc w:val="center"/>
              <w:rPr>
                <w:b/>
                <w:sz w:val="20"/>
                <w:szCs w:val="20"/>
              </w:rPr>
            </w:pPr>
            <w:r w:rsidRPr="005D0641">
              <w:rPr>
                <w:b/>
                <w:sz w:val="20"/>
                <w:szCs w:val="20"/>
              </w:rPr>
              <w:t>110</w:t>
            </w:r>
          </w:p>
        </w:tc>
      </w:tr>
      <w:tr w:rsidR="00A3712E" w14:paraId="0C16D9DB" w14:textId="77777777" w:rsidTr="002E16A8">
        <w:tc>
          <w:tcPr>
            <w:tcW w:w="5495" w:type="dxa"/>
          </w:tcPr>
          <w:p w14:paraId="280383F0"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spellStart"/>
            <w:proofErr w:type="gramStart"/>
            <w:r w:rsidRPr="002E16A8">
              <w:rPr>
                <w:i/>
                <w:sz w:val="20"/>
                <w:szCs w:val="20"/>
              </w:rPr>
              <w:t>System.</w:t>
            </w:r>
            <w:proofErr w:type="gramEnd"/>
            <w:r w:rsidRPr="002E16A8">
              <w:rPr>
                <w:i/>
                <w:sz w:val="20"/>
                <w:szCs w:val="20"/>
              </w:rPr>
              <w:t>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14:paraId="29E94410" w14:textId="77777777" w:rsidR="00A3712E" w:rsidRDefault="005D0641" w:rsidP="00A3712E">
            <w:pPr>
              <w:jc w:val="center"/>
              <w:rPr>
                <w:sz w:val="20"/>
                <w:szCs w:val="20"/>
              </w:rPr>
            </w:pPr>
            <w:r>
              <w:rPr>
                <w:sz w:val="20"/>
                <w:szCs w:val="20"/>
              </w:rPr>
              <w:t>32317</w:t>
            </w:r>
          </w:p>
        </w:tc>
        <w:tc>
          <w:tcPr>
            <w:tcW w:w="2015" w:type="dxa"/>
          </w:tcPr>
          <w:p w14:paraId="74E4E44A" w14:textId="77777777" w:rsidR="00A3712E" w:rsidRPr="005D0641" w:rsidRDefault="005D0641" w:rsidP="00A3712E">
            <w:pPr>
              <w:jc w:val="center"/>
              <w:rPr>
                <w:b/>
                <w:sz w:val="20"/>
                <w:szCs w:val="20"/>
              </w:rPr>
            </w:pPr>
            <w:r w:rsidRPr="005D0641">
              <w:rPr>
                <w:b/>
                <w:sz w:val="20"/>
                <w:szCs w:val="20"/>
              </w:rPr>
              <w:t>11647</w:t>
            </w:r>
          </w:p>
        </w:tc>
      </w:tr>
      <w:tr w:rsidR="00AE0ADF" w14:paraId="4587E6AA" w14:textId="77777777" w:rsidTr="002E16A8">
        <w:tc>
          <w:tcPr>
            <w:tcW w:w="5495" w:type="dxa"/>
          </w:tcPr>
          <w:p w14:paraId="63B05A7B"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7F8C1C29" w14:textId="77777777" w:rsidR="00AE0ADF" w:rsidRDefault="00AE0ADF" w:rsidP="00A3712E">
            <w:pPr>
              <w:jc w:val="center"/>
              <w:rPr>
                <w:sz w:val="20"/>
                <w:szCs w:val="20"/>
              </w:rPr>
            </w:pPr>
            <w:r>
              <w:rPr>
                <w:sz w:val="20"/>
                <w:szCs w:val="20"/>
              </w:rPr>
              <w:t>31/03/2019</w:t>
            </w:r>
          </w:p>
          <w:p w14:paraId="3D215E49"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442AE711" w14:textId="77777777" w:rsidR="00AE0ADF" w:rsidRPr="005D0641" w:rsidRDefault="00042B73" w:rsidP="00A3712E">
            <w:pPr>
              <w:jc w:val="center"/>
              <w:rPr>
                <w:b/>
                <w:sz w:val="20"/>
                <w:szCs w:val="20"/>
              </w:rPr>
            </w:pPr>
            <w:r w:rsidRPr="005D0641">
              <w:rPr>
                <w:b/>
                <w:sz w:val="20"/>
                <w:szCs w:val="20"/>
              </w:rPr>
              <w:t>17/08/2019</w:t>
            </w:r>
          </w:p>
          <w:p w14:paraId="3CEF5B21"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6ED63F5A" w14:textId="77777777" w:rsidTr="002E16A8">
        <w:tc>
          <w:tcPr>
            <w:tcW w:w="5495" w:type="dxa"/>
          </w:tcPr>
          <w:p w14:paraId="09A8F442"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14:paraId="31AF3C0E" w14:textId="77777777" w:rsidR="00D9121E" w:rsidRDefault="00D9121E" w:rsidP="00A3712E">
            <w:pPr>
              <w:jc w:val="center"/>
              <w:rPr>
                <w:sz w:val="20"/>
                <w:szCs w:val="20"/>
              </w:rPr>
            </w:pPr>
            <w:r>
              <w:rPr>
                <w:sz w:val="20"/>
                <w:szCs w:val="20"/>
              </w:rPr>
              <w:t>06/08/2017</w:t>
            </w:r>
          </w:p>
          <w:p w14:paraId="2A9FA1C8"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90E2E14" w14:textId="77777777" w:rsidR="00D9121E" w:rsidRPr="005D0641" w:rsidRDefault="00D9121E" w:rsidP="00A3712E">
            <w:pPr>
              <w:jc w:val="center"/>
              <w:rPr>
                <w:b/>
                <w:sz w:val="20"/>
                <w:szCs w:val="20"/>
              </w:rPr>
            </w:pPr>
            <w:r w:rsidRPr="005D0641">
              <w:rPr>
                <w:b/>
                <w:sz w:val="20"/>
                <w:szCs w:val="20"/>
              </w:rPr>
              <w:t>04/04/2018</w:t>
            </w:r>
          </w:p>
          <w:p w14:paraId="400A867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2C4946A6" w14:textId="77777777"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14:paraId="122817F6" w14:textId="77777777" w:rsidR="0000086B" w:rsidRDefault="0000086B" w:rsidP="0000086B"/>
    <w:p w14:paraId="272C010D" w14:textId="77777777"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proofErr w:type="spellStart"/>
      <w:r w:rsidR="005B05D3" w:rsidRPr="005B05D3">
        <w:rPr>
          <w:i/>
        </w:rPr>
        <w:t>Freemarker</w:t>
      </w:r>
      <w:proofErr w:type="spellEnd"/>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 xml:space="preserve">num repositório do gerenciador de dependências Apache </w:t>
      </w:r>
      <w:proofErr w:type="spellStart"/>
      <w:r w:rsidR="00DA6F8E">
        <w:t>Maven</w:t>
      </w:r>
      <w:proofErr w:type="spellEnd"/>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w:t>
      </w:r>
      <w:proofErr w:type="spellStart"/>
      <w:r w:rsidR="00DA6F8E">
        <w:t>Freemarker</w:t>
      </w:r>
      <w:proofErr w:type="spellEnd"/>
      <w:r w:rsidR="00DA6F8E">
        <w:t xml:space="preserve"> no projeto objeto do presente trabalho. </w:t>
      </w:r>
    </w:p>
    <w:p w14:paraId="5E310A8A" w14:textId="77777777" w:rsidR="000F65F0" w:rsidRDefault="000F65F0" w:rsidP="0000086B"/>
    <w:p w14:paraId="1A6E4087" w14:textId="77777777" w:rsidR="00DA6F8E" w:rsidRDefault="0060434F" w:rsidP="00DA6F8E">
      <w:pPr>
        <w:pStyle w:val="Ttulo2"/>
      </w:pPr>
      <w:bookmarkStart w:id="186" w:name="_Toc35796567"/>
      <w:proofErr w:type="gramStart"/>
      <w:r>
        <w:t>2.2 Apache</w:t>
      </w:r>
      <w:proofErr w:type="gramEnd"/>
      <w:r w:rsidR="00DA6F8E">
        <w:t xml:space="preserve"> </w:t>
      </w:r>
      <w:proofErr w:type="spellStart"/>
      <w:r w:rsidR="00DA6F8E">
        <w:t>Maven</w:t>
      </w:r>
      <w:bookmarkEnd w:id="186"/>
      <w:proofErr w:type="spellEnd"/>
    </w:p>
    <w:p w14:paraId="12AE4034" w14:textId="77777777" w:rsidR="00042402" w:rsidRPr="00042402" w:rsidRDefault="00042402" w:rsidP="00042402"/>
    <w:p w14:paraId="41E1D778" w14:textId="77777777" w:rsidR="009462E6" w:rsidRDefault="00DA6F8E" w:rsidP="00DA6F8E">
      <w:r>
        <w:tab/>
      </w:r>
      <w:r w:rsidR="00290C24">
        <w:t xml:space="preserve">O Apache </w:t>
      </w:r>
      <w:proofErr w:type="spellStart"/>
      <w:r w:rsidR="00290C24">
        <w:t>Maven</w:t>
      </w:r>
      <w:proofErr w:type="spellEnd"/>
      <w:r w:rsidR="00290C24">
        <w:t xml:space="preserve"> é um </w:t>
      </w:r>
      <w:proofErr w:type="spellStart"/>
      <w:r w:rsidR="00290C24">
        <w:t>automatizador</w:t>
      </w:r>
      <w:proofErr w:type="spellEnd"/>
      <w:r w:rsidR="00290C24">
        <w:t xml:space="preserve">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w:t>
      </w:r>
      <w:proofErr w:type="spellStart"/>
      <w:r w:rsidR="00AD5973">
        <w:t>Maven</w:t>
      </w:r>
      <w:proofErr w:type="spellEnd"/>
      <w:r w:rsidR="00AD5973">
        <w:t xml:space="preserve">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14:paraId="1013E280" w14:textId="77777777" w:rsidR="000C5D1C" w:rsidRDefault="000C5D1C" w:rsidP="00DA6F8E">
      <w:r>
        <w:tab/>
        <w:t xml:space="preserve">O </w:t>
      </w:r>
      <w:proofErr w:type="spellStart"/>
      <w:r>
        <w:t>Maven</w:t>
      </w:r>
      <w:proofErr w:type="spellEnd"/>
      <w:r>
        <w:t xml:space="preserve">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14:paraId="65E4FC0C" w14:textId="77777777"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14:paraId="1CA6575E" w14:textId="77777777" w:rsidR="000C5D1C" w:rsidRDefault="000C5D1C" w:rsidP="002D2717">
      <w:pPr>
        <w:pStyle w:val="PargrafodaLista"/>
        <w:numPr>
          <w:ilvl w:val="0"/>
          <w:numId w:val="10"/>
        </w:numPr>
        <w:ind w:left="993"/>
      </w:pPr>
      <w:r>
        <w:lastRenderedPageBreak/>
        <w:t>Prover um sistema uniforme de construção</w:t>
      </w:r>
      <w:r w:rsidR="000F65F0">
        <w:t>.</w:t>
      </w:r>
    </w:p>
    <w:p w14:paraId="3472600E" w14:textId="77777777" w:rsidR="000C5D1C" w:rsidRDefault="000C5D1C" w:rsidP="002D2717">
      <w:pPr>
        <w:pStyle w:val="PargrafodaLista"/>
        <w:numPr>
          <w:ilvl w:val="0"/>
          <w:numId w:val="10"/>
        </w:numPr>
        <w:ind w:left="993"/>
      </w:pPr>
      <w:r>
        <w:t>Prover informação do projeto com qualidade</w:t>
      </w:r>
      <w:r w:rsidR="000F65F0">
        <w:t>.</w:t>
      </w:r>
    </w:p>
    <w:p w14:paraId="22DBC7B0" w14:textId="77777777" w:rsidR="000C5D1C" w:rsidRDefault="000C5D1C" w:rsidP="002D2717">
      <w:pPr>
        <w:pStyle w:val="PargrafodaLista"/>
        <w:numPr>
          <w:ilvl w:val="0"/>
          <w:numId w:val="10"/>
        </w:numPr>
        <w:ind w:left="993"/>
      </w:pPr>
      <w:r>
        <w:t>Prover diretivas para melhores práticas de desenvolvimento</w:t>
      </w:r>
      <w:r w:rsidR="000F65F0">
        <w:t>.</w:t>
      </w:r>
    </w:p>
    <w:p w14:paraId="6488732B" w14:textId="77777777" w:rsidR="000C5D1C" w:rsidRDefault="000C5D1C" w:rsidP="002D2717">
      <w:pPr>
        <w:pStyle w:val="PargrafodaLista"/>
        <w:numPr>
          <w:ilvl w:val="0"/>
          <w:numId w:val="10"/>
        </w:numPr>
        <w:ind w:left="993"/>
      </w:pPr>
      <w:r>
        <w:t>Garantir a migração transparente de novas funcionalidades.</w:t>
      </w:r>
    </w:p>
    <w:p w14:paraId="61B7165B" w14:textId="77777777" w:rsidR="00DA6F8E" w:rsidRDefault="00DA6F8E" w:rsidP="00DA6F8E"/>
    <w:p w14:paraId="47E183D0" w14:textId="77777777"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CC499A">
        <w:t>3</w:t>
      </w:r>
      <w:r w:rsidR="000F65F0">
        <w:t>,</w:t>
      </w:r>
      <w:r w:rsidR="002763A7">
        <w:t xml:space="preserve"> </w:t>
      </w:r>
      <w:r w:rsidR="00C0066A">
        <w:t xml:space="preserve">visualiza-se </w:t>
      </w:r>
      <w:r w:rsidR="002763A7">
        <w:t>um exemplo da estrutura mínima do POM.</w:t>
      </w:r>
    </w:p>
    <w:p w14:paraId="318AABD7" w14:textId="77777777" w:rsidR="002763A7" w:rsidRDefault="002763A7" w:rsidP="00DA6F8E"/>
    <w:p w14:paraId="2FEF1273" w14:textId="77777777" w:rsidR="002763A7" w:rsidRDefault="002763A7" w:rsidP="001B3E23">
      <w:pPr>
        <w:jc w:val="center"/>
        <w:rPr>
          <w:b/>
          <w:sz w:val="20"/>
          <w:szCs w:val="20"/>
        </w:rPr>
      </w:pPr>
      <w:r>
        <w:rPr>
          <w:b/>
          <w:sz w:val="20"/>
          <w:szCs w:val="20"/>
        </w:rPr>
        <w:t xml:space="preserve">Figura </w:t>
      </w:r>
      <w:r w:rsidR="00CC499A">
        <w:rPr>
          <w:b/>
          <w:sz w:val="20"/>
          <w:szCs w:val="20"/>
        </w:rPr>
        <w:t>3</w:t>
      </w:r>
      <w:r w:rsidR="00131BB6">
        <w:rPr>
          <w:b/>
          <w:sz w:val="20"/>
          <w:szCs w:val="20"/>
        </w:rPr>
        <w:t xml:space="preserve"> </w:t>
      </w:r>
      <w:r>
        <w:rPr>
          <w:b/>
          <w:sz w:val="20"/>
          <w:szCs w:val="20"/>
        </w:rPr>
        <w:t xml:space="preserve">– Exemplo de configuração do arquivo </w:t>
      </w:r>
      <w:proofErr w:type="gramStart"/>
      <w:r>
        <w:rPr>
          <w:b/>
          <w:sz w:val="20"/>
          <w:szCs w:val="20"/>
        </w:rPr>
        <w:t>pom.</w:t>
      </w:r>
      <w:proofErr w:type="gramEnd"/>
      <w:r>
        <w:rPr>
          <w:b/>
          <w:sz w:val="20"/>
          <w:szCs w:val="20"/>
        </w:rPr>
        <w:t>xml</w:t>
      </w:r>
    </w:p>
    <w:p w14:paraId="01A39A3A" w14:textId="77777777" w:rsidR="002763A7" w:rsidRDefault="005B702A" w:rsidP="002763A7">
      <w:pPr>
        <w:jc w:val="center"/>
        <w:rPr>
          <w:b/>
          <w:sz w:val="20"/>
          <w:szCs w:val="20"/>
        </w:rPr>
      </w:pPr>
      <w:r>
        <w:rPr>
          <w:b/>
          <w:noProof/>
          <w:sz w:val="20"/>
          <w:szCs w:val="20"/>
          <w:lang w:eastAsia="pt-BR"/>
        </w:rPr>
        <w:drawing>
          <wp:inline distT="0" distB="0" distL="0" distR="0" wp14:anchorId="0703F380" wp14:editId="3DA121DC">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14:paraId="7C604B61" w14:textId="77777777"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1538BDCE" w14:textId="77777777" w:rsidR="002876B1" w:rsidRDefault="002F6905" w:rsidP="00DA6F8E">
      <w:r>
        <w:tab/>
      </w:r>
    </w:p>
    <w:p w14:paraId="3CD646B4" w14:textId="77777777" w:rsidR="002F6905" w:rsidRDefault="002876B1" w:rsidP="003B2B49">
      <w:r>
        <w:tab/>
      </w:r>
      <w:r w:rsidR="002F6905">
        <w:t xml:space="preserve">Um projeto </w:t>
      </w:r>
      <w:proofErr w:type="spellStart"/>
      <w:r w:rsidR="002F6905">
        <w:t>Maven</w:t>
      </w:r>
      <w:proofErr w:type="spellEnd"/>
      <w:r w:rsidR="002F6905">
        <w:t xml:space="preserve"> tem uma estrutura padronizada de diretórios com as entradas como seguem demonstradas na Tabela </w:t>
      </w:r>
      <w:r w:rsidR="00104340">
        <w:t>4</w:t>
      </w:r>
      <w:r w:rsidR="002F6905">
        <w:t>.</w:t>
      </w:r>
    </w:p>
    <w:p w14:paraId="03632A15" w14:textId="77777777" w:rsidR="003B2B49" w:rsidRDefault="003B2B49" w:rsidP="003B2B49">
      <w:pPr>
        <w:rPr>
          <w:b/>
          <w:sz w:val="20"/>
          <w:szCs w:val="20"/>
        </w:rPr>
      </w:pPr>
    </w:p>
    <w:p w14:paraId="0E520E12" w14:textId="77777777"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xml:space="preserve">- Estrutura de diretórios padrão do </w:t>
      </w:r>
      <w:proofErr w:type="spellStart"/>
      <w:r>
        <w:rPr>
          <w:b/>
          <w:sz w:val="20"/>
          <w:szCs w:val="20"/>
        </w:rPr>
        <w:t>Maven</w:t>
      </w:r>
      <w:proofErr w:type="spellEnd"/>
    </w:p>
    <w:tbl>
      <w:tblPr>
        <w:tblStyle w:val="Tabelacomgrade"/>
        <w:tblW w:w="0" w:type="auto"/>
        <w:tblLook w:val="04A0" w:firstRow="1" w:lastRow="0" w:firstColumn="1" w:lastColumn="0" w:noHBand="0" w:noVBand="1"/>
      </w:tblPr>
      <w:tblGrid>
        <w:gridCol w:w="2376"/>
        <w:gridCol w:w="6835"/>
      </w:tblGrid>
      <w:tr w:rsidR="002F6905" w14:paraId="205757EC" w14:textId="77777777" w:rsidTr="002F6905">
        <w:tc>
          <w:tcPr>
            <w:tcW w:w="2376" w:type="dxa"/>
            <w:shd w:val="clear" w:color="auto" w:fill="E7E6E6" w:themeFill="background2"/>
          </w:tcPr>
          <w:p w14:paraId="7CF282FB"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7E97CB18" w14:textId="77777777" w:rsidR="002F6905" w:rsidRDefault="002F6905" w:rsidP="002F6905">
            <w:pPr>
              <w:jc w:val="center"/>
              <w:rPr>
                <w:b/>
                <w:sz w:val="20"/>
                <w:szCs w:val="20"/>
              </w:rPr>
            </w:pPr>
            <w:r>
              <w:rPr>
                <w:b/>
                <w:sz w:val="20"/>
                <w:szCs w:val="20"/>
              </w:rPr>
              <w:t>PROPÓSITO</w:t>
            </w:r>
          </w:p>
        </w:tc>
      </w:tr>
      <w:tr w:rsidR="002F6905" w14:paraId="2A5CBD1A" w14:textId="77777777" w:rsidTr="002F6905">
        <w:tc>
          <w:tcPr>
            <w:tcW w:w="2376" w:type="dxa"/>
          </w:tcPr>
          <w:p w14:paraId="51D4CA7B" w14:textId="77777777" w:rsidR="002F6905" w:rsidRPr="002F6905" w:rsidRDefault="002F6905" w:rsidP="002F6905">
            <w:pPr>
              <w:jc w:val="left"/>
              <w:rPr>
                <w:sz w:val="20"/>
                <w:szCs w:val="20"/>
              </w:rPr>
            </w:pPr>
            <w:r>
              <w:rPr>
                <w:sz w:val="20"/>
                <w:szCs w:val="20"/>
              </w:rPr>
              <w:t>/ (raiz do projeto)</w:t>
            </w:r>
          </w:p>
        </w:tc>
        <w:tc>
          <w:tcPr>
            <w:tcW w:w="6835" w:type="dxa"/>
          </w:tcPr>
          <w:p w14:paraId="6B68B10A"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40130B17" w14:textId="77777777" w:rsidTr="002F6905">
        <w:tc>
          <w:tcPr>
            <w:tcW w:w="2376" w:type="dxa"/>
          </w:tcPr>
          <w:p w14:paraId="42CF5AA6"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27D561B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79DF8B9C" w14:textId="77777777" w:rsidTr="002F6905">
        <w:tc>
          <w:tcPr>
            <w:tcW w:w="2376" w:type="dxa"/>
          </w:tcPr>
          <w:p w14:paraId="359D4820"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DE4B423"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38D17300" w14:textId="77777777" w:rsidTr="002F6905">
        <w:tc>
          <w:tcPr>
            <w:tcW w:w="2376" w:type="dxa"/>
          </w:tcPr>
          <w:p w14:paraId="0FFBEB44"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4E7D5277" w14:textId="77777777" w:rsidR="002F6905" w:rsidRPr="002F6905" w:rsidRDefault="00A11350" w:rsidP="002F6905">
            <w:pPr>
              <w:jc w:val="left"/>
              <w:rPr>
                <w:sz w:val="20"/>
                <w:szCs w:val="20"/>
              </w:rPr>
            </w:pPr>
            <w:r>
              <w:rPr>
                <w:sz w:val="20"/>
                <w:szCs w:val="20"/>
              </w:rPr>
              <w:t>Contem os códigos fonte Java para testes</w:t>
            </w:r>
          </w:p>
        </w:tc>
      </w:tr>
      <w:tr w:rsidR="00A11350" w14:paraId="2F8B4887" w14:textId="77777777" w:rsidTr="002F6905">
        <w:tc>
          <w:tcPr>
            <w:tcW w:w="2376" w:type="dxa"/>
          </w:tcPr>
          <w:p w14:paraId="5635A3AF"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62D564DC" w14:textId="77777777" w:rsidR="00A11350" w:rsidRDefault="00A11350" w:rsidP="002F6905">
            <w:pPr>
              <w:jc w:val="left"/>
              <w:rPr>
                <w:sz w:val="20"/>
                <w:szCs w:val="20"/>
              </w:rPr>
            </w:pPr>
            <w:r>
              <w:rPr>
                <w:sz w:val="20"/>
                <w:szCs w:val="20"/>
              </w:rPr>
              <w:t>Contém os recursos necessários para os testes.</w:t>
            </w:r>
          </w:p>
        </w:tc>
      </w:tr>
    </w:tbl>
    <w:p w14:paraId="0D6A3F82" w14:textId="77777777"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14:paraId="4013173F" w14:textId="77777777" w:rsidR="00A11350" w:rsidRDefault="00A11350" w:rsidP="00A11350">
      <w:r>
        <w:lastRenderedPageBreak/>
        <w:tab/>
        <w:t xml:space="preserve">Uma das funcionalidades principais do Apache </w:t>
      </w:r>
      <w:proofErr w:type="spellStart"/>
      <w:r>
        <w:t>Maven</w:t>
      </w:r>
      <w:proofErr w:type="spellEnd"/>
      <w:r>
        <w:t xml:space="preserve">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w:t>
      </w:r>
      <w:r w:rsidR="00141108">
        <w:t>4</w:t>
      </w:r>
      <w:r>
        <w:t xml:space="preserve"> </w:t>
      </w:r>
      <w:r w:rsidR="00890B07">
        <w:t>observa</w:t>
      </w:r>
      <w:r w:rsidR="008441E1">
        <w:t xml:space="preserve">-se </w:t>
      </w:r>
      <w:r>
        <w:t xml:space="preserve">uma declaração de dependência do Apache </w:t>
      </w:r>
      <w:proofErr w:type="spellStart"/>
      <w:r>
        <w:t>Freemarker</w:t>
      </w:r>
      <w:proofErr w:type="spellEnd"/>
      <w:r>
        <w:t>.</w:t>
      </w:r>
    </w:p>
    <w:p w14:paraId="376FAE7E" w14:textId="77777777" w:rsidR="00A11350" w:rsidRDefault="00A11350" w:rsidP="00A11350"/>
    <w:p w14:paraId="5285F31C" w14:textId="77777777" w:rsidR="00A11350" w:rsidRDefault="00A11350" w:rsidP="00016AEB">
      <w:pPr>
        <w:jc w:val="center"/>
        <w:rPr>
          <w:b/>
          <w:sz w:val="20"/>
          <w:szCs w:val="20"/>
        </w:rPr>
      </w:pPr>
      <w:r>
        <w:rPr>
          <w:b/>
          <w:sz w:val="20"/>
          <w:szCs w:val="20"/>
        </w:rPr>
        <w:t xml:space="preserve">Figura </w:t>
      </w:r>
      <w:r w:rsidR="00141108">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14:paraId="77CC631E" w14:textId="77777777" w:rsidR="00CF2581" w:rsidRDefault="00CF2581" w:rsidP="00CF2581">
      <w:pPr>
        <w:jc w:val="center"/>
        <w:rPr>
          <w:b/>
          <w:sz w:val="20"/>
          <w:szCs w:val="20"/>
        </w:rPr>
      </w:pPr>
      <w:r>
        <w:rPr>
          <w:b/>
          <w:noProof/>
          <w:sz w:val="20"/>
          <w:szCs w:val="20"/>
          <w:lang w:eastAsia="pt-BR"/>
        </w:rPr>
        <w:drawing>
          <wp:inline distT="0" distB="0" distL="0" distR="0" wp14:anchorId="699CBCC7" wp14:editId="3D02FF8D">
            <wp:extent cx="4678427" cy="100501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77036FF4" w14:textId="77777777" w:rsidR="00CF2581" w:rsidRPr="002C3790" w:rsidRDefault="00CF2581" w:rsidP="00016AEB">
      <w:pPr>
        <w:jc w:val="center"/>
        <w:rPr>
          <w:sz w:val="20"/>
          <w:szCs w:val="20"/>
        </w:rPr>
      </w:pPr>
      <w:r w:rsidRPr="002C3790">
        <w:rPr>
          <w:sz w:val="20"/>
          <w:szCs w:val="20"/>
        </w:rPr>
        <w:t>Fonte: Elaborada pelo autor</w:t>
      </w:r>
    </w:p>
    <w:p w14:paraId="59EADFCC" w14:textId="77777777" w:rsidR="002F6905" w:rsidRDefault="002F6905" w:rsidP="00DA6F8E"/>
    <w:p w14:paraId="22986E34" w14:textId="77777777" w:rsidR="0087408B" w:rsidRDefault="0087408B" w:rsidP="00DA6F8E">
      <w:r>
        <w:tab/>
        <w:t xml:space="preserve">Com essa especificação feita no arquivo </w:t>
      </w:r>
      <w:proofErr w:type="gramStart"/>
      <w:r>
        <w:t>pom.</w:t>
      </w:r>
      <w:proofErr w:type="gramEnd"/>
      <w:r>
        <w:t xml:space="preserve">xml, o Apache </w:t>
      </w:r>
      <w:proofErr w:type="spellStart"/>
      <w:r>
        <w:t>Maven</w:t>
      </w:r>
      <w:proofErr w:type="spellEnd"/>
      <w:r>
        <w:t xml:space="preserve">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4CC8733E" w14:textId="77777777" w:rsidR="0087408B" w:rsidRDefault="0087408B" w:rsidP="00DA6F8E"/>
    <w:p w14:paraId="40F9EDC3" w14:textId="77777777" w:rsidR="00DA6F8E" w:rsidRDefault="00DA6F8E" w:rsidP="00DA6F8E">
      <w:pPr>
        <w:pStyle w:val="Ttulo2"/>
      </w:pPr>
      <w:bookmarkStart w:id="187" w:name="_Toc35796568"/>
      <w:r>
        <w:t xml:space="preserve">2.4 </w:t>
      </w:r>
      <w:proofErr w:type="gramStart"/>
      <w:r>
        <w:t>DC.</w:t>
      </w:r>
      <w:proofErr w:type="gramEnd"/>
      <w:r>
        <w:t>js</w:t>
      </w:r>
      <w:bookmarkEnd w:id="187"/>
    </w:p>
    <w:p w14:paraId="4F231C51" w14:textId="77777777" w:rsidR="009635BF" w:rsidRPr="009635BF" w:rsidRDefault="009635BF" w:rsidP="009635BF"/>
    <w:p w14:paraId="11023E66" w14:textId="77777777" w:rsidR="002876B1" w:rsidRDefault="0087408B" w:rsidP="002876B1">
      <w:r>
        <w:tab/>
      </w:r>
      <w:r w:rsidR="00327101">
        <w:t xml:space="preserve">A </w:t>
      </w:r>
      <w:proofErr w:type="gramStart"/>
      <w:r w:rsidR="00327101">
        <w:t>DC.</w:t>
      </w:r>
      <w:proofErr w:type="gramEnd"/>
      <w:r w:rsidR="00327101">
        <w:t xml:space="preserve">js é uma biblioteca feita em </w:t>
      </w:r>
      <w:proofErr w:type="spellStart"/>
      <w:r w:rsidR="00327101">
        <w:t>Javascript</w:t>
      </w:r>
      <w:proofErr w:type="spellEnd"/>
      <w:r w:rsidR="00327101">
        <w:t xml:space="preserve">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1E2082E8" w14:textId="77777777" w:rsidR="002876B1" w:rsidRDefault="002876B1" w:rsidP="00242CEC">
      <w:pPr>
        <w:pStyle w:val="Ttulo3"/>
      </w:pPr>
      <w:bookmarkStart w:id="188" w:name="_Toc35796569"/>
      <w:r>
        <w:lastRenderedPageBreak/>
        <w:t xml:space="preserve">2.4.1 </w:t>
      </w:r>
      <w:proofErr w:type="gramStart"/>
      <w:r>
        <w:t>Crossfilter.</w:t>
      </w:r>
      <w:proofErr w:type="gramEnd"/>
      <w:r>
        <w:t>js</w:t>
      </w:r>
      <w:bookmarkEnd w:id="188"/>
    </w:p>
    <w:p w14:paraId="604ACC6E" w14:textId="77777777" w:rsidR="009635BF" w:rsidRPr="009635BF" w:rsidRDefault="009635BF" w:rsidP="009635BF"/>
    <w:p w14:paraId="3091831C" w14:textId="77777777" w:rsidR="002876B1" w:rsidRDefault="00827038" w:rsidP="002876B1">
      <w:r>
        <w:tab/>
      </w:r>
      <w:proofErr w:type="gramStart"/>
      <w:r w:rsidR="00901045">
        <w:t>Crossfilter.</w:t>
      </w:r>
      <w:proofErr w:type="gramEnd"/>
      <w:r w:rsidR="00901045">
        <w:t xml:space="preserve">js é uma biblioteca </w:t>
      </w:r>
      <w:proofErr w:type="spellStart"/>
      <w:r w:rsidR="00901045">
        <w:t>Javascript</w:t>
      </w:r>
      <w:proofErr w:type="spellEnd"/>
      <w:r w:rsidR="00901045">
        <w:t xml:space="preserve">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595F9945" w14:textId="77777777" w:rsidR="002876B1" w:rsidRDefault="002876B1" w:rsidP="00242CEC">
      <w:pPr>
        <w:pStyle w:val="Ttulo3"/>
      </w:pPr>
      <w:bookmarkStart w:id="189" w:name="_Toc35796570"/>
      <w:r>
        <w:t xml:space="preserve">2.4.2 </w:t>
      </w:r>
      <w:proofErr w:type="gramStart"/>
      <w:r>
        <w:t>D3.</w:t>
      </w:r>
      <w:proofErr w:type="gramEnd"/>
      <w:r>
        <w:t>js</w:t>
      </w:r>
      <w:bookmarkEnd w:id="189"/>
    </w:p>
    <w:p w14:paraId="4387CC93" w14:textId="77777777" w:rsidR="009635BF" w:rsidRPr="009635BF" w:rsidRDefault="009635BF" w:rsidP="009635BF"/>
    <w:p w14:paraId="4BBFFB71" w14:textId="77777777" w:rsidR="00901045" w:rsidRPr="00901045" w:rsidRDefault="00901045" w:rsidP="00901045">
      <w:r>
        <w:tab/>
      </w:r>
      <w:proofErr w:type="gramStart"/>
      <w:r w:rsidR="007468AB">
        <w:t>D3.</w:t>
      </w:r>
      <w:proofErr w:type="gramEnd"/>
      <w:r w:rsidR="007468AB">
        <w:t xml:space="preserve">js é uma biblioteca </w:t>
      </w:r>
      <w:proofErr w:type="spellStart"/>
      <w:r w:rsidR="007468AB">
        <w:t>Javascript</w:t>
      </w:r>
      <w:proofErr w:type="spellEnd"/>
      <w:r w:rsidR="007468AB">
        <w:t xml:space="preserve">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14:paraId="1F1E084D" w14:textId="77777777" w:rsidR="002876B1" w:rsidRDefault="002876B1" w:rsidP="002876B1"/>
    <w:p w14:paraId="5E313B2D" w14:textId="77777777" w:rsidR="002876B1" w:rsidRDefault="002876B1" w:rsidP="002876B1">
      <w:pPr>
        <w:pStyle w:val="Ttulo2"/>
      </w:pPr>
      <w:bookmarkStart w:id="190" w:name="_Toc35796571"/>
      <w:r>
        <w:t>2.5 Outras bibliotecas utilizadas neste trabalho</w:t>
      </w:r>
      <w:bookmarkEnd w:id="190"/>
    </w:p>
    <w:p w14:paraId="21B818F2" w14:textId="77777777" w:rsidR="009635BF" w:rsidRPr="009635BF" w:rsidRDefault="009635BF" w:rsidP="009635BF"/>
    <w:p w14:paraId="2EA1CF76" w14:textId="77777777" w:rsidR="007468AB" w:rsidRDefault="007468AB" w:rsidP="007468AB">
      <w:r>
        <w:tab/>
        <w:t xml:space="preserve">Esta seção do trabalho descreve as demais bibliotecas utilizadas para a composição do projeto </w:t>
      </w:r>
      <w:proofErr w:type="spellStart"/>
      <w:proofErr w:type="gramStart"/>
      <w:r>
        <w:t>DashGen</w:t>
      </w:r>
      <w:proofErr w:type="spellEnd"/>
      <w:proofErr w:type="gramEnd"/>
      <w:r>
        <w:t>.</w:t>
      </w:r>
    </w:p>
    <w:p w14:paraId="10A0A9A7" w14:textId="77777777" w:rsidR="007468AB" w:rsidRDefault="007468AB" w:rsidP="007468AB"/>
    <w:p w14:paraId="7E991F97" w14:textId="77777777" w:rsidR="002876B1" w:rsidRDefault="002876B1" w:rsidP="00242CEC">
      <w:pPr>
        <w:pStyle w:val="Ttulo3"/>
        <w:rPr>
          <w:rFonts w:eastAsiaTheme="minorHAnsi"/>
        </w:rPr>
      </w:pPr>
      <w:bookmarkStart w:id="191" w:name="_Toc35796572"/>
      <w:r>
        <w:rPr>
          <w:rFonts w:eastAsiaTheme="minorHAnsi"/>
        </w:rPr>
        <w:t xml:space="preserve">2.5.1 Apache </w:t>
      </w:r>
      <w:proofErr w:type="spellStart"/>
      <w:r>
        <w:rPr>
          <w:rFonts w:eastAsiaTheme="minorHAnsi"/>
        </w:rPr>
        <w:t>Commons</w:t>
      </w:r>
      <w:proofErr w:type="spellEnd"/>
      <w:r>
        <w:rPr>
          <w:rFonts w:eastAsiaTheme="minorHAnsi"/>
        </w:rPr>
        <w:t xml:space="preserve"> CSV</w:t>
      </w:r>
      <w:bookmarkEnd w:id="191"/>
    </w:p>
    <w:p w14:paraId="535DDF56" w14:textId="77777777" w:rsidR="009635BF" w:rsidRPr="009635BF" w:rsidRDefault="009635BF" w:rsidP="009635BF"/>
    <w:p w14:paraId="534DCD45" w14:textId="77777777" w:rsidR="00CF13D5" w:rsidRDefault="007468AB" w:rsidP="007468AB">
      <w:r>
        <w:tab/>
      </w:r>
      <w:r w:rsidR="00795D60">
        <w:t xml:space="preserve">Parte do projeto Apache </w:t>
      </w:r>
      <w:proofErr w:type="spellStart"/>
      <w:r w:rsidR="00795D60">
        <w:t>Commons</w:t>
      </w:r>
      <w:proofErr w:type="spellEnd"/>
      <w:r w:rsidR="00795D60">
        <w:t xml:space="preserve">, a biblioteca </w:t>
      </w:r>
      <w:proofErr w:type="spellStart"/>
      <w:r w:rsidR="00795D60">
        <w:t>Commons</w:t>
      </w:r>
      <w:proofErr w:type="spellEnd"/>
      <w:r w:rsidR="00795D60">
        <w:t xml:space="preserve">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14:paraId="6AC8A089" w14:textId="77777777" w:rsidR="007468AB" w:rsidRDefault="0062011D" w:rsidP="0062011D">
      <w:r>
        <w:tab/>
      </w:r>
      <w:r w:rsidR="00F12B0A">
        <w:t xml:space="preserve">A </w:t>
      </w:r>
      <w:proofErr w:type="spellStart"/>
      <w:r w:rsidR="00F12B0A">
        <w:t>Commons</w:t>
      </w:r>
      <w:proofErr w:type="spellEnd"/>
      <w:r w:rsidR="00F12B0A">
        <w:t xml:space="preserve">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14:paraId="2DC3AB1F" w14:textId="77777777" w:rsidR="00CF13D5" w:rsidRPr="007468AB" w:rsidRDefault="00CF13D5" w:rsidP="009635BF">
      <w:pPr>
        <w:spacing w:line="240" w:lineRule="auto"/>
        <w:ind w:firstLine="709"/>
      </w:pPr>
    </w:p>
    <w:p w14:paraId="468887C6" w14:textId="77777777" w:rsidR="002876B1" w:rsidRDefault="002876B1" w:rsidP="00242CEC">
      <w:pPr>
        <w:pStyle w:val="Ttulo3"/>
      </w:pPr>
      <w:bookmarkStart w:id="192" w:name="_Toc35796573"/>
      <w:r>
        <w:t xml:space="preserve">2.5.2 Apache </w:t>
      </w:r>
      <w:proofErr w:type="spellStart"/>
      <w:r>
        <w:t>Commons</w:t>
      </w:r>
      <w:proofErr w:type="spellEnd"/>
      <w:r>
        <w:t xml:space="preserve"> IO</w:t>
      </w:r>
      <w:bookmarkEnd w:id="192"/>
    </w:p>
    <w:p w14:paraId="7ECD83A7" w14:textId="77777777" w:rsidR="009635BF" w:rsidRPr="009635BF" w:rsidRDefault="009635BF" w:rsidP="009635BF"/>
    <w:p w14:paraId="2D409DDF" w14:textId="77777777" w:rsidR="00CF13D5" w:rsidRDefault="00F12B0A" w:rsidP="00F12B0A">
      <w:r>
        <w:tab/>
        <w:t xml:space="preserve">Apache </w:t>
      </w:r>
      <w:proofErr w:type="spellStart"/>
      <w:r>
        <w:t>Commons</w:t>
      </w:r>
      <w:proofErr w:type="spellEnd"/>
      <w:r>
        <w:t xml:space="preserve">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14:paraId="22F545C3" w14:textId="77777777"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14:paraId="368203D6" w14:textId="77777777" w:rsidR="00CF13D5" w:rsidRPr="00F12B0A" w:rsidRDefault="00CF13D5" w:rsidP="00F12B0A"/>
    <w:p w14:paraId="34D9F2D9" w14:textId="77777777" w:rsidR="002876B1" w:rsidRDefault="002876B1" w:rsidP="00242CEC">
      <w:pPr>
        <w:pStyle w:val="Ttulo3"/>
      </w:pPr>
      <w:bookmarkStart w:id="193" w:name="_Toc35796574"/>
      <w:r>
        <w:t xml:space="preserve">2.5.3 </w:t>
      </w:r>
      <w:proofErr w:type="spellStart"/>
      <w:r>
        <w:t>Zeroturnaround</w:t>
      </w:r>
      <w:proofErr w:type="spellEnd"/>
      <w:r>
        <w:t xml:space="preserve"> ZT-ZIP</w:t>
      </w:r>
      <w:bookmarkEnd w:id="193"/>
    </w:p>
    <w:p w14:paraId="28463AF6" w14:textId="77777777" w:rsidR="009635BF" w:rsidRPr="009635BF" w:rsidRDefault="009635BF" w:rsidP="009635BF"/>
    <w:p w14:paraId="2950B7D3"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14:paraId="18A8E5EF" w14:textId="77777777" w:rsidR="00D20F53" w:rsidRDefault="00D20F53" w:rsidP="001F01BC"/>
    <w:p w14:paraId="2289B1DB" w14:textId="77777777" w:rsidR="002876B1" w:rsidRDefault="002876B1" w:rsidP="002876B1">
      <w:pPr>
        <w:pStyle w:val="Ttulo2"/>
      </w:pPr>
      <w:bookmarkStart w:id="194" w:name="_Toc35796575"/>
      <w:r>
        <w:t xml:space="preserve">2.6 </w:t>
      </w:r>
      <w:proofErr w:type="spellStart"/>
      <w:proofErr w:type="gramStart"/>
      <w:r>
        <w:t>JavaFX</w:t>
      </w:r>
      <w:proofErr w:type="spellEnd"/>
      <w:proofErr w:type="gramEnd"/>
      <w:r>
        <w:t xml:space="preserve"> 8</w:t>
      </w:r>
      <w:bookmarkEnd w:id="194"/>
    </w:p>
    <w:p w14:paraId="1778E299" w14:textId="77777777" w:rsidR="009635BF" w:rsidRPr="009635BF" w:rsidRDefault="009635BF" w:rsidP="009635BF"/>
    <w:p w14:paraId="1399B85D" w14:textId="77777777"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14:paraId="0B4284C8" w14:textId="77777777" w:rsidR="00851E20" w:rsidRDefault="00465636" w:rsidP="00923F2D">
      <w:r>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11EC9A97" w14:textId="77777777"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3CF35398" w14:textId="77777777"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5DDAC5A9" w14:textId="77777777"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14:paraId="2CDDBD43" w14:textId="77777777" w:rsidR="00DC3C5A" w:rsidRDefault="00DC3C5A" w:rsidP="00DA6F8E">
      <w:r>
        <w:tab/>
        <w:t xml:space="preserve">As </w:t>
      </w:r>
      <w:r w:rsidR="006C432D">
        <w:t xml:space="preserve">interfaces gráficas em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spellStart"/>
      <w:proofErr w:type="gramStart"/>
      <w:r w:rsidR="004C19CF">
        <w:t>JavaFX</w:t>
      </w:r>
      <w:proofErr w:type="spellEnd"/>
      <w:proofErr w:type="gramEnd"/>
      <w:r w:rsidR="004C19CF">
        <w:t xml:space="preserve"> </w:t>
      </w:r>
      <w:proofErr w:type="spellStart"/>
      <w:r w:rsidR="004C19CF">
        <w:t>Scene</w:t>
      </w:r>
      <w:proofErr w:type="spellEnd"/>
      <w:r w:rsidR="004C19CF">
        <w:t xml:space="preserve"> </w:t>
      </w:r>
      <w:proofErr w:type="spellStart"/>
      <w:r w:rsidR="004C19CF">
        <w:t>Builder</w:t>
      </w:r>
      <w:proofErr w:type="spellEnd"/>
      <w:r w:rsidR="004C19CF">
        <w:t>,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w:t>
      </w:r>
      <w:proofErr w:type="spellStart"/>
      <w:r w:rsidR="009F5D69">
        <w:t>Scene</w:t>
      </w:r>
      <w:proofErr w:type="spellEnd"/>
      <w:r w:rsidR="009F5D69">
        <w:t xml:space="preserve"> </w:t>
      </w:r>
      <w:proofErr w:type="spellStart"/>
      <w:r w:rsidR="009F5D69">
        <w:t>Builder</w:t>
      </w:r>
      <w:proofErr w:type="spellEnd"/>
      <w:r w:rsidR="009F5D69">
        <w:t xml:space="preserve">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w:t>
      </w:r>
      <w:proofErr w:type="spellStart"/>
      <w:r w:rsidR="009F5D69">
        <w:t>IntelliJ</w:t>
      </w:r>
      <w:proofErr w:type="spellEnd"/>
      <w:r w:rsidR="009F5D69">
        <w:t xml:space="preserve">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51B27726" w14:textId="77777777" w:rsidR="009F5D69" w:rsidRDefault="009F5D69" w:rsidP="00DA6F8E">
      <w:r>
        <w:lastRenderedPageBreak/>
        <w:tab/>
      </w:r>
      <w:r w:rsidR="006C432D">
        <w:t xml:space="preserve">Neste trabalho, o IDE utilizado para construir as telas em </w:t>
      </w:r>
      <w:proofErr w:type="spellStart"/>
      <w:proofErr w:type="gramStart"/>
      <w:r w:rsidR="006C432D">
        <w:t>JavaFX</w:t>
      </w:r>
      <w:proofErr w:type="spellEnd"/>
      <w:proofErr w:type="gramEnd"/>
      <w:r w:rsidR="006C432D">
        <w:t xml:space="preserve"> foi o </w:t>
      </w:r>
      <w:proofErr w:type="spellStart"/>
      <w:r w:rsidR="006C432D">
        <w:t>IntelliJ</w:t>
      </w:r>
      <w:proofErr w:type="spellEnd"/>
      <w:r w:rsidR="006C432D">
        <w:t xml:space="preserve"> Idea. </w:t>
      </w:r>
      <w:r w:rsidR="00655A11">
        <w:t>Na</w:t>
      </w:r>
      <w:r>
        <w:t xml:space="preserve"> figura </w:t>
      </w:r>
      <w:r w:rsidR="00141108">
        <w:t>5</w:t>
      </w:r>
      <w:r>
        <w:t xml:space="preserve"> </w:t>
      </w:r>
      <w:r w:rsidR="00655A11">
        <w:t xml:space="preserve">encontra-se </w:t>
      </w:r>
      <w:r>
        <w:t xml:space="preserve">uma reprodução de tela do </w:t>
      </w:r>
      <w:proofErr w:type="spellStart"/>
      <w:proofErr w:type="gramStart"/>
      <w:r>
        <w:t>IntelliJ</w:t>
      </w:r>
      <w:proofErr w:type="spellEnd"/>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14:paraId="4691D568" w14:textId="77777777" w:rsidR="006C432D" w:rsidRDefault="006C432D" w:rsidP="00DA6F8E"/>
    <w:p w14:paraId="63B4C022" w14:textId="77777777" w:rsidR="009F5D69" w:rsidRDefault="009F5D69" w:rsidP="00011782">
      <w:pPr>
        <w:jc w:val="center"/>
        <w:rPr>
          <w:b/>
          <w:sz w:val="20"/>
          <w:szCs w:val="20"/>
        </w:rPr>
      </w:pPr>
      <w:r>
        <w:rPr>
          <w:b/>
          <w:sz w:val="20"/>
          <w:szCs w:val="20"/>
        </w:rPr>
        <w:t xml:space="preserve">Figura </w:t>
      </w:r>
      <w:r w:rsidR="00141108">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spellStart"/>
      <w:proofErr w:type="gramStart"/>
      <w:r>
        <w:rPr>
          <w:b/>
          <w:sz w:val="20"/>
          <w:szCs w:val="20"/>
        </w:rPr>
        <w:t>IntelliJ</w:t>
      </w:r>
      <w:proofErr w:type="spellEnd"/>
      <w:proofErr w:type="gramEnd"/>
      <w:r>
        <w:rPr>
          <w:b/>
          <w:sz w:val="20"/>
          <w:szCs w:val="20"/>
        </w:rPr>
        <w:t xml:space="preserve"> Idea com o </w:t>
      </w:r>
      <w:proofErr w:type="spellStart"/>
      <w:r>
        <w:rPr>
          <w:b/>
          <w:sz w:val="20"/>
          <w:szCs w:val="20"/>
        </w:rPr>
        <w:t>Scene</w:t>
      </w:r>
      <w:proofErr w:type="spellEnd"/>
      <w:r>
        <w:rPr>
          <w:b/>
          <w:sz w:val="20"/>
          <w:szCs w:val="20"/>
        </w:rPr>
        <w:t xml:space="preserve">  </w:t>
      </w:r>
      <w:proofErr w:type="spellStart"/>
      <w:r>
        <w:rPr>
          <w:b/>
          <w:sz w:val="20"/>
          <w:szCs w:val="20"/>
        </w:rPr>
        <w:t>Builder</w:t>
      </w:r>
      <w:proofErr w:type="spellEnd"/>
    </w:p>
    <w:p w14:paraId="283BD1E3" w14:textId="77777777" w:rsidR="00853F96" w:rsidRDefault="00853F96" w:rsidP="00D658AA">
      <w:pPr>
        <w:jc w:val="center"/>
        <w:rPr>
          <w:b/>
          <w:sz w:val="20"/>
          <w:szCs w:val="20"/>
        </w:rPr>
      </w:pPr>
      <w:r w:rsidRPr="00E6058A">
        <w:rPr>
          <w:b/>
          <w:noProof/>
          <w:sz w:val="20"/>
          <w:szCs w:val="20"/>
          <w:lang w:eastAsia="pt-BR"/>
        </w:rPr>
        <w:drawing>
          <wp:inline distT="0" distB="0" distL="0" distR="0" wp14:anchorId="37129539" wp14:editId="4A91A5D9">
            <wp:extent cx="5418161" cy="2887376"/>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14:paraId="19EFBCC5" w14:textId="77777777" w:rsidR="00164AF7" w:rsidRPr="002C3790" w:rsidRDefault="009F5D69" w:rsidP="00011782">
      <w:pPr>
        <w:jc w:val="center"/>
        <w:rPr>
          <w:sz w:val="20"/>
          <w:szCs w:val="20"/>
        </w:rPr>
      </w:pPr>
      <w:r w:rsidRPr="002C3790">
        <w:rPr>
          <w:sz w:val="20"/>
          <w:szCs w:val="20"/>
        </w:rPr>
        <w:t>Fonte: Elaborada pelo Autor</w:t>
      </w:r>
    </w:p>
    <w:p w14:paraId="1D299A19" w14:textId="77777777" w:rsidR="00164AF7" w:rsidRPr="00164AF7" w:rsidRDefault="00164AF7" w:rsidP="003C41E0">
      <w:pPr>
        <w:rPr>
          <w:b/>
          <w:sz w:val="20"/>
          <w:szCs w:val="20"/>
        </w:rPr>
      </w:pPr>
    </w:p>
    <w:p w14:paraId="60098453" w14:textId="77777777" w:rsidR="003C41E0" w:rsidRDefault="003C41E0" w:rsidP="003C41E0">
      <w:r>
        <w:tab/>
      </w:r>
      <w:r w:rsidR="006C432D">
        <w:t xml:space="preserve">Por fim, 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w:t>
      </w:r>
      <w:proofErr w:type="spellStart"/>
      <w:r w:rsidR="00FC2595">
        <w:t>Javascript</w:t>
      </w:r>
      <w:proofErr w:type="spellEnd"/>
      <w:r w:rsidR="00FC2595">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14:paraId="68265CC9" w14:textId="77777777" w:rsidR="00B23EB7" w:rsidRDefault="00B23EB7">
      <w:pPr>
        <w:spacing w:after="160" w:line="240" w:lineRule="auto"/>
        <w:jc w:val="left"/>
      </w:pPr>
    </w:p>
    <w:p w14:paraId="22C275CB" w14:textId="77777777" w:rsidR="00EE0482" w:rsidRDefault="00EE0482">
      <w:pPr>
        <w:spacing w:after="160" w:line="240" w:lineRule="auto"/>
        <w:jc w:val="left"/>
        <w:rPr>
          <w:rFonts w:eastAsiaTheme="majorEastAsia" w:cstheme="majorBidi"/>
          <w:b/>
          <w:szCs w:val="32"/>
        </w:rPr>
      </w:pPr>
      <w:r>
        <w:br w:type="page"/>
      </w:r>
    </w:p>
    <w:p w14:paraId="192DC05E" w14:textId="77777777" w:rsidR="0052361D" w:rsidRDefault="006109F9" w:rsidP="00425F6F">
      <w:pPr>
        <w:pStyle w:val="Ttulo1"/>
      </w:pPr>
      <w:bookmarkStart w:id="195" w:name="_Toc35796576"/>
      <w:proofErr w:type="gramStart"/>
      <w:r>
        <w:lastRenderedPageBreak/>
        <w:t>3</w:t>
      </w:r>
      <w:proofErr w:type="gramEnd"/>
      <w:r>
        <w:t xml:space="preserve"> SOLUÇÕES CORRELATAS</w:t>
      </w:r>
      <w:bookmarkEnd w:id="195"/>
    </w:p>
    <w:p w14:paraId="0B39A4E7" w14:textId="77777777" w:rsidR="00C43B50" w:rsidRPr="00C43B50" w:rsidRDefault="00C43B50" w:rsidP="00C43B50"/>
    <w:p w14:paraId="3D77E1B9" w14:textId="77777777" w:rsidR="00EC280C" w:rsidRDefault="003A2814" w:rsidP="00EC280C">
      <w:r>
        <w:tab/>
        <w:t xml:space="preserve">Este capítulo faz uma breve apresentação de soluções disponíveis </w:t>
      </w:r>
      <w:r w:rsidR="006C432D">
        <w:t xml:space="preserve">no mercado, que permitem </w:t>
      </w:r>
      <w:r>
        <w:t xml:space="preserve">a geração de </w:t>
      </w:r>
      <w:proofErr w:type="spellStart"/>
      <w:r w:rsidR="006C432D">
        <w:rPr>
          <w:i/>
        </w:rPr>
        <w:t>d</w:t>
      </w:r>
      <w:r w:rsidR="00F07A8A" w:rsidRPr="00F07A8A">
        <w:rPr>
          <w:i/>
        </w:rPr>
        <w:t>ashboards</w:t>
      </w:r>
      <w:proofErr w:type="spellEnd"/>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B1B4BB3" w14:textId="77777777" w:rsidR="007149CE" w:rsidRDefault="007149CE" w:rsidP="00EC280C"/>
    <w:p w14:paraId="2133F589" w14:textId="77777777" w:rsidR="007149CE" w:rsidRDefault="007149CE" w:rsidP="007149CE">
      <w:pPr>
        <w:pStyle w:val="Ttulo2"/>
      </w:pPr>
      <w:bookmarkStart w:id="196" w:name="_Toc35796577"/>
      <w:r>
        <w:t>3.</w:t>
      </w:r>
      <w:r w:rsidR="00384ECB">
        <w:t>1</w:t>
      </w:r>
      <w:r>
        <w:t xml:space="preserve"> </w:t>
      </w:r>
      <w:proofErr w:type="spellStart"/>
      <w:r>
        <w:t>Qlik</w:t>
      </w:r>
      <w:proofErr w:type="spellEnd"/>
      <w:r>
        <w:t xml:space="preserve"> </w:t>
      </w:r>
      <w:proofErr w:type="spellStart"/>
      <w:r>
        <w:t>Sense</w:t>
      </w:r>
      <w:bookmarkEnd w:id="196"/>
      <w:proofErr w:type="spellEnd"/>
    </w:p>
    <w:p w14:paraId="615F44A3" w14:textId="77777777" w:rsidR="00C43B50" w:rsidRPr="00C43B50" w:rsidRDefault="00C43B50" w:rsidP="00C43B50"/>
    <w:p w14:paraId="1ED90014" w14:textId="77777777" w:rsidR="007149CE" w:rsidRDefault="007149CE" w:rsidP="007149CE">
      <w:r>
        <w:tab/>
        <w:t xml:space="preserve">O </w:t>
      </w:r>
      <w:proofErr w:type="spellStart"/>
      <w:r>
        <w:t>Qlik</w:t>
      </w:r>
      <w:proofErr w:type="spellEnd"/>
      <w:r>
        <w:t xml:space="preserve"> </w:t>
      </w:r>
      <w:proofErr w:type="spellStart"/>
      <w:r>
        <w:t>Sense</w:t>
      </w:r>
      <w:proofErr w:type="spellEnd"/>
      <w:r>
        <w:t xml:space="preserv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proofErr w:type="spellStart"/>
      <w:r w:rsidR="00F07A8A" w:rsidRPr="00F07A8A">
        <w:rPr>
          <w:i/>
        </w:rPr>
        <w:t>dashboards</w:t>
      </w:r>
      <w:proofErr w:type="spellEnd"/>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14:paraId="05E4B119" w14:textId="77777777"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14:paraId="316AB78B" w14:textId="77777777" w:rsidR="007D0F7C" w:rsidRDefault="007D0F7C" w:rsidP="002D2717">
      <w:pPr>
        <w:pStyle w:val="PargrafodaLista"/>
        <w:numPr>
          <w:ilvl w:val="0"/>
          <w:numId w:val="11"/>
        </w:numPr>
      </w:pPr>
      <w:r>
        <w:t>Visualização de dados intuitiva: conjunto de gráficos e tabelas que permitem melhor entendimento das relações entre os dados;</w:t>
      </w:r>
    </w:p>
    <w:p w14:paraId="66101075" w14:textId="77777777"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14:paraId="115444DA" w14:textId="77777777" w:rsidR="007D0F7C" w:rsidRDefault="007D0F7C" w:rsidP="002D2717">
      <w:pPr>
        <w:pStyle w:val="PargrafodaLista"/>
        <w:numPr>
          <w:ilvl w:val="0"/>
          <w:numId w:val="11"/>
        </w:numPr>
      </w:pPr>
      <w:r>
        <w:t>Geração de relatórios simplificada: Permite a criação de relatórios personalizados com filtros diferenciados;</w:t>
      </w:r>
    </w:p>
    <w:p w14:paraId="68E22BB2" w14:textId="77777777"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14:paraId="47B336F6" w14:textId="77777777"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41505967" w14:textId="77777777" w:rsidR="0060768D" w:rsidRDefault="0060768D" w:rsidP="0060768D">
      <w:r>
        <w:tab/>
        <w:t xml:space="preserve">Na Figura </w:t>
      </w:r>
      <w:r w:rsidR="006A250C">
        <w:t>6</w:t>
      </w:r>
      <w:r>
        <w:t xml:space="preserve"> há uma representação das telas do </w:t>
      </w:r>
      <w:proofErr w:type="spellStart"/>
      <w:r>
        <w:t>Qlik</w:t>
      </w:r>
      <w:proofErr w:type="spellEnd"/>
      <w:r>
        <w:t xml:space="preserve"> </w:t>
      </w:r>
      <w:proofErr w:type="spellStart"/>
      <w:r>
        <w:t>Sense</w:t>
      </w:r>
      <w:proofErr w:type="spellEnd"/>
      <w:r>
        <w:t>.</w:t>
      </w:r>
    </w:p>
    <w:p w14:paraId="42829CAF" w14:textId="77777777" w:rsidR="0060768D" w:rsidRDefault="0060768D">
      <w:pPr>
        <w:spacing w:after="160" w:line="240" w:lineRule="auto"/>
        <w:jc w:val="left"/>
        <w:rPr>
          <w:b/>
          <w:sz w:val="20"/>
        </w:rPr>
      </w:pPr>
    </w:p>
    <w:p w14:paraId="27C1BE5E" w14:textId="77777777" w:rsidR="0067376E" w:rsidRDefault="0067376E">
      <w:pPr>
        <w:spacing w:after="160" w:line="240" w:lineRule="auto"/>
        <w:jc w:val="left"/>
        <w:rPr>
          <w:b/>
          <w:sz w:val="20"/>
        </w:rPr>
      </w:pPr>
      <w:r>
        <w:rPr>
          <w:b/>
          <w:sz w:val="20"/>
        </w:rPr>
        <w:br w:type="page"/>
      </w:r>
    </w:p>
    <w:p w14:paraId="4EB0D8FD" w14:textId="77777777" w:rsidR="009C381E" w:rsidRDefault="009C381E" w:rsidP="00CF20A0">
      <w:pPr>
        <w:jc w:val="center"/>
        <w:rPr>
          <w:b/>
          <w:sz w:val="20"/>
        </w:rPr>
      </w:pPr>
      <w:r>
        <w:rPr>
          <w:b/>
          <w:sz w:val="20"/>
        </w:rPr>
        <w:lastRenderedPageBreak/>
        <w:t xml:space="preserve">Figura </w:t>
      </w:r>
      <w:r w:rsidR="006A250C">
        <w:rPr>
          <w:b/>
          <w:sz w:val="20"/>
        </w:rPr>
        <w:t>6</w:t>
      </w:r>
      <w:r>
        <w:rPr>
          <w:b/>
          <w:sz w:val="20"/>
        </w:rPr>
        <w:t xml:space="preserve"> – Telas do </w:t>
      </w:r>
      <w:proofErr w:type="spellStart"/>
      <w:r>
        <w:rPr>
          <w:b/>
          <w:sz w:val="20"/>
        </w:rPr>
        <w:t>Qlik</w:t>
      </w:r>
      <w:proofErr w:type="spellEnd"/>
      <w:r>
        <w:rPr>
          <w:b/>
          <w:sz w:val="20"/>
        </w:rPr>
        <w:t xml:space="preserve"> </w:t>
      </w:r>
      <w:proofErr w:type="spellStart"/>
      <w:r>
        <w:rPr>
          <w:b/>
          <w:sz w:val="20"/>
        </w:rPr>
        <w:t>Sense</w:t>
      </w:r>
      <w:proofErr w:type="spellEnd"/>
    </w:p>
    <w:p w14:paraId="71814EA1" w14:textId="77777777" w:rsidR="00760070" w:rsidRDefault="00760070" w:rsidP="00CF20A0">
      <w:pPr>
        <w:jc w:val="center"/>
        <w:rPr>
          <w:b/>
          <w:sz w:val="20"/>
        </w:rPr>
      </w:pPr>
    </w:p>
    <w:p w14:paraId="08B265D6" w14:textId="77777777" w:rsidR="009C381E" w:rsidRDefault="009C381E" w:rsidP="009C381E">
      <w:pPr>
        <w:jc w:val="center"/>
        <w:rPr>
          <w:b/>
          <w:sz w:val="20"/>
        </w:rPr>
      </w:pPr>
      <w:r>
        <w:rPr>
          <w:b/>
          <w:noProof/>
          <w:sz w:val="20"/>
          <w:lang w:eastAsia="pt-BR"/>
        </w:rPr>
        <w:drawing>
          <wp:inline distT="0" distB="0" distL="0" distR="0" wp14:anchorId="3B9FA857" wp14:editId="5D76D060">
            <wp:extent cx="5441391" cy="3124200"/>
            <wp:effectExtent l="0" t="0" r="698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r="9902"/>
                    <a:stretch/>
                  </pic:blipFill>
                  <pic:spPr bwMode="auto">
                    <a:xfrm>
                      <a:off x="0" y="0"/>
                      <a:ext cx="5516210" cy="3167158"/>
                    </a:xfrm>
                    <a:prstGeom prst="rect">
                      <a:avLst/>
                    </a:prstGeom>
                    <a:noFill/>
                    <a:ln>
                      <a:noFill/>
                    </a:ln>
                    <a:extLst>
                      <a:ext uri="{53640926-AAD7-44D8-BBD7-CCE9431645EC}">
                        <a14:shadowObscured xmlns:a14="http://schemas.microsoft.com/office/drawing/2010/main"/>
                      </a:ext>
                    </a:extLst>
                  </pic:spPr>
                </pic:pic>
              </a:graphicData>
            </a:graphic>
          </wp:inline>
        </w:drawing>
      </w:r>
    </w:p>
    <w:p w14:paraId="3EF97339" w14:textId="77777777"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14:paraId="02C61931" w14:textId="77777777" w:rsidR="009C381E" w:rsidRDefault="009C381E" w:rsidP="009C381E">
      <w:pPr>
        <w:rPr>
          <w:b/>
          <w:sz w:val="20"/>
        </w:rPr>
      </w:pPr>
    </w:p>
    <w:p w14:paraId="04C12B38" w14:textId="77777777" w:rsidR="00384ECB" w:rsidRDefault="00384ECB" w:rsidP="00384ECB">
      <w:pPr>
        <w:pStyle w:val="Ttulo2"/>
      </w:pPr>
      <w:bookmarkStart w:id="197" w:name="_Toc35796578"/>
      <w:proofErr w:type="gramStart"/>
      <w:r>
        <w:t>3.2 Tableau</w:t>
      </w:r>
      <w:proofErr w:type="gramEnd"/>
      <w:r>
        <w:t xml:space="preserve"> Desktop</w:t>
      </w:r>
      <w:bookmarkEnd w:id="197"/>
    </w:p>
    <w:p w14:paraId="01A3C297" w14:textId="77777777" w:rsidR="00C43B50" w:rsidRPr="00C43B50" w:rsidRDefault="00C43B50" w:rsidP="00C43B50"/>
    <w:p w14:paraId="026CCAA8" w14:textId="77777777"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14:paraId="22A72EE8" w14:textId="77777777"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14:paraId="02BF483D" w14:textId="77777777"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14:paraId="7F42EC73" w14:textId="77777777" w:rsidR="009C381E" w:rsidRPr="008E5E5A" w:rsidRDefault="004855CF" w:rsidP="002D2717">
      <w:pPr>
        <w:pStyle w:val="PargrafodaLista"/>
        <w:numPr>
          <w:ilvl w:val="0"/>
          <w:numId w:val="12"/>
        </w:numPr>
        <w:ind w:left="993"/>
        <w:rPr>
          <w:b/>
          <w:sz w:val="20"/>
        </w:rPr>
      </w:pPr>
      <w:r>
        <w:t xml:space="preserve">Gerenciamento de </w:t>
      </w:r>
      <w:proofErr w:type="spellStart"/>
      <w:r>
        <w:t>Metadados</w:t>
      </w:r>
      <w:proofErr w:type="spellEnd"/>
      <w:r>
        <w:t xml:space="preserve">: Permite a divisão dos dados em diversos campos, </w:t>
      </w:r>
      <w:r w:rsidR="008E5E5A">
        <w:t>combinação de campos em grupos,</w:t>
      </w:r>
      <w:r>
        <w:t xml:space="preserve"> renomeação de campos e aplicação de campos agrupados como filtro em outras exibições de dados.</w:t>
      </w:r>
    </w:p>
    <w:p w14:paraId="457602FF" w14:textId="77777777"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5B5DCDEC" w14:textId="77777777" w:rsidR="00D853D5" w:rsidRPr="008E5E5A" w:rsidRDefault="008E5E5A" w:rsidP="002D2717">
      <w:pPr>
        <w:pStyle w:val="PargrafodaLista"/>
        <w:numPr>
          <w:ilvl w:val="0"/>
          <w:numId w:val="12"/>
        </w:numPr>
        <w:ind w:left="993"/>
        <w:rPr>
          <w:b/>
          <w:sz w:val="20"/>
        </w:rPr>
      </w:pPr>
      <w:r>
        <w:lastRenderedPageBreak/>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38B1B60B" w14:textId="77777777" w:rsidR="008E5E5A" w:rsidRPr="00D853D5" w:rsidRDefault="008E5E5A" w:rsidP="002D2717">
      <w:pPr>
        <w:pStyle w:val="PargrafodaLista"/>
        <w:numPr>
          <w:ilvl w:val="0"/>
          <w:numId w:val="12"/>
        </w:numPr>
        <w:ind w:left="993"/>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14A19FA3" w14:textId="77777777" w:rsidR="008E5E5A" w:rsidRDefault="008E5E5A" w:rsidP="008E5E5A"/>
    <w:p w14:paraId="1775E950" w14:textId="77777777"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w:t>
      </w:r>
      <w:r w:rsidR="001D43FA">
        <w:t>7</w:t>
      </w:r>
      <w:r w:rsidR="00E91A2C">
        <w:t xml:space="preserve"> </w:t>
      </w:r>
      <w:r w:rsidR="00044110">
        <w:t xml:space="preserve">pode-se observar </w:t>
      </w:r>
      <w:r w:rsidR="00E91A2C">
        <w:t>uma reprodução da tela do Tableau Desktop.</w:t>
      </w:r>
    </w:p>
    <w:p w14:paraId="21846546" w14:textId="77777777" w:rsidR="0067376E" w:rsidRDefault="0067376E" w:rsidP="0067376E">
      <w:pPr>
        <w:spacing w:after="160" w:line="240" w:lineRule="auto"/>
        <w:jc w:val="left"/>
        <w:rPr>
          <w:b/>
          <w:sz w:val="20"/>
          <w:szCs w:val="20"/>
        </w:rPr>
      </w:pPr>
    </w:p>
    <w:p w14:paraId="6F2E05A5" w14:textId="77777777" w:rsidR="008E5E5A" w:rsidRDefault="008E5E5A" w:rsidP="0067376E">
      <w:pPr>
        <w:spacing w:after="160" w:line="240" w:lineRule="auto"/>
        <w:jc w:val="center"/>
        <w:rPr>
          <w:b/>
          <w:sz w:val="20"/>
          <w:szCs w:val="20"/>
        </w:rPr>
      </w:pPr>
      <w:r w:rsidRPr="008E5E5A">
        <w:rPr>
          <w:b/>
          <w:sz w:val="20"/>
          <w:szCs w:val="20"/>
        </w:rPr>
        <w:t xml:space="preserve">Figura </w:t>
      </w:r>
      <w:r w:rsidR="001D43FA">
        <w:rPr>
          <w:b/>
          <w:sz w:val="20"/>
          <w:szCs w:val="20"/>
        </w:rPr>
        <w:t>7</w:t>
      </w:r>
      <w:r w:rsidRPr="008E5E5A">
        <w:rPr>
          <w:b/>
          <w:sz w:val="20"/>
          <w:szCs w:val="20"/>
        </w:rPr>
        <w:t xml:space="preserve"> – reprodução de tela do Tableau Desktop</w:t>
      </w:r>
    </w:p>
    <w:p w14:paraId="539B7544" w14:textId="77777777" w:rsidR="00D2186C" w:rsidRPr="008E5E5A" w:rsidRDefault="00D2186C" w:rsidP="00D2186C">
      <w:pPr>
        <w:spacing w:after="160" w:line="240" w:lineRule="auto"/>
        <w:jc w:val="center"/>
        <w:rPr>
          <w:b/>
          <w:sz w:val="20"/>
          <w:szCs w:val="20"/>
        </w:rPr>
      </w:pPr>
    </w:p>
    <w:p w14:paraId="0DEE81F4" w14:textId="77777777" w:rsidR="008E5E5A" w:rsidRPr="008E5E5A" w:rsidRDefault="008E5E5A" w:rsidP="008E5E5A">
      <w:pPr>
        <w:jc w:val="center"/>
        <w:rPr>
          <w:b/>
          <w:sz w:val="20"/>
          <w:szCs w:val="20"/>
        </w:rPr>
      </w:pPr>
      <w:r>
        <w:rPr>
          <w:b/>
          <w:noProof/>
          <w:sz w:val="20"/>
          <w:szCs w:val="20"/>
          <w:lang w:eastAsia="pt-BR"/>
        </w:rPr>
        <w:drawing>
          <wp:inline distT="0" distB="0" distL="0" distR="0" wp14:anchorId="4FFC8438" wp14:editId="6005082F">
            <wp:extent cx="5408529" cy="3175000"/>
            <wp:effectExtent l="0" t="0" r="1905"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25619" cy="3185032"/>
                    </a:xfrm>
                    <a:prstGeom prst="rect">
                      <a:avLst/>
                    </a:prstGeom>
                  </pic:spPr>
                </pic:pic>
              </a:graphicData>
            </a:graphic>
          </wp:inline>
        </w:drawing>
      </w:r>
    </w:p>
    <w:p w14:paraId="11FC35BA" w14:textId="77777777"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14:paraId="13A5CA02" w14:textId="77777777" w:rsidR="00D853D5" w:rsidRDefault="00D853D5" w:rsidP="008E5E5A">
      <w:pPr>
        <w:rPr>
          <w:b/>
          <w:sz w:val="20"/>
          <w:szCs w:val="20"/>
        </w:rPr>
      </w:pPr>
    </w:p>
    <w:p w14:paraId="5A43735C" w14:textId="77777777" w:rsidR="008E5E5A" w:rsidRDefault="00A5557A" w:rsidP="00A5557A">
      <w:pPr>
        <w:pStyle w:val="Ttulo2"/>
      </w:pPr>
      <w:bookmarkStart w:id="198" w:name="_Toc35796579"/>
      <w:proofErr w:type="gramStart"/>
      <w:r>
        <w:t>3.3 Microsoft Power</w:t>
      </w:r>
      <w:proofErr w:type="gramEnd"/>
      <w:r>
        <w:t xml:space="preserve"> BI</w:t>
      </w:r>
      <w:bookmarkEnd w:id="198"/>
    </w:p>
    <w:p w14:paraId="68AD78F2" w14:textId="77777777" w:rsidR="009E5AC2" w:rsidRPr="009E5AC2" w:rsidRDefault="009E5AC2" w:rsidP="009E5AC2"/>
    <w:p w14:paraId="6205C4A9" w14:textId="77777777"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w:t>
      </w:r>
      <w:r w:rsidR="006C16C2">
        <w:lastRenderedPageBreak/>
        <w:t>possível criar visualizações ou conjuntos de visualizações para compartilhamento como relatórios de informação.</w:t>
      </w:r>
    </w:p>
    <w:p w14:paraId="1256850D" w14:textId="77777777" w:rsidR="00150837" w:rsidRDefault="00150837" w:rsidP="00A5557A">
      <w:r>
        <w:tab/>
        <w:t xml:space="preserve">Os usos mais comuns da ferramenta Microsoft Power BI </w:t>
      </w:r>
      <w:r w:rsidR="00D853D5">
        <w:t>são</w:t>
      </w:r>
      <w:r>
        <w:t>:</w:t>
      </w:r>
    </w:p>
    <w:p w14:paraId="1C3B0EA7" w14:textId="77777777"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14:paraId="20ADE8B9" w14:textId="77777777" w:rsidR="00150837" w:rsidRDefault="00150837" w:rsidP="002D2717">
      <w:pPr>
        <w:pStyle w:val="PargrafodaLista"/>
        <w:numPr>
          <w:ilvl w:val="0"/>
          <w:numId w:val="13"/>
        </w:numPr>
        <w:tabs>
          <w:tab w:val="left" w:pos="0"/>
        </w:tabs>
      </w:pPr>
      <w:r>
        <w:t>Transformação e limpeza dos dados para criação de um modelo de dados;</w:t>
      </w:r>
    </w:p>
    <w:p w14:paraId="4AC5C2B2" w14:textId="77777777" w:rsidR="00150837" w:rsidRDefault="00150837" w:rsidP="002D2717">
      <w:pPr>
        <w:pStyle w:val="PargrafodaLista"/>
        <w:numPr>
          <w:ilvl w:val="0"/>
          <w:numId w:val="13"/>
        </w:numPr>
        <w:tabs>
          <w:tab w:val="left" w:pos="0"/>
        </w:tabs>
      </w:pPr>
      <w:r>
        <w:t>Criação de quadros de visualização para representação visual dos dados;</w:t>
      </w:r>
    </w:p>
    <w:p w14:paraId="1FCAF710" w14:textId="77777777" w:rsidR="00150837" w:rsidRDefault="00150837" w:rsidP="002D2717">
      <w:pPr>
        <w:pStyle w:val="PargrafodaLista"/>
        <w:numPr>
          <w:ilvl w:val="0"/>
          <w:numId w:val="13"/>
        </w:numPr>
        <w:tabs>
          <w:tab w:val="left" w:pos="0"/>
        </w:tabs>
      </w:pPr>
      <w:r>
        <w:t>Criação de relatórios;</w:t>
      </w:r>
    </w:p>
    <w:p w14:paraId="4874F6D4" w14:textId="77777777" w:rsidR="00150837" w:rsidRDefault="00150837" w:rsidP="002D2717">
      <w:pPr>
        <w:pStyle w:val="PargrafodaLista"/>
        <w:numPr>
          <w:ilvl w:val="0"/>
          <w:numId w:val="13"/>
        </w:numPr>
        <w:tabs>
          <w:tab w:val="left" w:pos="0"/>
        </w:tabs>
      </w:pPr>
      <w:r>
        <w:t>Compartilhamento dos documentos gerados com os demais interessados.</w:t>
      </w:r>
    </w:p>
    <w:p w14:paraId="4A2E10EF" w14:textId="77777777" w:rsidR="00150837" w:rsidRDefault="00150837" w:rsidP="00150837"/>
    <w:p w14:paraId="644C8C92" w14:textId="7777777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w:t>
      </w:r>
      <w:r w:rsidR="00EC52B6">
        <w:t>8</w:t>
      </w:r>
      <w:r w:rsidR="00E91A2C">
        <w:t xml:space="preserve"> </w:t>
      </w:r>
      <w:r w:rsidR="00A15745">
        <w:t xml:space="preserve">há </w:t>
      </w:r>
      <w:r w:rsidR="00E91A2C">
        <w:t>uma reprodução de tela da aplicação Microsoft Power BI Desktop</w:t>
      </w:r>
      <w:r w:rsidR="0013018F">
        <w:t>.</w:t>
      </w:r>
    </w:p>
    <w:p w14:paraId="67B99E85" w14:textId="77777777" w:rsidR="00F5686A" w:rsidRDefault="00F5686A" w:rsidP="00150837"/>
    <w:p w14:paraId="57033A38" w14:textId="77777777" w:rsidR="00F5686A" w:rsidRDefault="00F5686A" w:rsidP="00A7647F">
      <w:pPr>
        <w:jc w:val="center"/>
        <w:rPr>
          <w:b/>
          <w:sz w:val="20"/>
          <w:szCs w:val="20"/>
        </w:rPr>
      </w:pPr>
      <w:r w:rsidRPr="00F5686A">
        <w:rPr>
          <w:b/>
          <w:sz w:val="20"/>
          <w:szCs w:val="20"/>
        </w:rPr>
        <w:t xml:space="preserve">Figura </w:t>
      </w:r>
      <w:r w:rsidR="00EC52B6">
        <w:rPr>
          <w:b/>
          <w:sz w:val="20"/>
          <w:szCs w:val="20"/>
        </w:rPr>
        <w:t>8</w:t>
      </w:r>
      <w:r w:rsidRPr="00F5686A">
        <w:rPr>
          <w:b/>
          <w:sz w:val="20"/>
          <w:szCs w:val="20"/>
        </w:rPr>
        <w:t xml:space="preserve"> – Reprodução de tela do Microsoft Power BI Desktop</w:t>
      </w:r>
    </w:p>
    <w:p w14:paraId="31DD5162" w14:textId="77777777" w:rsidR="00F5686A" w:rsidRPr="00F5686A" w:rsidRDefault="00793A54" w:rsidP="00793A54">
      <w:pPr>
        <w:jc w:val="center"/>
        <w:rPr>
          <w:sz w:val="20"/>
          <w:szCs w:val="20"/>
        </w:rPr>
      </w:pPr>
      <w:r>
        <w:rPr>
          <w:noProof/>
          <w:lang w:eastAsia="pt-BR"/>
        </w:rPr>
        <w:drawing>
          <wp:inline distT="0" distB="0" distL="0" distR="0" wp14:anchorId="4FD3C574" wp14:editId="5C121B09">
            <wp:extent cx="5493704" cy="3429000"/>
            <wp:effectExtent l="0" t="0" r="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21653" cy="3446445"/>
                    </a:xfrm>
                    <a:prstGeom prst="rect">
                      <a:avLst/>
                    </a:prstGeom>
                    <a:noFill/>
                    <a:ln>
                      <a:noFill/>
                    </a:ln>
                  </pic:spPr>
                </pic:pic>
              </a:graphicData>
            </a:graphic>
          </wp:inline>
        </w:drawing>
      </w:r>
    </w:p>
    <w:p w14:paraId="1287EAAE" w14:textId="77777777"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14:paraId="0342D308" w14:textId="77777777" w:rsidR="00C727D9" w:rsidRDefault="00C727D9" w:rsidP="00C727D9">
      <w:pPr>
        <w:spacing w:after="160" w:line="240" w:lineRule="auto"/>
        <w:jc w:val="left"/>
        <w:rPr>
          <w:b/>
          <w:sz w:val="20"/>
          <w:szCs w:val="20"/>
        </w:rPr>
      </w:pPr>
    </w:p>
    <w:p w14:paraId="35A687C3" w14:textId="77777777" w:rsidR="00425F6F" w:rsidRDefault="00425F6F">
      <w:pPr>
        <w:spacing w:after="160" w:line="240" w:lineRule="auto"/>
        <w:jc w:val="left"/>
        <w:rPr>
          <w:rFonts w:eastAsiaTheme="majorEastAsia" w:cstheme="majorBidi"/>
          <w:b/>
          <w:szCs w:val="32"/>
        </w:rPr>
      </w:pPr>
      <w:r>
        <w:br w:type="page"/>
      </w:r>
    </w:p>
    <w:p w14:paraId="50B323F9" w14:textId="77777777" w:rsidR="00107FEB" w:rsidRDefault="0052361D" w:rsidP="00425F6F">
      <w:pPr>
        <w:pStyle w:val="Ttulo1"/>
      </w:pPr>
      <w:bookmarkStart w:id="199" w:name="_Toc35796580"/>
      <w:proofErr w:type="gramStart"/>
      <w:r>
        <w:lastRenderedPageBreak/>
        <w:t>4</w:t>
      </w:r>
      <w:proofErr w:type="gramEnd"/>
      <w:r w:rsidR="006109F9">
        <w:t xml:space="preserve"> </w:t>
      </w:r>
      <w:r w:rsidR="00992EB8">
        <w:t xml:space="preserve"> </w:t>
      </w:r>
      <w:r w:rsidR="00845F72">
        <w:t>DESENVOLVIMENTO DO PROTÓTIPO</w:t>
      </w:r>
      <w:bookmarkEnd w:id="199"/>
    </w:p>
    <w:p w14:paraId="0377FA07" w14:textId="77777777" w:rsidR="0054477B" w:rsidRPr="0054477B" w:rsidRDefault="0054477B" w:rsidP="0054477B"/>
    <w:p w14:paraId="2CBF879B" w14:textId="77777777" w:rsidR="00422806" w:rsidRDefault="00376622" w:rsidP="00D853D5">
      <w:r>
        <w:tab/>
      </w:r>
      <w:r w:rsidR="0005301A">
        <w:t xml:space="preserve">Neste capítulo é apresentado o desenvolvimento da ferramenta de geração de </w:t>
      </w:r>
      <w:proofErr w:type="spellStart"/>
      <w:r w:rsidR="00F07A8A" w:rsidRPr="00F07A8A">
        <w:rPr>
          <w:i/>
        </w:rPr>
        <w:t>dashboards</w:t>
      </w:r>
      <w:proofErr w:type="spellEnd"/>
      <w:r w:rsidR="0005301A">
        <w:t>,</w:t>
      </w:r>
      <w:r w:rsidR="00D853D5">
        <w:t xml:space="preserve"> aqui chamada </w:t>
      </w:r>
      <w:proofErr w:type="spellStart"/>
      <w:proofErr w:type="gramStart"/>
      <w:r w:rsidR="00D853D5">
        <w:t>DashGen</w:t>
      </w:r>
      <w:proofErr w:type="spellEnd"/>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14:paraId="4AC20D77" w14:textId="77777777" w:rsidR="000A776A" w:rsidRDefault="000A776A">
      <w:pPr>
        <w:spacing w:after="160" w:line="240" w:lineRule="auto"/>
        <w:jc w:val="left"/>
        <w:rPr>
          <w:rFonts w:eastAsiaTheme="majorEastAsia" w:cstheme="majorBidi"/>
          <w:b/>
          <w:szCs w:val="26"/>
        </w:rPr>
      </w:pPr>
    </w:p>
    <w:p w14:paraId="118B6500" w14:textId="77777777" w:rsidR="0005301A" w:rsidRDefault="0052361D" w:rsidP="0005301A">
      <w:pPr>
        <w:pStyle w:val="Ttulo2"/>
        <w:ind w:left="6"/>
      </w:pPr>
      <w:bookmarkStart w:id="200" w:name="_Toc35796581"/>
      <w:proofErr w:type="gramStart"/>
      <w:r>
        <w:t>4</w:t>
      </w:r>
      <w:r w:rsidR="0005301A">
        <w:t>.1</w:t>
      </w:r>
      <w:r w:rsidR="00992EB8">
        <w:t xml:space="preserve"> </w:t>
      </w:r>
      <w:r w:rsidR="0005301A">
        <w:t>Descrição</w:t>
      </w:r>
      <w:proofErr w:type="gramEnd"/>
      <w:r w:rsidR="0005301A">
        <w:t xml:space="preserve"> Geral</w:t>
      </w:r>
      <w:bookmarkEnd w:id="200"/>
    </w:p>
    <w:p w14:paraId="2BAE7184" w14:textId="77777777" w:rsidR="0054477B" w:rsidRPr="0054477B" w:rsidRDefault="0054477B" w:rsidP="0054477B"/>
    <w:p w14:paraId="5E45977D" w14:textId="77777777"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spellStart"/>
      <w:proofErr w:type="gramStart"/>
      <w:r w:rsidR="00CB4EDD" w:rsidRPr="00D853D5">
        <w:rPr>
          <w:b/>
        </w:rPr>
        <w:t>DashGen</w:t>
      </w:r>
      <w:proofErr w:type="spellEnd"/>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2ED17BA4" w14:textId="77777777"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14:paraId="35810544" w14:textId="77777777"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14:paraId="31B3CE81" w14:textId="77777777"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14:paraId="5A060BAB" w14:textId="77777777" w:rsidR="00CB4EDD" w:rsidRDefault="00CB4EDD" w:rsidP="0013018F">
      <w:r>
        <w:tab/>
      </w:r>
      <w:r w:rsidR="00BA30A6">
        <w:t>O</w:t>
      </w:r>
      <w:r>
        <w:t xml:space="preserve"> funcionamento da aplicação se </w:t>
      </w:r>
      <w:r w:rsidR="00BA30A6">
        <w:t>dá</w:t>
      </w:r>
      <w:r>
        <w:t xml:space="preserve"> como segue:</w:t>
      </w:r>
    </w:p>
    <w:p w14:paraId="34FA9309" w14:textId="77777777" w:rsidR="00CB4EDD" w:rsidRDefault="00CB4EDD" w:rsidP="002D2717">
      <w:pPr>
        <w:pStyle w:val="PargrafodaLista"/>
        <w:numPr>
          <w:ilvl w:val="0"/>
          <w:numId w:val="1"/>
        </w:numPr>
        <w:ind w:left="1134"/>
      </w:pPr>
      <w:r>
        <w:t xml:space="preserve">O usuário indica ao </w:t>
      </w:r>
      <w:proofErr w:type="spellStart"/>
      <w:proofErr w:type="gramStart"/>
      <w:r>
        <w:t>DashGen</w:t>
      </w:r>
      <w:proofErr w:type="spellEnd"/>
      <w:proofErr w:type="gramEnd"/>
      <w:r>
        <w:t xml:space="preserve"> qual o arquivo fonte de dados;</w:t>
      </w:r>
    </w:p>
    <w:p w14:paraId="0BE79A0A" w14:textId="77777777" w:rsidR="00EB5504" w:rsidRDefault="00EB5504" w:rsidP="002D2717">
      <w:pPr>
        <w:pStyle w:val="PargrafodaLista"/>
        <w:numPr>
          <w:ilvl w:val="0"/>
          <w:numId w:val="1"/>
        </w:numPr>
        <w:ind w:left="1134"/>
      </w:pPr>
      <w:r>
        <w:t>O usuário determina o diretório onde deve ser armazenado o Dashboard;</w:t>
      </w:r>
    </w:p>
    <w:p w14:paraId="4F0D15F9" w14:textId="77777777" w:rsidR="009C0A6B" w:rsidRDefault="009C0A6B" w:rsidP="002D2717">
      <w:pPr>
        <w:pStyle w:val="PargrafodaLista"/>
        <w:numPr>
          <w:ilvl w:val="0"/>
          <w:numId w:val="1"/>
        </w:numPr>
        <w:ind w:left="1134"/>
      </w:pPr>
      <w:r>
        <w:t>O usuário determina o título do Dashboard</w:t>
      </w:r>
    </w:p>
    <w:p w14:paraId="4410CEF8" w14:textId="77777777"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53E0CDF1" w14:textId="77777777" w:rsidR="00CB4EDD" w:rsidRDefault="009C0A6B" w:rsidP="002D2717">
      <w:pPr>
        <w:pStyle w:val="PargrafodaLista"/>
        <w:numPr>
          <w:ilvl w:val="0"/>
          <w:numId w:val="1"/>
        </w:numPr>
        <w:ind w:left="1134"/>
      </w:pPr>
      <w:r>
        <w:t>O usuário adiciona o gráfico à lista</w:t>
      </w:r>
      <w:r w:rsidR="00BA30A6">
        <w:t>.</w:t>
      </w:r>
    </w:p>
    <w:p w14:paraId="72498C2F" w14:textId="77777777" w:rsidR="00BA30A6" w:rsidRDefault="009C0A6B" w:rsidP="002D2717">
      <w:pPr>
        <w:pStyle w:val="PargrafodaLista"/>
        <w:numPr>
          <w:ilvl w:val="0"/>
          <w:numId w:val="1"/>
        </w:numPr>
        <w:ind w:left="1134"/>
      </w:pPr>
      <w:r>
        <w:t xml:space="preserve">O usuário finaliza o Dashboard. </w:t>
      </w:r>
      <w:r w:rsidR="00BA30A6">
        <w:t xml:space="preserve">O </w:t>
      </w:r>
      <w:proofErr w:type="spellStart"/>
      <w:proofErr w:type="gramStart"/>
      <w:r w:rsidR="00BA30A6">
        <w:t>DashGen</w:t>
      </w:r>
      <w:proofErr w:type="spellEnd"/>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0A93EE06" w14:textId="77777777"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w:t>
      </w:r>
      <w:r w:rsidR="00224DAB">
        <w:t>9</w:t>
      </w:r>
      <w:r>
        <w:t>.</w:t>
      </w:r>
    </w:p>
    <w:p w14:paraId="681F14E6" w14:textId="77777777" w:rsidR="00F740CE" w:rsidRDefault="00F740CE" w:rsidP="006610B6">
      <w:pPr>
        <w:spacing w:after="160" w:line="240" w:lineRule="auto"/>
        <w:jc w:val="center"/>
        <w:rPr>
          <w:b/>
          <w:sz w:val="20"/>
          <w:szCs w:val="20"/>
        </w:rPr>
      </w:pPr>
      <w:r w:rsidRPr="00F740CE">
        <w:rPr>
          <w:b/>
          <w:sz w:val="20"/>
          <w:szCs w:val="20"/>
        </w:rPr>
        <w:lastRenderedPageBreak/>
        <w:t xml:space="preserve">Figura </w:t>
      </w:r>
      <w:r w:rsidR="00224DAB">
        <w:rPr>
          <w:b/>
          <w:sz w:val="20"/>
          <w:szCs w:val="20"/>
        </w:rPr>
        <w:t>9</w:t>
      </w:r>
      <w:r w:rsidRPr="00F740CE">
        <w:rPr>
          <w:b/>
          <w:sz w:val="20"/>
          <w:szCs w:val="20"/>
        </w:rPr>
        <w:t xml:space="preserve"> – Passos do </w:t>
      </w:r>
      <w:proofErr w:type="spellStart"/>
      <w:r w:rsidRPr="00F740CE">
        <w:rPr>
          <w:b/>
          <w:sz w:val="20"/>
          <w:szCs w:val="20"/>
        </w:rPr>
        <w:t>Dashgen</w:t>
      </w:r>
      <w:proofErr w:type="spellEnd"/>
    </w:p>
    <w:p w14:paraId="0B71A8A7" w14:textId="77777777" w:rsidR="00F740CE" w:rsidRPr="00F740CE" w:rsidRDefault="00A85CEC" w:rsidP="00F740CE">
      <w:pPr>
        <w:jc w:val="center"/>
        <w:rPr>
          <w:b/>
          <w:sz w:val="20"/>
          <w:szCs w:val="20"/>
        </w:rPr>
      </w:pPr>
      <w:r>
        <w:rPr>
          <w:b/>
          <w:noProof/>
          <w:sz w:val="20"/>
          <w:szCs w:val="20"/>
          <w:lang w:eastAsia="pt-BR"/>
        </w:rPr>
        <w:drawing>
          <wp:inline distT="0" distB="0" distL="0" distR="0" wp14:anchorId="7228108B" wp14:editId="6EF1C605">
            <wp:extent cx="2381250" cy="3979261"/>
            <wp:effectExtent l="0" t="0" r="0"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5">
                      <a:extLst>
                        <a:ext uri="{BEBA8EAE-BF5A-486C-A8C5-ECC9F3942E4B}">
                          <a14:imgProps xmlns:a14="http://schemas.microsoft.com/office/drawing/2010/main">
                            <a14:imgLayer r:embed="rId26">
                              <a14:imgEffect>
                                <a14:sharpenSoften amount="30000"/>
                              </a14:imgEffect>
                              <a14:imgEffect>
                                <a14:saturation sat="0"/>
                              </a14:imgEffect>
                              <a14:imgEffect>
                                <a14:brightnessContrast contrast="30000"/>
                              </a14:imgEffect>
                            </a14:imgLayer>
                          </a14:imgProps>
                        </a:ext>
                        <a:ext uri="{28A0092B-C50C-407E-A947-70E740481C1C}">
                          <a14:useLocalDpi xmlns:a14="http://schemas.microsoft.com/office/drawing/2010/main" val="0"/>
                        </a:ext>
                      </a:extLst>
                    </a:blip>
                    <a:stretch>
                      <a:fillRect/>
                    </a:stretch>
                  </pic:blipFill>
                  <pic:spPr>
                    <a:xfrm>
                      <a:off x="0" y="0"/>
                      <a:ext cx="2396129" cy="4004125"/>
                    </a:xfrm>
                    <a:prstGeom prst="rect">
                      <a:avLst/>
                    </a:prstGeom>
                  </pic:spPr>
                </pic:pic>
              </a:graphicData>
            </a:graphic>
          </wp:inline>
        </w:drawing>
      </w:r>
    </w:p>
    <w:p w14:paraId="225FD421" w14:textId="77777777" w:rsidR="00791DE4" w:rsidRPr="006610B6" w:rsidRDefault="00F740CE" w:rsidP="0013018F">
      <w:pPr>
        <w:jc w:val="center"/>
        <w:rPr>
          <w:sz w:val="20"/>
          <w:szCs w:val="20"/>
        </w:rPr>
      </w:pPr>
      <w:r w:rsidRPr="006610B6">
        <w:rPr>
          <w:sz w:val="20"/>
          <w:szCs w:val="20"/>
        </w:rPr>
        <w:t>Fonte: Elaborada pelo Autor</w:t>
      </w:r>
    </w:p>
    <w:p w14:paraId="5159B813" w14:textId="77777777" w:rsidR="00F740CE" w:rsidRPr="00F740CE" w:rsidRDefault="00F740CE" w:rsidP="008D67A1">
      <w:pPr>
        <w:rPr>
          <w:b/>
          <w:sz w:val="20"/>
          <w:szCs w:val="20"/>
        </w:rPr>
      </w:pPr>
    </w:p>
    <w:p w14:paraId="79F792AE" w14:textId="77777777" w:rsidR="00B66370" w:rsidRDefault="0052361D" w:rsidP="002D445F">
      <w:pPr>
        <w:spacing w:after="160" w:line="240" w:lineRule="auto"/>
        <w:jc w:val="left"/>
      </w:pPr>
      <w:proofErr w:type="gramStart"/>
      <w:r>
        <w:t>4</w:t>
      </w:r>
      <w:r w:rsidR="003A5E58">
        <w:t>.2 Descrição</w:t>
      </w:r>
      <w:proofErr w:type="gramEnd"/>
      <w:r w:rsidR="003A5E58">
        <w:t xml:space="preserve"> das Etapas de Desenvolvimento</w:t>
      </w:r>
    </w:p>
    <w:p w14:paraId="29C31EFD" w14:textId="77777777" w:rsidR="00E76ACE" w:rsidRPr="00E76ACE" w:rsidRDefault="00E76ACE" w:rsidP="00E76ACE"/>
    <w:p w14:paraId="3D889A77" w14:textId="77777777" w:rsidR="003A5E58" w:rsidRDefault="003A5E58" w:rsidP="003A5E58">
      <w:r>
        <w:tab/>
      </w:r>
      <w:r w:rsidR="003538C3">
        <w:t xml:space="preserve">O trabalho de desenvolvimento da aplicação </w:t>
      </w:r>
      <w:proofErr w:type="spellStart"/>
      <w:proofErr w:type="gramStart"/>
      <w:r w:rsidR="003538C3">
        <w:t>DashGen</w:t>
      </w:r>
      <w:proofErr w:type="spellEnd"/>
      <w:proofErr w:type="gramEnd"/>
      <w:r w:rsidR="003538C3">
        <w:t xml:space="preserve"> foi dividido nos seguintes passos:</w:t>
      </w:r>
    </w:p>
    <w:p w14:paraId="3C9A96CE" w14:textId="77777777" w:rsidR="00F93C30" w:rsidRDefault="00F93C30" w:rsidP="002D2717">
      <w:pPr>
        <w:pStyle w:val="PargrafodaLista"/>
        <w:numPr>
          <w:ilvl w:val="0"/>
          <w:numId w:val="2"/>
        </w:numPr>
        <w:ind w:left="993"/>
      </w:pPr>
      <w:r>
        <w:t>Levantamento dos requisitos;</w:t>
      </w:r>
    </w:p>
    <w:p w14:paraId="119832EF" w14:textId="77777777" w:rsidR="00F93C30" w:rsidRDefault="00F93C30" w:rsidP="002D2717">
      <w:pPr>
        <w:pStyle w:val="PargrafodaLista"/>
        <w:numPr>
          <w:ilvl w:val="0"/>
          <w:numId w:val="2"/>
        </w:numPr>
        <w:ind w:left="993"/>
      </w:pPr>
      <w:r>
        <w:t xml:space="preserve">Especificação do uso do motor de </w:t>
      </w:r>
      <w:proofErr w:type="spellStart"/>
      <w:r>
        <w:t>Templ</w:t>
      </w:r>
      <w:r w:rsidR="00CF37C2">
        <w:t>ates</w:t>
      </w:r>
      <w:proofErr w:type="spellEnd"/>
      <w:r w:rsidR="00CF37C2">
        <w:t>, baseado nos diagramas UML conceitual de</w:t>
      </w:r>
      <w:r>
        <w:t xml:space="preserve"> classes e de sequencia;</w:t>
      </w:r>
    </w:p>
    <w:p w14:paraId="16E6A2FD" w14:textId="77777777" w:rsidR="00F93C30" w:rsidRDefault="00F93C30" w:rsidP="002D2717">
      <w:pPr>
        <w:pStyle w:val="PargrafodaLista"/>
        <w:numPr>
          <w:ilvl w:val="0"/>
          <w:numId w:val="2"/>
        </w:numPr>
        <w:ind w:left="993"/>
      </w:pPr>
      <w:proofErr w:type="gramStart"/>
      <w:r>
        <w:t>Implementação</w:t>
      </w:r>
      <w:proofErr w:type="gramEnd"/>
      <w:r>
        <w:t xml:space="preserve"> do motor de </w:t>
      </w:r>
      <w:proofErr w:type="spellStart"/>
      <w:r>
        <w:t>Templates</w:t>
      </w:r>
      <w:proofErr w:type="spellEnd"/>
      <w:r>
        <w:t>;</w:t>
      </w:r>
    </w:p>
    <w:p w14:paraId="2907852D" w14:textId="77777777" w:rsidR="00F93C30" w:rsidRDefault="00F93C30" w:rsidP="002D2717">
      <w:pPr>
        <w:pStyle w:val="PargrafodaLista"/>
        <w:numPr>
          <w:ilvl w:val="0"/>
          <w:numId w:val="2"/>
        </w:numPr>
        <w:ind w:left="993"/>
      </w:pPr>
      <w:proofErr w:type="gramStart"/>
      <w:r>
        <w:t>Implementação</w:t>
      </w:r>
      <w:proofErr w:type="gramEnd"/>
      <w:r>
        <w:t xml:space="preserve"> do gerador de Dashboard.</w:t>
      </w:r>
    </w:p>
    <w:p w14:paraId="208CCAD8" w14:textId="77777777" w:rsidR="00CF37C2" w:rsidRDefault="00CF37C2" w:rsidP="00CF37C2">
      <w:pPr>
        <w:pStyle w:val="PargrafodaLista"/>
        <w:ind w:left="993"/>
      </w:pPr>
    </w:p>
    <w:p w14:paraId="544E7C7C" w14:textId="77777777" w:rsidR="00F93C30" w:rsidRDefault="0052361D" w:rsidP="00E94B09">
      <w:pPr>
        <w:pStyle w:val="Ttulo2"/>
      </w:pPr>
      <w:bookmarkStart w:id="201" w:name="_Toc35796582"/>
      <w:r>
        <w:t>4</w:t>
      </w:r>
      <w:r w:rsidR="00E94B09">
        <w:t>.3</w:t>
      </w:r>
      <w:proofErr w:type="gramStart"/>
      <w:r w:rsidR="00E94B09">
        <w:t xml:space="preserve">  </w:t>
      </w:r>
      <w:proofErr w:type="gramEnd"/>
      <w:r w:rsidR="00E94B09">
        <w:t>Levantamento dos Requisitos</w:t>
      </w:r>
      <w:bookmarkEnd w:id="201"/>
    </w:p>
    <w:p w14:paraId="620A8DD7" w14:textId="77777777" w:rsidR="00165AB1" w:rsidRPr="00165AB1" w:rsidRDefault="00165AB1" w:rsidP="00165AB1"/>
    <w:p w14:paraId="49F0676B" w14:textId="7777777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26BC4672" w14:textId="77777777"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6F43DC">
        <w:t>5</w:t>
      </w:r>
      <w:r>
        <w:t>, podem ser observados os requisitos funcionais e n</w:t>
      </w:r>
      <w:r w:rsidR="00CF37C2">
        <w:t>a</w:t>
      </w:r>
      <w:r>
        <w:t xml:space="preserve"> </w:t>
      </w:r>
      <w:r w:rsidR="00CF37C2">
        <w:t>Tabela</w:t>
      </w:r>
      <w:r>
        <w:t xml:space="preserve"> </w:t>
      </w:r>
      <w:r w:rsidR="006F43DC">
        <w:t>6</w:t>
      </w:r>
      <w:r>
        <w:t xml:space="preserve">, os requisitos </w:t>
      </w:r>
      <w:r w:rsidR="00965822">
        <w:t>não funcionais</w:t>
      </w:r>
      <w:r>
        <w:t>.</w:t>
      </w:r>
    </w:p>
    <w:p w14:paraId="1FE73D56" w14:textId="77777777" w:rsidR="007F40EF" w:rsidRDefault="007F40EF">
      <w:pPr>
        <w:spacing w:after="160" w:line="240" w:lineRule="auto"/>
        <w:jc w:val="left"/>
      </w:pPr>
    </w:p>
    <w:p w14:paraId="0528CF62" w14:textId="77777777" w:rsidR="008211DF" w:rsidRDefault="007F40EF" w:rsidP="00D170D8">
      <w:pPr>
        <w:jc w:val="center"/>
        <w:rPr>
          <w:b/>
          <w:sz w:val="20"/>
        </w:rPr>
      </w:pPr>
      <w:r w:rsidRPr="007F40EF">
        <w:rPr>
          <w:b/>
          <w:sz w:val="20"/>
        </w:rPr>
        <w:t xml:space="preserve">Tabela </w:t>
      </w:r>
      <w:r w:rsidR="006F43DC">
        <w:rPr>
          <w:b/>
          <w:sz w:val="20"/>
        </w:rPr>
        <w:t>5</w:t>
      </w:r>
      <w:r w:rsidR="009A5899" w:rsidRPr="007F40EF">
        <w:rPr>
          <w:b/>
          <w:sz w:val="20"/>
        </w:rPr>
        <w:t xml:space="preserve"> </w:t>
      </w:r>
      <w:r w:rsidRPr="007F40EF">
        <w:rPr>
          <w:b/>
          <w:sz w:val="20"/>
        </w:rPr>
        <w:t>– Requisitos Funcionais da aplicação</w:t>
      </w:r>
    </w:p>
    <w:p w14:paraId="09A88C7D" w14:textId="77777777" w:rsidR="00211014" w:rsidRDefault="00211014" w:rsidP="00D170D8">
      <w:pPr>
        <w:jc w:val="cente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1BB63493" w14:textId="77777777" w:rsidTr="008211DF">
        <w:tc>
          <w:tcPr>
            <w:tcW w:w="9211" w:type="dxa"/>
            <w:gridSpan w:val="3"/>
            <w:shd w:val="clear" w:color="auto" w:fill="D9D9D9" w:themeFill="background1" w:themeFillShade="D9"/>
          </w:tcPr>
          <w:p w14:paraId="22225F7E" w14:textId="77777777" w:rsidR="008211DF" w:rsidRPr="009F15CB" w:rsidRDefault="008211DF" w:rsidP="008211DF">
            <w:pPr>
              <w:jc w:val="center"/>
              <w:rPr>
                <w:b/>
                <w:sz w:val="20"/>
                <w:szCs w:val="20"/>
              </w:rPr>
            </w:pPr>
            <w:r w:rsidRPr="009F15CB">
              <w:rPr>
                <w:b/>
                <w:sz w:val="20"/>
                <w:szCs w:val="20"/>
              </w:rPr>
              <w:t>Requisitos Funcionais</w:t>
            </w:r>
          </w:p>
        </w:tc>
      </w:tr>
      <w:tr w:rsidR="008211DF" w14:paraId="753DDC6D" w14:textId="77777777" w:rsidTr="0025716D">
        <w:tc>
          <w:tcPr>
            <w:tcW w:w="1128" w:type="dxa"/>
            <w:shd w:val="clear" w:color="auto" w:fill="D9D9D9" w:themeFill="background1" w:themeFillShade="D9"/>
          </w:tcPr>
          <w:p w14:paraId="380BB00A"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336D31CC"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7F1C217E" w14:textId="77777777" w:rsidR="008211DF" w:rsidRPr="009A5899" w:rsidRDefault="008211DF" w:rsidP="008211DF">
            <w:pPr>
              <w:jc w:val="center"/>
              <w:rPr>
                <w:b/>
                <w:sz w:val="18"/>
                <w:szCs w:val="18"/>
              </w:rPr>
            </w:pPr>
            <w:r w:rsidRPr="009A5899">
              <w:rPr>
                <w:b/>
                <w:sz w:val="18"/>
                <w:szCs w:val="18"/>
              </w:rPr>
              <w:t>Caso de Uso</w:t>
            </w:r>
          </w:p>
        </w:tc>
      </w:tr>
      <w:tr w:rsidR="008211DF" w14:paraId="19040E5A" w14:textId="77777777" w:rsidTr="0025716D">
        <w:tc>
          <w:tcPr>
            <w:tcW w:w="1128" w:type="dxa"/>
          </w:tcPr>
          <w:p w14:paraId="613E32F6" w14:textId="77777777" w:rsidR="008211DF" w:rsidRPr="009A5899" w:rsidRDefault="008140C3" w:rsidP="00386365">
            <w:pPr>
              <w:spacing w:line="240" w:lineRule="auto"/>
              <w:jc w:val="center"/>
              <w:rPr>
                <w:sz w:val="18"/>
                <w:szCs w:val="18"/>
              </w:rPr>
            </w:pPr>
            <w:r w:rsidRPr="009A5899">
              <w:rPr>
                <w:sz w:val="18"/>
                <w:szCs w:val="18"/>
              </w:rPr>
              <w:t>RF01</w:t>
            </w:r>
          </w:p>
        </w:tc>
        <w:tc>
          <w:tcPr>
            <w:tcW w:w="6635" w:type="dxa"/>
          </w:tcPr>
          <w:p w14:paraId="2A3600D4" w14:textId="77777777" w:rsidR="008211DF" w:rsidRPr="009A5899" w:rsidRDefault="005560AD" w:rsidP="00386365">
            <w:pPr>
              <w:spacing w:line="240" w:lineRule="auto"/>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4CA8959"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361B27CE" w14:textId="77777777" w:rsidTr="0025716D">
        <w:tc>
          <w:tcPr>
            <w:tcW w:w="1128" w:type="dxa"/>
          </w:tcPr>
          <w:p w14:paraId="4BA73F47" w14:textId="77777777" w:rsidR="008211DF" w:rsidRPr="009A5899" w:rsidRDefault="008140C3" w:rsidP="00386365">
            <w:pPr>
              <w:spacing w:line="240" w:lineRule="auto"/>
              <w:jc w:val="center"/>
              <w:rPr>
                <w:sz w:val="18"/>
                <w:szCs w:val="18"/>
              </w:rPr>
            </w:pPr>
            <w:r w:rsidRPr="009A5899">
              <w:rPr>
                <w:sz w:val="18"/>
                <w:szCs w:val="18"/>
              </w:rPr>
              <w:t>RF02</w:t>
            </w:r>
          </w:p>
        </w:tc>
        <w:tc>
          <w:tcPr>
            <w:tcW w:w="6635" w:type="dxa"/>
          </w:tcPr>
          <w:p w14:paraId="6A33638D" w14:textId="77777777" w:rsidR="008211DF" w:rsidRPr="009A5899" w:rsidRDefault="0025716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07F137B" w14:textId="77777777"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14:paraId="55AE5E17" w14:textId="77777777" w:rsidTr="000926E5">
        <w:trPr>
          <w:trHeight w:val="660"/>
        </w:trPr>
        <w:tc>
          <w:tcPr>
            <w:tcW w:w="1128" w:type="dxa"/>
          </w:tcPr>
          <w:p w14:paraId="4AD2E6AC" w14:textId="77777777" w:rsidR="008211DF" w:rsidRPr="009A5899" w:rsidRDefault="008140C3" w:rsidP="00386365">
            <w:pPr>
              <w:spacing w:line="240" w:lineRule="auto"/>
              <w:jc w:val="center"/>
              <w:rPr>
                <w:sz w:val="18"/>
                <w:szCs w:val="18"/>
              </w:rPr>
            </w:pPr>
            <w:r w:rsidRPr="009A5899">
              <w:rPr>
                <w:sz w:val="18"/>
                <w:szCs w:val="18"/>
              </w:rPr>
              <w:t>RF03</w:t>
            </w:r>
          </w:p>
        </w:tc>
        <w:tc>
          <w:tcPr>
            <w:tcW w:w="6635" w:type="dxa"/>
          </w:tcPr>
          <w:p w14:paraId="17E83059" w14:textId="77777777" w:rsidR="008211DF" w:rsidRPr="009A5899" w:rsidRDefault="0025716D" w:rsidP="00386365">
            <w:pPr>
              <w:spacing w:line="240" w:lineRule="auto"/>
              <w:jc w:val="left"/>
              <w:rPr>
                <w:sz w:val="18"/>
                <w:szCs w:val="18"/>
              </w:rPr>
            </w:pPr>
            <w:r w:rsidRPr="009A5899">
              <w:rPr>
                <w:sz w:val="18"/>
                <w:szCs w:val="18"/>
              </w:rPr>
              <w:t xml:space="preserve">O sistema deve identificar os </w:t>
            </w:r>
            <w:proofErr w:type="spellStart"/>
            <w:r w:rsidR="003F63C7" w:rsidRPr="009A5899">
              <w:rPr>
                <w:sz w:val="18"/>
                <w:szCs w:val="18"/>
              </w:rPr>
              <w:t>Metadados</w:t>
            </w:r>
            <w:proofErr w:type="spellEnd"/>
            <w:r w:rsidRPr="009A5899">
              <w:rPr>
                <w:sz w:val="18"/>
                <w:szCs w:val="18"/>
              </w:rPr>
              <w:t xml:space="preserve"> do arquivo de dados</w:t>
            </w:r>
            <w:r w:rsidR="00386365">
              <w:rPr>
                <w:sz w:val="18"/>
                <w:szCs w:val="18"/>
              </w:rPr>
              <w:t xml:space="preserve">, considerando a primeira linha do arquivo contendo os nomes das </w:t>
            </w:r>
            <w:proofErr w:type="gramStart"/>
            <w:r w:rsidR="00386365">
              <w:rPr>
                <w:sz w:val="18"/>
                <w:szCs w:val="18"/>
              </w:rPr>
              <w:t>colunas</w:t>
            </w:r>
            <w:proofErr w:type="gramEnd"/>
          </w:p>
        </w:tc>
        <w:tc>
          <w:tcPr>
            <w:tcW w:w="1448" w:type="dxa"/>
          </w:tcPr>
          <w:p w14:paraId="41939455" w14:textId="77777777" w:rsidR="008211DF" w:rsidRPr="009A5899" w:rsidRDefault="005560AD" w:rsidP="00386365">
            <w:pPr>
              <w:spacing w:line="240" w:lineRule="auto"/>
              <w:jc w:val="center"/>
              <w:rPr>
                <w:sz w:val="18"/>
                <w:szCs w:val="18"/>
              </w:rPr>
            </w:pPr>
            <w:r w:rsidRPr="009A5899">
              <w:rPr>
                <w:sz w:val="18"/>
                <w:szCs w:val="18"/>
              </w:rPr>
              <w:t>UC01</w:t>
            </w:r>
          </w:p>
        </w:tc>
      </w:tr>
      <w:tr w:rsidR="0025716D" w14:paraId="57724298" w14:textId="77777777" w:rsidTr="0025716D">
        <w:tc>
          <w:tcPr>
            <w:tcW w:w="1128" w:type="dxa"/>
          </w:tcPr>
          <w:p w14:paraId="1D5C70B3" w14:textId="77777777" w:rsidR="0025716D" w:rsidRPr="009A5899" w:rsidRDefault="0025716D" w:rsidP="00386365">
            <w:pPr>
              <w:spacing w:line="240" w:lineRule="auto"/>
              <w:jc w:val="center"/>
              <w:rPr>
                <w:sz w:val="18"/>
                <w:szCs w:val="18"/>
              </w:rPr>
            </w:pPr>
            <w:r w:rsidRPr="009A5899">
              <w:rPr>
                <w:sz w:val="18"/>
                <w:szCs w:val="18"/>
              </w:rPr>
              <w:t>RF04</w:t>
            </w:r>
          </w:p>
        </w:tc>
        <w:tc>
          <w:tcPr>
            <w:tcW w:w="6635" w:type="dxa"/>
          </w:tcPr>
          <w:p w14:paraId="7E5C3C6B" w14:textId="77777777" w:rsidR="0025716D" w:rsidRPr="009A5899" w:rsidRDefault="0025716D" w:rsidP="00386365">
            <w:pPr>
              <w:spacing w:line="240" w:lineRule="auto"/>
              <w:jc w:val="left"/>
              <w:rPr>
                <w:sz w:val="18"/>
                <w:szCs w:val="18"/>
              </w:rPr>
            </w:pPr>
            <w:r w:rsidRPr="009A5899">
              <w:rPr>
                <w:sz w:val="18"/>
                <w:szCs w:val="18"/>
              </w:rPr>
              <w:t>O sistema deve ser capaz de identificar atributos numéricos dentro dos conjuntos de dados</w:t>
            </w:r>
          </w:p>
        </w:tc>
        <w:tc>
          <w:tcPr>
            <w:tcW w:w="1448" w:type="dxa"/>
          </w:tcPr>
          <w:p w14:paraId="3386DA52" w14:textId="77777777" w:rsidR="0025716D" w:rsidRPr="009A5899" w:rsidRDefault="0025716D" w:rsidP="00386365">
            <w:pPr>
              <w:spacing w:line="240" w:lineRule="auto"/>
              <w:jc w:val="center"/>
              <w:rPr>
                <w:sz w:val="18"/>
                <w:szCs w:val="18"/>
              </w:rPr>
            </w:pPr>
            <w:r w:rsidRPr="009A5899">
              <w:rPr>
                <w:sz w:val="18"/>
                <w:szCs w:val="18"/>
              </w:rPr>
              <w:t>UC01</w:t>
            </w:r>
          </w:p>
        </w:tc>
      </w:tr>
      <w:tr w:rsidR="005560AD" w14:paraId="0E2A4E6B" w14:textId="77777777" w:rsidTr="0025716D">
        <w:tc>
          <w:tcPr>
            <w:tcW w:w="1128" w:type="dxa"/>
          </w:tcPr>
          <w:p w14:paraId="5571B402"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5</w:t>
            </w:r>
          </w:p>
        </w:tc>
        <w:tc>
          <w:tcPr>
            <w:tcW w:w="6635" w:type="dxa"/>
          </w:tcPr>
          <w:p w14:paraId="0613950F" w14:textId="77777777" w:rsidR="005560AD" w:rsidRPr="009A5899" w:rsidRDefault="005560A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384A1C3E" w14:textId="77777777" w:rsidR="005560AD" w:rsidRPr="009A5899" w:rsidRDefault="005560AD" w:rsidP="00386365">
            <w:pPr>
              <w:spacing w:line="240" w:lineRule="auto"/>
              <w:jc w:val="center"/>
              <w:rPr>
                <w:sz w:val="18"/>
                <w:szCs w:val="18"/>
              </w:rPr>
            </w:pPr>
            <w:r w:rsidRPr="009A5899">
              <w:rPr>
                <w:sz w:val="18"/>
                <w:szCs w:val="18"/>
              </w:rPr>
              <w:t>UC01</w:t>
            </w:r>
          </w:p>
        </w:tc>
      </w:tr>
      <w:tr w:rsidR="005560AD" w14:paraId="7CFF7607" w14:textId="77777777" w:rsidTr="0025716D">
        <w:tc>
          <w:tcPr>
            <w:tcW w:w="1128" w:type="dxa"/>
          </w:tcPr>
          <w:p w14:paraId="080F14D3" w14:textId="77777777"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6</w:t>
            </w:r>
          </w:p>
        </w:tc>
        <w:tc>
          <w:tcPr>
            <w:tcW w:w="6635" w:type="dxa"/>
          </w:tcPr>
          <w:p w14:paraId="459E8DBC" w14:textId="77777777" w:rsidR="005560AD" w:rsidRPr="009A5899" w:rsidRDefault="005560AD" w:rsidP="00386365">
            <w:pPr>
              <w:spacing w:line="240" w:lineRule="auto"/>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6EB05024" w14:textId="77777777" w:rsidR="005560AD" w:rsidRPr="009A5899" w:rsidRDefault="005560AD" w:rsidP="00386365">
            <w:pPr>
              <w:spacing w:line="240" w:lineRule="auto"/>
              <w:jc w:val="center"/>
              <w:rPr>
                <w:sz w:val="18"/>
                <w:szCs w:val="18"/>
              </w:rPr>
            </w:pPr>
            <w:r w:rsidRPr="009A5899">
              <w:rPr>
                <w:sz w:val="18"/>
                <w:szCs w:val="18"/>
              </w:rPr>
              <w:t>UC01</w:t>
            </w:r>
          </w:p>
        </w:tc>
      </w:tr>
      <w:tr w:rsidR="000926E5" w14:paraId="35F10A22" w14:textId="77777777" w:rsidTr="0025716D">
        <w:tc>
          <w:tcPr>
            <w:tcW w:w="1128" w:type="dxa"/>
          </w:tcPr>
          <w:p w14:paraId="6F5FDB9B" w14:textId="77777777" w:rsidR="000926E5" w:rsidRPr="009A5899" w:rsidRDefault="00287F3D" w:rsidP="00386365">
            <w:pPr>
              <w:spacing w:line="240" w:lineRule="auto"/>
              <w:jc w:val="center"/>
              <w:rPr>
                <w:sz w:val="18"/>
                <w:szCs w:val="18"/>
              </w:rPr>
            </w:pPr>
            <w:r w:rsidRPr="009A5899">
              <w:rPr>
                <w:sz w:val="18"/>
                <w:szCs w:val="18"/>
              </w:rPr>
              <w:t>RF07</w:t>
            </w:r>
          </w:p>
        </w:tc>
        <w:tc>
          <w:tcPr>
            <w:tcW w:w="6635" w:type="dxa"/>
          </w:tcPr>
          <w:p w14:paraId="4B78CD42" w14:textId="77777777" w:rsidR="000926E5" w:rsidRPr="009A5899" w:rsidRDefault="000926E5" w:rsidP="00386365">
            <w:pPr>
              <w:tabs>
                <w:tab w:val="left" w:pos="1299"/>
              </w:tabs>
              <w:spacing w:line="240" w:lineRule="auto"/>
              <w:jc w:val="left"/>
              <w:rPr>
                <w:sz w:val="18"/>
                <w:szCs w:val="18"/>
              </w:rPr>
            </w:pPr>
            <w:r w:rsidRPr="009A5899">
              <w:rPr>
                <w:sz w:val="18"/>
                <w:szCs w:val="18"/>
              </w:rPr>
              <w:t>O sistema deve compactar o conteúdo completo do Dashboard em um arquivo.</w:t>
            </w:r>
          </w:p>
        </w:tc>
        <w:tc>
          <w:tcPr>
            <w:tcW w:w="1448" w:type="dxa"/>
          </w:tcPr>
          <w:p w14:paraId="746731DE" w14:textId="77777777" w:rsidR="000926E5" w:rsidRPr="009A5899" w:rsidRDefault="000926E5" w:rsidP="00386365">
            <w:pPr>
              <w:spacing w:line="240" w:lineRule="auto"/>
              <w:jc w:val="center"/>
              <w:rPr>
                <w:sz w:val="18"/>
                <w:szCs w:val="18"/>
              </w:rPr>
            </w:pPr>
            <w:r w:rsidRPr="009A5899">
              <w:rPr>
                <w:sz w:val="18"/>
                <w:szCs w:val="18"/>
              </w:rPr>
              <w:t>UC01</w:t>
            </w:r>
          </w:p>
        </w:tc>
      </w:tr>
    </w:tbl>
    <w:p w14:paraId="7B1E972F" w14:textId="77777777" w:rsidR="008211DF" w:rsidRPr="00A71C9D" w:rsidRDefault="007F40EF" w:rsidP="00D170D8">
      <w:pPr>
        <w:jc w:val="center"/>
        <w:rPr>
          <w:sz w:val="20"/>
        </w:rPr>
      </w:pPr>
      <w:r w:rsidRPr="00A71C9D">
        <w:rPr>
          <w:sz w:val="20"/>
        </w:rPr>
        <w:t>Fonte: Elaborada pelo Autor</w:t>
      </w:r>
    </w:p>
    <w:p w14:paraId="5F9AE84C" w14:textId="77777777" w:rsidR="0005590A" w:rsidRDefault="0005590A" w:rsidP="0005590A">
      <w:pPr>
        <w:spacing w:after="160" w:line="240" w:lineRule="auto"/>
        <w:jc w:val="left"/>
        <w:rPr>
          <w:b/>
          <w:sz w:val="20"/>
        </w:rPr>
      </w:pPr>
    </w:p>
    <w:p w14:paraId="54CEA01F" w14:textId="77777777" w:rsidR="004B0AEA" w:rsidRDefault="009337B0" w:rsidP="0005590A">
      <w:pPr>
        <w:spacing w:after="160" w:line="240" w:lineRule="auto"/>
        <w:jc w:val="center"/>
        <w:rPr>
          <w:b/>
          <w:sz w:val="20"/>
        </w:rPr>
      </w:pPr>
      <w:r>
        <w:rPr>
          <w:b/>
          <w:sz w:val="20"/>
        </w:rPr>
        <w:t xml:space="preserve">Tabela </w:t>
      </w:r>
      <w:r w:rsidR="006F43DC">
        <w:rPr>
          <w:b/>
          <w:sz w:val="20"/>
        </w:rPr>
        <w:t>6</w:t>
      </w:r>
      <w:r w:rsidR="009A5899">
        <w:rPr>
          <w:b/>
          <w:sz w:val="20"/>
        </w:rPr>
        <w:t xml:space="preserve"> </w:t>
      </w:r>
      <w:r>
        <w:rPr>
          <w:b/>
          <w:sz w:val="20"/>
        </w:rPr>
        <w:t>– Requisitos não funcionais da aplicação</w:t>
      </w:r>
    </w:p>
    <w:p w14:paraId="15E1B069" w14:textId="77777777" w:rsidR="00211014" w:rsidRDefault="00211014" w:rsidP="00211014">
      <w:pPr>
        <w:spacing w:after="160" w:line="240" w:lineRule="auto"/>
        <w:jc w:val="center"/>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4E603708" w14:textId="77777777" w:rsidTr="005A2700">
        <w:tc>
          <w:tcPr>
            <w:tcW w:w="9287" w:type="dxa"/>
            <w:gridSpan w:val="2"/>
            <w:shd w:val="clear" w:color="auto" w:fill="D9D9D9" w:themeFill="background1" w:themeFillShade="D9"/>
          </w:tcPr>
          <w:p w14:paraId="0E397C3F"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205B776" w14:textId="77777777" w:rsidTr="005A2700">
        <w:tc>
          <w:tcPr>
            <w:tcW w:w="1242" w:type="dxa"/>
          </w:tcPr>
          <w:p w14:paraId="5C2C05F2"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1FECFF2A" w14:textId="77777777" w:rsidR="00637456" w:rsidRPr="00815B55" w:rsidRDefault="00637456" w:rsidP="00637456">
            <w:pPr>
              <w:jc w:val="center"/>
              <w:rPr>
                <w:b/>
                <w:sz w:val="18"/>
                <w:szCs w:val="18"/>
              </w:rPr>
            </w:pPr>
            <w:r w:rsidRPr="00815B55">
              <w:rPr>
                <w:b/>
                <w:sz w:val="18"/>
                <w:szCs w:val="18"/>
              </w:rPr>
              <w:t>Descrição</w:t>
            </w:r>
          </w:p>
        </w:tc>
      </w:tr>
      <w:tr w:rsidR="00637456" w14:paraId="010B1F14" w14:textId="77777777" w:rsidTr="005A2700">
        <w:tc>
          <w:tcPr>
            <w:tcW w:w="1242" w:type="dxa"/>
          </w:tcPr>
          <w:p w14:paraId="105C1578" w14:textId="77777777" w:rsidR="00637456" w:rsidRPr="00815B55" w:rsidRDefault="00637456" w:rsidP="00386365">
            <w:pPr>
              <w:spacing w:line="240" w:lineRule="auto"/>
              <w:jc w:val="center"/>
              <w:rPr>
                <w:sz w:val="18"/>
                <w:szCs w:val="18"/>
              </w:rPr>
            </w:pPr>
            <w:r w:rsidRPr="00815B55">
              <w:rPr>
                <w:sz w:val="18"/>
                <w:szCs w:val="18"/>
              </w:rPr>
              <w:t>RNF01</w:t>
            </w:r>
          </w:p>
        </w:tc>
        <w:tc>
          <w:tcPr>
            <w:tcW w:w="8045" w:type="dxa"/>
          </w:tcPr>
          <w:p w14:paraId="37B049C7" w14:textId="77777777" w:rsidR="00637456" w:rsidRPr="00815B55" w:rsidRDefault="00637456" w:rsidP="00386365">
            <w:pPr>
              <w:spacing w:line="240" w:lineRule="auto"/>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15F64BE7" w14:textId="77777777" w:rsidTr="005A2700">
        <w:tc>
          <w:tcPr>
            <w:tcW w:w="1242" w:type="dxa"/>
          </w:tcPr>
          <w:p w14:paraId="22B3F631" w14:textId="77777777" w:rsidR="00637456" w:rsidRPr="00815B55" w:rsidRDefault="00637456" w:rsidP="00386365">
            <w:pPr>
              <w:spacing w:line="240" w:lineRule="auto"/>
              <w:jc w:val="center"/>
              <w:rPr>
                <w:sz w:val="18"/>
                <w:szCs w:val="18"/>
              </w:rPr>
            </w:pPr>
            <w:r w:rsidRPr="00815B55">
              <w:rPr>
                <w:sz w:val="18"/>
                <w:szCs w:val="18"/>
              </w:rPr>
              <w:t>RNF02</w:t>
            </w:r>
          </w:p>
        </w:tc>
        <w:tc>
          <w:tcPr>
            <w:tcW w:w="8045" w:type="dxa"/>
          </w:tcPr>
          <w:p w14:paraId="6CF88AEB" w14:textId="77777777" w:rsidR="00637456" w:rsidRPr="00815B55" w:rsidRDefault="00637456" w:rsidP="00386365">
            <w:pPr>
              <w:spacing w:line="240" w:lineRule="auto"/>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DA3454D" w14:textId="77777777" w:rsidTr="005A2700">
        <w:tc>
          <w:tcPr>
            <w:tcW w:w="1242" w:type="dxa"/>
          </w:tcPr>
          <w:p w14:paraId="24CA95CA" w14:textId="77777777" w:rsidR="00637456" w:rsidRPr="00815B55" w:rsidRDefault="00637456" w:rsidP="00386365">
            <w:pPr>
              <w:spacing w:line="240" w:lineRule="auto"/>
              <w:jc w:val="center"/>
              <w:rPr>
                <w:sz w:val="18"/>
                <w:szCs w:val="18"/>
              </w:rPr>
            </w:pPr>
            <w:r w:rsidRPr="00815B55">
              <w:rPr>
                <w:sz w:val="18"/>
                <w:szCs w:val="18"/>
              </w:rPr>
              <w:t>RNF03</w:t>
            </w:r>
          </w:p>
        </w:tc>
        <w:tc>
          <w:tcPr>
            <w:tcW w:w="8045" w:type="dxa"/>
          </w:tcPr>
          <w:p w14:paraId="0AE13B0E" w14:textId="77777777" w:rsidR="00637456" w:rsidRPr="00815B55" w:rsidRDefault="00637456" w:rsidP="00386365">
            <w:pPr>
              <w:spacing w:line="240" w:lineRule="auto"/>
              <w:jc w:val="left"/>
              <w:rPr>
                <w:sz w:val="18"/>
                <w:szCs w:val="18"/>
              </w:rPr>
            </w:pPr>
            <w:r w:rsidRPr="00815B55">
              <w:rPr>
                <w:sz w:val="18"/>
                <w:szCs w:val="18"/>
              </w:rPr>
              <w:t>O desempenho da geração do Dashboard deve ser alto. O tempo de geração do arquivo destino não deve exceder 30 segundos.</w:t>
            </w:r>
          </w:p>
        </w:tc>
      </w:tr>
      <w:tr w:rsidR="00731DA9" w14:paraId="55569FD9" w14:textId="77777777" w:rsidTr="005A2700">
        <w:tc>
          <w:tcPr>
            <w:tcW w:w="1242" w:type="dxa"/>
          </w:tcPr>
          <w:p w14:paraId="7BA6842B" w14:textId="77777777" w:rsidR="00731DA9" w:rsidRPr="00815B55" w:rsidRDefault="00731DA9" w:rsidP="00386365">
            <w:pPr>
              <w:spacing w:line="240" w:lineRule="auto"/>
              <w:jc w:val="center"/>
              <w:rPr>
                <w:sz w:val="18"/>
                <w:szCs w:val="18"/>
              </w:rPr>
            </w:pPr>
            <w:r w:rsidRPr="00815B55">
              <w:rPr>
                <w:sz w:val="18"/>
                <w:szCs w:val="18"/>
              </w:rPr>
              <w:t>RNF04</w:t>
            </w:r>
          </w:p>
        </w:tc>
        <w:tc>
          <w:tcPr>
            <w:tcW w:w="8045" w:type="dxa"/>
          </w:tcPr>
          <w:p w14:paraId="3E2966B9" w14:textId="77777777" w:rsidR="00731DA9" w:rsidRPr="00815B55" w:rsidRDefault="00731DA9" w:rsidP="00386365">
            <w:pPr>
              <w:spacing w:line="240" w:lineRule="auto"/>
              <w:jc w:val="left"/>
              <w:rPr>
                <w:sz w:val="18"/>
                <w:szCs w:val="18"/>
              </w:rPr>
            </w:pPr>
            <w:r w:rsidRPr="00815B55">
              <w:rPr>
                <w:sz w:val="18"/>
                <w:szCs w:val="18"/>
              </w:rPr>
              <w:t xml:space="preserve">O padrão do arquivo de dados deve ser CSV, com a primeira linha contendo a descrição dos atributos. </w:t>
            </w:r>
          </w:p>
        </w:tc>
      </w:tr>
      <w:tr w:rsidR="00637456" w14:paraId="46CEBDAA" w14:textId="77777777" w:rsidTr="005A2700">
        <w:tc>
          <w:tcPr>
            <w:tcW w:w="1242" w:type="dxa"/>
          </w:tcPr>
          <w:p w14:paraId="773F1D19" w14:textId="77777777" w:rsidR="00637456" w:rsidRPr="00815B55" w:rsidRDefault="00287F3D" w:rsidP="00386365">
            <w:pPr>
              <w:spacing w:line="240" w:lineRule="auto"/>
              <w:jc w:val="center"/>
              <w:rPr>
                <w:sz w:val="18"/>
                <w:szCs w:val="18"/>
              </w:rPr>
            </w:pPr>
            <w:r w:rsidRPr="00815B55">
              <w:rPr>
                <w:sz w:val="18"/>
                <w:szCs w:val="18"/>
              </w:rPr>
              <w:t>RNF05</w:t>
            </w:r>
          </w:p>
        </w:tc>
        <w:tc>
          <w:tcPr>
            <w:tcW w:w="8045" w:type="dxa"/>
          </w:tcPr>
          <w:p w14:paraId="4B4C3D0B" w14:textId="77777777" w:rsidR="00637456" w:rsidRPr="00815B55" w:rsidRDefault="00637456" w:rsidP="00386365">
            <w:pPr>
              <w:spacing w:line="240" w:lineRule="auto"/>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spellStart"/>
            <w:proofErr w:type="gramStart"/>
            <w:r w:rsidRPr="00815B55">
              <w:rPr>
                <w:sz w:val="18"/>
                <w:szCs w:val="18"/>
              </w:rPr>
              <w:t>FreeMarker</w:t>
            </w:r>
            <w:proofErr w:type="spellEnd"/>
            <w:proofErr w:type="gramEnd"/>
            <w:r w:rsidRPr="00815B55">
              <w:rPr>
                <w:sz w:val="18"/>
                <w:szCs w:val="18"/>
              </w:rPr>
              <w:t>.</w:t>
            </w:r>
          </w:p>
        </w:tc>
      </w:tr>
      <w:tr w:rsidR="00637456" w14:paraId="715ED025" w14:textId="77777777" w:rsidTr="005A2700">
        <w:tc>
          <w:tcPr>
            <w:tcW w:w="1242" w:type="dxa"/>
          </w:tcPr>
          <w:p w14:paraId="044F0777" w14:textId="77777777" w:rsidR="00637456" w:rsidRPr="00815B55" w:rsidRDefault="00287F3D" w:rsidP="00386365">
            <w:pPr>
              <w:spacing w:line="240" w:lineRule="auto"/>
              <w:jc w:val="center"/>
              <w:rPr>
                <w:sz w:val="18"/>
                <w:szCs w:val="18"/>
              </w:rPr>
            </w:pPr>
            <w:r w:rsidRPr="00815B55">
              <w:rPr>
                <w:sz w:val="18"/>
                <w:szCs w:val="18"/>
              </w:rPr>
              <w:t>RNF06</w:t>
            </w:r>
          </w:p>
        </w:tc>
        <w:tc>
          <w:tcPr>
            <w:tcW w:w="8045" w:type="dxa"/>
          </w:tcPr>
          <w:p w14:paraId="66DE1880" w14:textId="77777777" w:rsidR="00637456" w:rsidRPr="00815B55" w:rsidRDefault="00637456" w:rsidP="00386365">
            <w:pPr>
              <w:spacing w:line="240" w:lineRule="auto"/>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5D641FFD" w14:textId="77777777" w:rsidR="00637456" w:rsidRPr="00A71C9D" w:rsidRDefault="009337B0" w:rsidP="00D170D8">
      <w:pPr>
        <w:jc w:val="center"/>
        <w:rPr>
          <w:sz w:val="20"/>
        </w:rPr>
      </w:pPr>
      <w:r w:rsidRPr="00A71C9D">
        <w:rPr>
          <w:sz w:val="20"/>
        </w:rPr>
        <w:t>Fonte: Elaborada pelo Autor</w:t>
      </w:r>
    </w:p>
    <w:p w14:paraId="652C132F" w14:textId="77777777" w:rsidR="00AF2565" w:rsidRDefault="00AF2565" w:rsidP="00E94B09"/>
    <w:p w14:paraId="66E8EFF4" w14:textId="77777777" w:rsidR="00684E1A" w:rsidRDefault="0052361D" w:rsidP="00425F6F">
      <w:pPr>
        <w:pStyle w:val="Ttulo1"/>
      </w:pPr>
      <w:bookmarkStart w:id="202" w:name="_Toc35796583"/>
      <w:proofErr w:type="gramStart"/>
      <w:r>
        <w:t>4</w:t>
      </w:r>
      <w:r w:rsidR="00AF2565">
        <w:t xml:space="preserve">.4 </w:t>
      </w:r>
      <w:r w:rsidR="00AA78C2">
        <w:t>Modelo</w:t>
      </w:r>
      <w:proofErr w:type="gramEnd"/>
      <w:r w:rsidR="00AA78C2">
        <w:t xml:space="preserve"> de </w:t>
      </w:r>
      <w:r w:rsidR="00AF2565">
        <w:t>Casos de Uso</w:t>
      </w:r>
      <w:bookmarkEnd w:id="202"/>
    </w:p>
    <w:p w14:paraId="114A437A" w14:textId="77777777" w:rsidR="00EA4573" w:rsidRPr="00EA4573" w:rsidRDefault="00EA4573" w:rsidP="00EA4573"/>
    <w:p w14:paraId="690B5F02"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w:t>
      </w:r>
      <w:r w:rsidR="008F579F">
        <w:lastRenderedPageBreak/>
        <w:t xml:space="preserve">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14:paraId="7448B8B3" w14:textId="77777777"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w:t>
      </w:r>
      <w:r w:rsidR="00291AB4">
        <w:t>0</w:t>
      </w:r>
      <w:r w:rsidR="00AF2565">
        <w:t>.</w:t>
      </w:r>
    </w:p>
    <w:p w14:paraId="24E2973A" w14:textId="77777777" w:rsidR="00684E1A" w:rsidRDefault="00684E1A" w:rsidP="00F04874">
      <w:pPr>
        <w:ind w:firstLine="709"/>
        <w:rPr>
          <w:b/>
          <w:sz w:val="20"/>
        </w:rPr>
      </w:pPr>
    </w:p>
    <w:p w14:paraId="23D04AA3" w14:textId="77777777" w:rsidR="00E75361" w:rsidRDefault="00E75361" w:rsidP="00C05DDE">
      <w:pPr>
        <w:jc w:val="center"/>
        <w:rPr>
          <w:b/>
          <w:sz w:val="20"/>
        </w:rPr>
      </w:pPr>
      <w:r>
        <w:rPr>
          <w:b/>
          <w:sz w:val="20"/>
        </w:rPr>
        <w:t xml:space="preserve">Figura </w:t>
      </w:r>
      <w:r w:rsidR="00684E1A">
        <w:rPr>
          <w:b/>
          <w:sz w:val="20"/>
        </w:rPr>
        <w:t>1</w:t>
      </w:r>
      <w:r w:rsidR="00291AB4">
        <w:rPr>
          <w:b/>
          <w:sz w:val="20"/>
        </w:rPr>
        <w:t>0</w:t>
      </w:r>
      <w:r>
        <w:rPr>
          <w:b/>
          <w:sz w:val="20"/>
        </w:rPr>
        <w:t xml:space="preserve"> – Diagrama de caso de uso UC01</w:t>
      </w:r>
    </w:p>
    <w:p w14:paraId="08CC1C65" w14:textId="77777777" w:rsidR="001E3187" w:rsidRPr="00E75361" w:rsidRDefault="001E3187" w:rsidP="00C05DDE">
      <w:pPr>
        <w:jc w:val="center"/>
        <w:rPr>
          <w:b/>
          <w:sz w:val="20"/>
        </w:rPr>
      </w:pPr>
    </w:p>
    <w:p w14:paraId="196A059E" w14:textId="77777777" w:rsidR="00AF2565" w:rsidRDefault="00AF2565" w:rsidP="00AF2565">
      <w:pPr>
        <w:jc w:val="center"/>
      </w:pPr>
      <w:r>
        <w:rPr>
          <w:noProof/>
          <w:lang w:eastAsia="pt-BR"/>
        </w:rPr>
        <w:drawing>
          <wp:inline distT="0" distB="0" distL="0" distR="0" wp14:anchorId="1F8A8BA8" wp14:editId="4E8BE7C4">
            <wp:extent cx="3306041" cy="1598890"/>
            <wp:effectExtent l="0" t="0" r="0"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14:paraId="13663759" w14:textId="77777777" w:rsidR="00AF2565" w:rsidRPr="00F5688F" w:rsidRDefault="00E75361" w:rsidP="00C05DDE">
      <w:pPr>
        <w:jc w:val="center"/>
        <w:rPr>
          <w:sz w:val="20"/>
        </w:rPr>
      </w:pPr>
      <w:r w:rsidRPr="00F5688F">
        <w:rPr>
          <w:sz w:val="20"/>
        </w:rPr>
        <w:t>Fonte: Elaborada pelo Autor</w:t>
      </w:r>
    </w:p>
    <w:p w14:paraId="5366069B" w14:textId="77777777" w:rsidR="00EC0DD4" w:rsidRPr="00E75361" w:rsidRDefault="00EC0DD4" w:rsidP="00C05DDE">
      <w:pPr>
        <w:jc w:val="center"/>
        <w:rPr>
          <w:b/>
          <w:sz w:val="20"/>
        </w:rPr>
      </w:pPr>
    </w:p>
    <w:p w14:paraId="0C1847C5" w14:textId="77777777" w:rsidR="00C94A40" w:rsidRDefault="00A54BBE" w:rsidP="00A54BBE">
      <w:r>
        <w:tab/>
      </w:r>
      <w:r w:rsidR="00C94A40">
        <w:t>O único ator do caso de uso é o Usuário. Este é o indivíduo que possui um arquivo CSV e pretende obter um Dashboard a partir de especificações que serão passadas ao sistema.</w:t>
      </w:r>
    </w:p>
    <w:p w14:paraId="1A8613C8" w14:textId="77777777" w:rsidR="00C94A40" w:rsidRDefault="00C94A40" w:rsidP="00A54BBE">
      <w:r>
        <w:tab/>
      </w:r>
      <w:r w:rsidR="00AF2565">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w:t>
      </w:r>
    </w:p>
    <w:p w14:paraId="24B19083" w14:textId="77777777" w:rsidR="00AF2565" w:rsidRDefault="00246861" w:rsidP="00A54BBE">
      <w:r>
        <w:t>Este de</w:t>
      </w:r>
      <w:r w:rsidR="00E75361">
        <w:t xml:space="preserve">talhamento pode ser observado na Tabela </w:t>
      </w:r>
      <w:r w:rsidR="00393DA4">
        <w:t>7</w:t>
      </w:r>
      <w:r>
        <w:t>.</w:t>
      </w:r>
    </w:p>
    <w:p w14:paraId="4B01B58D" w14:textId="77777777" w:rsidR="00246861" w:rsidRDefault="00246861" w:rsidP="00AF2565"/>
    <w:p w14:paraId="1B9EB266" w14:textId="77777777" w:rsidR="00E75361" w:rsidRDefault="00E75361" w:rsidP="00F74408">
      <w:pPr>
        <w:jc w:val="center"/>
        <w:rPr>
          <w:b/>
          <w:sz w:val="20"/>
        </w:rPr>
      </w:pPr>
      <w:r>
        <w:rPr>
          <w:b/>
          <w:sz w:val="20"/>
        </w:rPr>
        <w:t xml:space="preserve">Tabela </w:t>
      </w:r>
      <w:r w:rsidR="00393DA4">
        <w:rPr>
          <w:b/>
          <w:sz w:val="20"/>
        </w:rPr>
        <w:t>7</w:t>
      </w:r>
      <w:r w:rsidR="003A314E">
        <w:rPr>
          <w:b/>
          <w:sz w:val="20"/>
        </w:rPr>
        <w:t xml:space="preserve"> </w:t>
      </w:r>
      <w:r>
        <w:rPr>
          <w:b/>
          <w:sz w:val="20"/>
        </w:rPr>
        <w:t>– Descrição do caso de uso UC01</w:t>
      </w:r>
    </w:p>
    <w:p w14:paraId="322EB42B"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14:paraId="7AEEFDC1" w14:textId="77777777" w:rsidTr="00BF6B87">
        <w:tc>
          <w:tcPr>
            <w:tcW w:w="9039" w:type="dxa"/>
            <w:gridSpan w:val="2"/>
            <w:shd w:val="clear" w:color="auto" w:fill="D9D9D9" w:themeFill="background1" w:themeFillShade="D9"/>
          </w:tcPr>
          <w:p w14:paraId="44C2A98A" w14:textId="77777777" w:rsidR="00246861" w:rsidRPr="00EA4573" w:rsidRDefault="00246861" w:rsidP="00246861">
            <w:pPr>
              <w:jc w:val="left"/>
              <w:rPr>
                <w:sz w:val="18"/>
                <w:szCs w:val="18"/>
              </w:rPr>
            </w:pPr>
            <w:r w:rsidRPr="00EA4573">
              <w:rPr>
                <w:b/>
                <w:sz w:val="18"/>
                <w:szCs w:val="18"/>
              </w:rPr>
              <w:t xml:space="preserve">UC01 – Caso de uso </w:t>
            </w:r>
            <w:proofErr w:type="spellStart"/>
            <w:proofErr w:type="gramStart"/>
            <w:r w:rsidRPr="00EA4573">
              <w:rPr>
                <w:b/>
                <w:sz w:val="18"/>
                <w:szCs w:val="18"/>
              </w:rPr>
              <w:t>Gerar_Dashboard</w:t>
            </w:r>
            <w:proofErr w:type="spellEnd"/>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460151A0" w14:textId="77777777" w:rsidTr="00BF6B87">
        <w:tc>
          <w:tcPr>
            <w:tcW w:w="2235" w:type="dxa"/>
            <w:shd w:val="clear" w:color="auto" w:fill="D9D9D9" w:themeFill="background1" w:themeFillShade="D9"/>
          </w:tcPr>
          <w:p w14:paraId="3D89C129" w14:textId="77777777"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14:paraId="68C41909" w14:textId="77777777" w:rsidR="00C94A40" w:rsidRPr="00EA4573" w:rsidRDefault="00C94A40" w:rsidP="001035E6">
            <w:pPr>
              <w:spacing w:line="240" w:lineRule="auto"/>
              <w:jc w:val="left"/>
              <w:rPr>
                <w:sz w:val="18"/>
                <w:szCs w:val="18"/>
              </w:rPr>
            </w:pPr>
            <w:r>
              <w:rPr>
                <w:sz w:val="18"/>
                <w:szCs w:val="18"/>
              </w:rPr>
              <w:t xml:space="preserve">Usuário </w:t>
            </w:r>
          </w:p>
        </w:tc>
      </w:tr>
      <w:tr w:rsidR="00C94A40" w14:paraId="46AE496B" w14:textId="77777777" w:rsidTr="00BF6B87">
        <w:tc>
          <w:tcPr>
            <w:tcW w:w="2235" w:type="dxa"/>
            <w:shd w:val="clear" w:color="auto" w:fill="D9D9D9" w:themeFill="background1" w:themeFillShade="D9"/>
          </w:tcPr>
          <w:p w14:paraId="3BA53B6B" w14:textId="77777777"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14:paraId="4CE55EF9" w14:textId="77777777"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14:paraId="16794DE7" w14:textId="77777777" w:rsidR="00C94A40" w:rsidRPr="00EA4573" w:rsidRDefault="00C94A40" w:rsidP="009A66C3">
            <w:pPr>
              <w:spacing w:line="240" w:lineRule="auto"/>
              <w:jc w:val="left"/>
              <w:rPr>
                <w:sz w:val="18"/>
                <w:szCs w:val="18"/>
              </w:rPr>
            </w:pPr>
            <w:r>
              <w:rPr>
                <w:sz w:val="18"/>
                <w:szCs w:val="18"/>
              </w:rPr>
              <w:t xml:space="preserve">Usuário executa a aplicação </w:t>
            </w:r>
            <w:proofErr w:type="spellStart"/>
            <w:proofErr w:type="gramStart"/>
            <w:r>
              <w:rPr>
                <w:sz w:val="18"/>
                <w:szCs w:val="18"/>
              </w:rPr>
              <w:t>DashGen</w:t>
            </w:r>
            <w:proofErr w:type="spellEnd"/>
            <w:proofErr w:type="gramEnd"/>
          </w:p>
        </w:tc>
      </w:tr>
      <w:tr w:rsidR="00C94A40" w14:paraId="1DFD4D55" w14:textId="77777777" w:rsidTr="00B85F07">
        <w:tc>
          <w:tcPr>
            <w:tcW w:w="2235" w:type="dxa"/>
            <w:tcBorders>
              <w:bottom w:val="single" w:sz="4" w:space="0" w:color="auto"/>
            </w:tcBorders>
            <w:shd w:val="clear" w:color="auto" w:fill="D9D9D9" w:themeFill="background1" w:themeFillShade="D9"/>
          </w:tcPr>
          <w:p w14:paraId="2743780C" w14:textId="77777777"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14:paraId="62612698"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
          <w:p w14:paraId="441284F0"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Sistema acessa o conteúdo</w:t>
            </w:r>
            <w:del w:id="203" w:author="Glauber Matteis Gadelha" w:date="2020-05-30T13:32:00Z">
              <w:r w:rsidRPr="009A66C3" w:rsidDel="00D57CE2">
                <w:rPr>
                  <w:sz w:val="18"/>
                  <w:szCs w:val="18"/>
                </w:rPr>
                <w:delText xml:space="preserve"> </w:delText>
              </w:r>
            </w:del>
            <w:r w:rsidRPr="009A66C3">
              <w:rPr>
                <w:sz w:val="18"/>
                <w:szCs w:val="18"/>
              </w:rPr>
              <w:t xml:space="preserve"> do arquivo para obter a lista de atributos e 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14:paraId="1582BE5C"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
          <w:p w14:paraId="53CD9AB9" w14:textId="77777777" w:rsidR="00C94A40" w:rsidRPr="00EA4573" w:rsidRDefault="00C94A40" w:rsidP="002D2717">
            <w:pPr>
              <w:pStyle w:val="PargrafodaLista"/>
              <w:numPr>
                <w:ilvl w:val="0"/>
                <w:numId w:val="3"/>
              </w:numPr>
              <w:spacing w:line="240" w:lineRule="auto"/>
              <w:ind w:left="357" w:hanging="357"/>
              <w:jc w:val="left"/>
              <w:rPr>
                <w:sz w:val="18"/>
                <w:szCs w:val="18"/>
              </w:rPr>
            </w:pPr>
            <w:r>
              <w:rPr>
                <w:sz w:val="18"/>
                <w:szCs w:val="18"/>
              </w:rPr>
              <w:t>Sistema registra o descritor do</w:t>
            </w:r>
            <w:r w:rsidR="009A66C3">
              <w:rPr>
                <w:sz w:val="18"/>
                <w:szCs w:val="18"/>
              </w:rPr>
              <w:t xml:space="preserve"> sistema de arquivos para o</w:t>
            </w:r>
            <w:r>
              <w:rPr>
                <w:sz w:val="18"/>
                <w:szCs w:val="18"/>
              </w:rPr>
              <w:t xml:space="preserve"> diretório de </w:t>
            </w:r>
            <w:r>
              <w:rPr>
                <w:sz w:val="18"/>
                <w:szCs w:val="18"/>
              </w:rPr>
              <w:lastRenderedPageBreak/>
              <w:t>destino</w:t>
            </w:r>
          </w:p>
          <w:p w14:paraId="11B59A1B" w14:textId="77777777"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EE5AAB0" w14:textId="77777777"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14:paraId="4BD21A92"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14:paraId="56523DF6" w14:textId="77777777"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
          <w:p w14:paraId="2C1FE7ED"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5F11359B" w14:textId="77777777"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14:paraId="3242523A" w14:textId="77777777"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14:paraId="35594985" w14:textId="77777777"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14:paraId="3D6653F9" w14:textId="77777777"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14:paraId="19B05D70" w14:textId="77777777"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14:paraId="2B448B86" w14:textId="7777777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14:paraId="198C7FD6" w14:textId="77777777"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14:paraId="3E10F2EF" w14:textId="77777777"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14:paraId="3CBE5057"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A95F34" w14:textId="77777777" w:rsidR="00033D44" w:rsidRPr="00EA4573" w:rsidRDefault="00033D44" w:rsidP="00246861">
            <w:pPr>
              <w:jc w:val="left"/>
              <w:rPr>
                <w:color w:val="000000" w:themeColor="text1"/>
                <w:sz w:val="18"/>
                <w:szCs w:val="18"/>
              </w:rPr>
            </w:pPr>
          </w:p>
        </w:tc>
        <w:tc>
          <w:tcPr>
            <w:tcW w:w="6804" w:type="dxa"/>
            <w:tcBorders>
              <w:left w:val="single" w:sz="4" w:space="0" w:color="auto"/>
            </w:tcBorders>
          </w:tcPr>
          <w:p w14:paraId="1FB651B1" w14:textId="77777777" w:rsidR="00E37ED4" w:rsidRDefault="00B85F07" w:rsidP="00DD51E3">
            <w:pPr>
              <w:pStyle w:val="PargrafodaLista"/>
              <w:numPr>
                <w:ilvl w:val="0"/>
                <w:numId w:val="18"/>
              </w:numPr>
              <w:spacing w:line="240" w:lineRule="auto"/>
              <w:ind w:left="317" w:hanging="218"/>
              <w:jc w:val="left"/>
              <w:rPr>
                <w:sz w:val="18"/>
                <w:szCs w:val="18"/>
              </w:rPr>
            </w:pPr>
            <w:r>
              <w:rPr>
                <w:sz w:val="18"/>
                <w:szCs w:val="18"/>
              </w:rPr>
              <w:t>Usuário clica sobre o botão “Limpar Gráficos”</w:t>
            </w:r>
            <w:r w:rsidR="00E37ED4">
              <w:rPr>
                <w:sz w:val="18"/>
                <w:szCs w:val="18"/>
              </w:rPr>
              <w:t>.</w:t>
            </w:r>
          </w:p>
          <w:p w14:paraId="3068BA42" w14:textId="77777777" w:rsidR="00E37ED4" w:rsidRPr="00E37ED4" w:rsidRDefault="00E37ED4" w:rsidP="00DD51E3">
            <w:pPr>
              <w:pStyle w:val="PargrafodaLista"/>
              <w:numPr>
                <w:ilvl w:val="0"/>
                <w:numId w:val="18"/>
              </w:numPr>
              <w:spacing w:line="240" w:lineRule="auto"/>
              <w:ind w:left="317" w:hanging="218"/>
              <w:jc w:val="left"/>
              <w:rPr>
                <w:sz w:val="18"/>
                <w:szCs w:val="18"/>
              </w:rPr>
            </w:pPr>
            <w:r>
              <w:rPr>
                <w:sz w:val="18"/>
                <w:szCs w:val="18"/>
              </w:rPr>
              <w:t>O sistema apaga todos os gráficos da lista.</w:t>
            </w:r>
          </w:p>
        </w:tc>
      </w:tr>
      <w:tr w:rsidR="00194161" w14:paraId="6099441A" w14:textId="77777777"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6C1CF5B1" w14:textId="77777777"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14:paraId="2E0A6A35" w14:textId="77777777"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14:paraId="1C68E4D0" w14:textId="77777777"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2D672E8" w14:textId="77777777" w:rsidR="00194161" w:rsidRPr="00EA4573" w:rsidRDefault="00194161" w:rsidP="00246861">
            <w:pPr>
              <w:jc w:val="left"/>
              <w:rPr>
                <w:color w:val="000000" w:themeColor="text1"/>
                <w:sz w:val="18"/>
                <w:szCs w:val="18"/>
              </w:rPr>
            </w:pPr>
          </w:p>
        </w:tc>
        <w:tc>
          <w:tcPr>
            <w:tcW w:w="6804" w:type="dxa"/>
            <w:tcBorders>
              <w:left w:val="single" w:sz="4" w:space="0" w:color="auto"/>
            </w:tcBorders>
          </w:tcPr>
          <w:p w14:paraId="280329D7" w14:textId="77777777" w:rsidR="00CC598E" w:rsidRPr="00CC598E" w:rsidRDefault="00782E98" w:rsidP="00DD51E3">
            <w:pPr>
              <w:pStyle w:val="PargrafodaLista"/>
              <w:numPr>
                <w:ilvl w:val="0"/>
                <w:numId w:val="20"/>
              </w:numPr>
              <w:spacing w:line="240" w:lineRule="auto"/>
              <w:ind w:left="317" w:hanging="218"/>
              <w:jc w:val="left"/>
              <w:rPr>
                <w:sz w:val="18"/>
                <w:szCs w:val="18"/>
              </w:rPr>
            </w:pPr>
            <w:r>
              <w:rPr>
                <w:sz w:val="18"/>
                <w:szCs w:val="18"/>
              </w:rPr>
              <w:t>Sistema exibe alerta de que há problemas com a seleção do CSV.</w:t>
            </w:r>
          </w:p>
        </w:tc>
      </w:tr>
      <w:tr w:rsidR="00CC598E" w14:paraId="28794D5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7F1ED2E1" w14:textId="77777777"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14:paraId="5C8D0157" w14:textId="77777777"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14:paraId="082070B5"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09890D7"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07F97594" w14:textId="77777777" w:rsidR="00CC598E" w:rsidRPr="00CC598E" w:rsidRDefault="00CC598E" w:rsidP="00DD51E3">
            <w:pPr>
              <w:pStyle w:val="PargrafodaLista"/>
              <w:numPr>
                <w:ilvl w:val="0"/>
                <w:numId w:val="21"/>
              </w:numPr>
              <w:spacing w:line="240" w:lineRule="auto"/>
              <w:ind w:left="317" w:hanging="218"/>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14:paraId="29320DF2"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5F907D3C" w14:textId="77777777" w:rsidR="00CC598E" w:rsidRDefault="00CC598E" w:rsidP="00CC598E">
            <w:pPr>
              <w:jc w:val="left"/>
              <w:rPr>
                <w:color w:val="000000" w:themeColor="text1"/>
                <w:sz w:val="18"/>
                <w:szCs w:val="18"/>
              </w:rPr>
            </w:pPr>
            <w:r>
              <w:rPr>
                <w:color w:val="000000" w:themeColor="text1"/>
                <w:sz w:val="18"/>
                <w:szCs w:val="18"/>
              </w:rPr>
              <w:t>Fluxo de Exceção</w:t>
            </w:r>
            <w:r w:rsidR="009022BC">
              <w:rPr>
                <w:color w:val="000000" w:themeColor="text1"/>
                <w:sz w:val="18"/>
                <w:szCs w:val="18"/>
              </w:rPr>
              <w:t xml:space="preserve"> </w:t>
            </w:r>
            <w:r>
              <w:rPr>
                <w:color w:val="000000" w:themeColor="text1"/>
                <w:sz w:val="18"/>
                <w:szCs w:val="18"/>
              </w:rPr>
              <w:t>(14)</w:t>
            </w:r>
          </w:p>
        </w:tc>
        <w:tc>
          <w:tcPr>
            <w:tcW w:w="6804" w:type="dxa"/>
            <w:tcBorders>
              <w:left w:val="single" w:sz="4" w:space="0" w:color="auto"/>
            </w:tcBorders>
            <w:shd w:val="clear" w:color="auto" w:fill="D9D9D9" w:themeFill="background1" w:themeFillShade="D9"/>
          </w:tcPr>
          <w:p w14:paraId="45214A74" w14:textId="77777777"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14:paraId="26BACB0A" w14:textId="77777777"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14:paraId="004DD389" w14:textId="77777777"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14:paraId="44B8E159" w14:textId="77777777" w:rsidR="00CC598E" w:rsidRDefault="001C2839" w:rsidP="00DD51E3">
            <w:pPr>
              <w:pStyle w:val="PargrafodaLista"/>
              <w:numPr>
                <w:ilvl w:val="0"/>
                <w:numId w:val="22"/>
              </w:numPr>
              <w:spacing w:line="240" w:lineRule="auto"/>
              <w:ind w:left="317" w:hanging="218"/>
              <w:jc w:val="left"/>
              <w:rPr>
                <w:sz w:val="18"/>
                <w:szCs w:val="18"/>
              </w:rPr>
            </w:pPr>
            <w:r w:rsidRPr="001C2839">
              <w:rPr>
                <w:sz w:val="18"/>
                <w:szCs w:val="18"/>
              </w:rPr>
              <w:t>Sistema exibe alerta de que usuário não especificou os parâmetros necessários para o gráfico.</w:t>
            </w:r>
          </w:p>
          <w:p w14:paraId="03A9DE1E" w14:textId="77777777" w:rsidR="001C2839" w:rsidRPr="001C2839" w:rsidRDefault="001C2839" w:rsidP="00DD51E3">
            <w:pPr>
              <w:pStyle w:val="PargrafodaLista"/>
              <w:numPr>
                <w:ilvl w:val="0"/>
                <w:numId w:val="22"/>
              </w:numPr>
              <w:spacing w:line="240" w:lineRule="auto"/>
              <w:ind w:left="317" w:hanging="218"/>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14:paraId="1CEEB163" w14:textId="77777777" w:rsidTr="00B85F07">
        <w:tc>
          <w:tcPr>
            <w:tcW w:w="2235" w:type="dxa"/>
            <w:tcBorders>
              <w:top w:val="single" w:sz="4" w:space="0" w:color="auto"/>
            </w:tcBorders>
            <w:shd w:val="clear" w:color="auto" w:fill="D9D9D9" w:themeFill="background1" w:themeFillShade="D9"/>
          </w:tcPr>
          <w:p w14:paraId="670C0391" w14:textId="77777777" w:rsidR="00C94A40" w:rsidRPr="00EA4573" w:rsidRDefault="005B2A00" w:rsidP="00246861">
            <w:pPr>
              <w:jc w:val="left"/>
              <w:rPr>
                <w:color w:val="000000" w:themeColor="text1"/>
                <w:sz w:val="18"/>
                <w:szCs w:val="18"/>
              </w:rPr>
            </w:pPr>
            <w:r>
              <w:rPr>
                <w:color w:val="000000" w:themeColor="text1"/>
                <w:sz w:val="18"/>
                <w:szCs w:val="18"/>
              </w:rPr>
              <w:t>Pós-condições:</w:t>
            </w:r>
          </w:p>
        </w:tc>
        <w:tc>
          <w:tcPr>
            <w:tcW w:w="6804" w:type="dxa"/>
          </w:tcPr>
          <w:p w14:paraId="52F1AFB6" w14:textId="77777777" w:rsidR="00C94A40" w:rsidRPr="00EA4573" w:rsidRDefault="00C94A40" w:rsidP="001C2839">
            <w:pPr>
              <w:spacing w:line="240" w:lineRule="auto"/>
              <w:jc w:val="left"/>
              <w:rPr>
                <w:sz w:val="18"/>
                <w:szCs w:val="18"/>
              </w:rPr>
            </w:pPr>
            <w:r w:rsidRPr="00EA4573">
              <w:rPr>
                <w:sz w:val="18"/>
                <w:szCs w:val="18"/>
              </w:rPr>
              <w:t xml:space="preserve">O </w:t>
            </w:r>
            <w:proofErr w:type="spellStart"/>
            <w:proofErr w:type="gramStart"/>
            <w:r w:rsidRPr="00EA4573">
              <w:rPr>
                <w:sz w:val="18"/>
                <w:szCs w:val="18"/>
              </w:rPr>
              <w:t>DashGen</w:t>
            </w:r>
            <w:proofErr w:type="spellEnd"/>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14:paraId="0C17D565" w14:textId="77777777" w:rsidR="008C3289" w:rsidRPr="00772473" w:rsidRDefault="00E15269" w:rsidP="00F74408">
      <w:pPr>
        <w:jc w:val="center"/>
        <w:rPr>
          <w:sz w:val="20"/>
        </w:rPr>
      </w:pPr>
      <w:r w:rsidRPr="00772473">
        <w:rPr>
          <w:sz w:val="20"/>
        </w:rPr>
        <w:t>Fonte: Elaborada pelo Autor</w:t>
      </w:r>
    </w:p>
    <w:p w14:paraId="09624089" w14:textId="77777777" w:rsidR="00246861" w:rsidRDefault="00246861" w:rsidP="008C3289">
      <w:pPr>
        <w:jc w:val="center"/>
      </w:pPr>
    </w:p>
    <w:p w14:paraId="19528E21" w14:textId="77777777" w:rsidR="00424A87" w:rsidRDefault="0052361D" w:rsidP="00310E7A">
      <w:pPr>
        <w:pStyle w:val="Ttulo2"/>
      </w:pPr>
      <w:bookmarkStart w:id="204" w:name="_Toc35796584"/>
      <w:proofErr w:type="gramStart"/>
      <w:r>
        <w:t>4</w:t>
      </w:r>
      <w:r w:rsidR="00345D68">
        <w:t xml:space="preserve">.5 </w:t>
      </w:r>
      <w:r w:rsidR="001D7A2E">
        <w:t>Modelagem</w:t>
      </w:r>
      <w:proofErr w:type="gramEnd"/>
      <w:r w:rsidR="001D7A2E">
        <w:t xml:space="preserve"> de classes</w:t>
      </w:r>
      <w:bookmarkEnd w:id="204"/>
    </w:p>
    <w:p w14:paraId="0F2350F9" w14:textId="77777777" w:rsidR="000666E3" w:rsidRPr="000666E3" w:rsidRDefault="000666E3" w:rsidP="000666E3"/>
    <w:p w14:paraId="58E610C9" w14:textId="77777777"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14:paraId="0D1ECEEE" w14:textId="77777777"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71F5471E" w14:textId="77777777" w:rsidR="003A314E" w:rsidRDefault="00FC04D5" w:rsidP="00E06B73">
      <w:r>
        <w:lastRenderedPageBreak/>
        <w:tab/>
        <w:t xml:space="preserve">A partir do levantamento de requisitos e da análise do caso de uso UC01, o modelo </w:t>
      </w:r>
      <w:r w:rsidR="00C727FB">
        <w:t xml:space="preserve">UML </w:t>
      </w:r>
      <w:r>
        <w:t xml:space="preserve">de classes de análise do </w:t>
      </w:r>
      <w:proofErr w:type="spellStart"/>
      <w:proofErr w:type="gramStart"/>
      <w:r>
        <w:t>DashGen</w:t>
      </w:r>
      <w:proofErr w:type="spellEnd"/>
      <w:proofErr w:type="gramEnd"/>
      <w:r>
        <w:t xml:space="preserve"> foi elaborado como segue </w:t>
      </w:r>
      <w:r w:rsidR="008C3289">
        <w:t xml:space="preserve">representado </w:t>
      </w:r>
      <w:r>
        <w:t>na Figura 1</w:t>
      </w:r>
      <w:r w:rsidR="005734B3">
        <w:t>1</w:t>
      </w:r>
      <w:r>
        <w:t>.</w:t>
      </w:r>
    </w:p>
    <w:p w14:paraId="69B62EC0" w14:textId="77777777" w:rsidR="00E06B73" w:rsidRDefault="00E06B73">
      <w:pPr>
        <w:spacing w:after="160" w:line="240" w:lineRule="auto"/>
        <w:jc w:val="left"/>
        <w:rPr>
          <w:b/>
          <w:sz w:val="20"/>
          <w:szCs w:val="20"/>
        </w:rPr>
      </w:pPr>
    </w:p>
    <w:p w14:paraId="0D2C6879" w14:textId="77777777" w:rsidR="00FC04D5" w:rsidRDefault="00FC04D5" w:rsidP="000D70EB">
      <w:pPr>
        <w:spacing w:after="160" w:line="240" w:lineRule="auto"/>
        <w:jc w:val="center"/>
        <w:rPr>
          <w:b/>
          <w:sz w:val="20"/>
          <w:szCs w:val="20"/>
        </w:rPr>
      </w:pPr>
      <w:r>
        <w:rPr>
          <w:b/>
          <w:sz w:val="20"/>
          <w:szCs w:val="20"/>
        </w:rPr>
        <w:t>Figura 1</w:t>
      </w:r>
      <w:r w:rsidR="005734B3">
        <w:rPr>
          <w:b/>
          <w:sz w:val="20"/>
          <w:szCs w:val="20"/>
        </w:rPr>
        <w:t>1</w:t>
      </w:r>
      <w:r>
        <w:rPr>
          <w:b/>
          <w:sz w:val="20"/>
          <w:szCs w:val="20"/>
        </w:rPr>
        <w:t xml:space="preserve"> – Diagrama de classes de análise do </w:t>
      </w:r>
      <w:proofErr w:type="spellStart"/>
      <w:proofErr w:type="gramStart"/>
      <w:r>
        <w:rPr>
          <w:b/>
          <w:sz w:val="20"/>
          <w:szCs w:val="20"/>
        </w:rPr>
        <w:t>DashGen</w:t>
      </w:r>
      <w:proofErr w:type="spellEnd"/>
      <w:proofErr w:type="gramEnd"/>
    </w:p>
    <w:p w14:paraId="7BB0B2EF" w14:textId="77777777" w:rsidR="00190868" w:rsidRDefault="0025109C" w:rsidP="00190868">
      <w:pPr>
        <w:jc w:val="center"/>
        <w:rPr>
          <w:b/>
          <w:sz w:val="20"/>
          <w:szCs w:val="20"/>
        </w:rPr>
      </w:pPr>
      <w:r>
        <w:rPr>
          <w:b/>
          <w:noProof/>
          <w:sz w:val="20"/>
          <w:szCs w:val="20"/>
          <w:lang w:eastAsia="pt-BR"/>
        </w:rPr>
        <w:drawing>
          <wp:inline distT="0" distB="0" distL="0" distR="0" wp14:anchorId="5D70F762" wp14:editId="3E22DB06">
            <wp:extent cx="5881048" cy="4718050"/>
            <wp:effectExtent l="0" t="0" r="5715" b="63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rotWithShape="1">
                    <a:blip r:embed="rId29" cstate="print">
                      <a:extLst>
                        <a:ext uri="{BEBA8EAE-BF5A-486C-A8C5-ECC9F3942E4B}">
                          <a14:imgProps xmlns:a14="http://schemas.microsoft.com/office/drawing/2010/main">
                            <a14:imgLayer r:embed="rId30">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3758" t="5157" r="2543" b="3803"/>
                    <a:stretch/>
                  </pic:blipFill>
                  <pic:spPr bwMode="auto">
                    <a:xfrm>
                      <a:off x="0" y="0"/>
                      <a:ext cx="5942119" cy="4767044"/>
                    </a:xfrm>
                    <a:prstGeom prst="rect">
                      <a:avLst/>
                    </a:prstGeom>
                    <a:ln>
                      <a:noFill/>
                    </a:ln>
                    <a:extLst>
                      <a:ext uri="{53640926-AAD7-44D8-BBD7-CCE9431645EC}">
                        <a14:shadowObscured xmlns:a14="http://schemas.microsoft.com/office/drawing/2010/main"/>
                      </a:ext>
                    </a:extLst>
                  </pic:spPr>
                </pic:pic>
              </a:graphicData>
            </a:graphic>
          </wp:inline>
        </w:drawing>
      </w:r>
    </w:p>
    <w:p w14:paraId="44CD77E1" w14:textId="77777777"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14:paraId="197CD2B9" w14:textId="77777777" w:rsidR="00F04874" w:rsidRDefault="001D7A2E" w:rsidP="001D7A2E">
      <w:r>
        <w:tab/>
      </w:r>
    </w:p>
    <w:p w14:paraId="64ACD0D5" w14:textId="77777777"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w:t>
      </w:r>
      <w:proofErr w:type="spellStart"/>
      <w:r>
        <w:t>Freemarker</w:t>
      </w:r>
      <w:proofErr w:type="spellEnd"/>
      <w:r>
        <w:t xml:space="preserve">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w:t>
      </w:r>
      <w:r>
        <w:lastRenderedPageBreak/>
        <w:t xml:space="preserve">constantes do modelo representado na Figura </w:t>
      </w:r>
      <w:r w:rsidR="00564887">
        <w:t>1</w:t>
      </w:r>
      <w:r w:rsidR="00C270E8">
        <w:t>2</w:t>
      </w:r>
      <w:r>
        <w:t xml:space="preserve"> foram desenhadas importando as classes </w:t>
      </w:r>
      <w:r w:rsidR="007F3595">
        <w:t>do código fonte</w:t>
      </w:r>
      <w:r>
        <w:t xml:space="preserve"> do </w:t>
      </w:r>
      <w:proofErr w:type="spellStart"/>
      <w:proofErr w:type="gramStart"/>
      <w:r>
        <w:t>DashGen</w:t>
      </w:r>
      <w:proofErr w:type="spellEnd"/>
      <w:proofErr w:type="gramEnd"/>
      <w:r>
        <w:t xml:space="preserve"> para a ferramenta </w:t>
      </w:r>
      <w:proofErr w:type="spellStart"/>
      <w:r>
        <w:t>Astah</w:t>
      </w:r>
      <w:proofErr w:type="spellEnd"/>
      <w:r>
        <w:t xml:space="preserve">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14:paraId="54D45C1C" w14:textId="77777777" w:rsidR="001A38ED" w:rsidRDefault="001A38ED">
      <w:pPr>
        <w:spacing w:after="160" w:line="240" w:lineRule="auto"/>
        <w:jc w:val="left"/>
        <w:rPr>
          <w:b/>
          <w:sz w:val="20"/>
          <w:szCs w:val="20"/>
        </w:rPr>
      </w:pPr>
    </w:p>
    <w:p w14:paraId="71DE8B1D" w14:textId="641209B3" w:rsidR="00564887" w:rsidDel="00E46073" w:rsidRDefault="00564887" w:rsidP="00E46073">
      <w:pPr>
        <w:spacing w:after="160" w:line="240" w:lineRule="auto"/>
        <w:jc w:val="center"/>
        <w:rPr>
          <w:ins w:id="205" w:author="Claudio Martins" w:date="2020-05-01T10:16:00Z"/>
          <w:del w:id="206" w:author="Glauber Matteis Gadelha" w:date="2020-05-30T15:18:00Z"/>
          <w:b/>
          <w:sz w:val="20"/>
          <w:szCs w:val="20"/>
        </w:rPr>
      </w:pPr>
      <w:r>
        <w:rPr>
          <w:b/>
          <w:sz w:val="20"/>
          <w:szCs w:val="20"/>
        </w:rPr>
        <w:t>Figura 1</w:t>
      </w:r>
      <w:r w:rsidR="00C270E8">
        <w:rPr>
          <w:b/>
          <w:sz w:val="20"/>
          <w:szCs w:val="20"/>
        </w:rPr>
        <w:t>2</w:t>
      </w:r>
      <w:r>
        <w:rPr>
          <w:b/>
          <w:sz w:val="20"/>
          <w:szCs w:val="20"/>
        </w:rPr>
        <w:t xml:space="preserve"> – Diagrama de Classes de Implementação </w:t>
      </w:r>
      <w:proofErr w:type="spellStart"/>
      <w:proofErr w:type="gramStart"/>
      <w:r>
        <w:rPr>
          <w:b/>
          <w:sz w:val="20"/>
          <w:szCs w:val="20"/>
        </w:rPr>
        <w:t>DashGen</w:t>
      </w:r>
      <w:proofErr w:type="spellEnd"/>
      <w:proofErr w:type="gramEnd"/>
    </w:p>
    <w:p w14:paraId="018BDBCA" w14:textId="549D2B84" w:rsidR="00552D85" w:rsidRDefault="00552D85" w:rsidP="00E46073">
      <w:pPr>
        <w:spacing w:after="160" w:line="240" w:lineRule="auto"/>
        <w:jc w:val="center"/>
        <w:rPr>
          <w:b/>
          <w:sz w:val="20"/>
          <w:szCs w:val="20"/>
        </w:rPr>
      </w:pPr>
      <w:ins w:id="207" w:author="Claudio Martins" w:date="2020-05-01T10:16:00Z">
        <w:del w:id="208" w:author="Glauber Matteis Gadelha" w:date="2020-05-30T15:18:00Z">
          <w:r w:rsidRPr="00552D85" w:rsidDel="00E46073">
            <w:rPr>
              <w:b/>
              <w:sz w:val="20"/>
              <w:szCs w:val="20"/>
              <w:highlight w:val="yellow"/>
            </w:rPr>
            <w:delText>(Refazer esta figura, deixar mais claro</w:delText>
          </w:r>
        </w:del>
      </w:ins>
      <w:ins w:id="209" w:author="Claudio Martins" w:date="2020-05-01T10:17:00Z">
        <w:del w:id="210" w:author="Glauber Matteis Gadelha" w:date="2020-05-30T15:18:00Z">
          <w:r w:rsidRPr="00552D85" w:rsidDel="00E46073">
            <w:rPr>
              <w:b/>
              <w:sz w:val="20"/>
              <w:szCs w:val="20"/>
              <w:highlight w:val="yellow"/>
            </w:rPr>
            <w:delText>, maior</w:delText>
          </w:r>
        </w:del>
      </w:ins>
      <w:ins w:id="211" w:author="Claudio Martins" w:date="2020-05-01T10:16:00Z">
        <w:del w:id="212" w:author="Glauber Matteis Gadelha" w:date="2020-05-30T15:18:00Z">
          <w:r w:rsidRPr="00552D85" w:rsidDel="00E46073">
            <w:rPr>
              <w:b/>
              <w:sz w:val="20"/>
              <w:szCs w:val="20"/>
              <w:highlight w:val="yellow"/>
            </w:rPr>
            <w:delText xml:space="preserve"> – remover métodos gets e sets)</w:delText>
          </w:r>
        </w:del>
      </w:ins>
    </w:p>
    <w:p w14:paraId="6D7B786C" w14:textId="2C9B5181" w:rsidR="00D81199" w:rsidRDefault="00D81199" w:rsidP="00D81199">
      <w:pPr>
        <w:spacing w:after="160" w:line="240" w:lineRule="auto"/>
        <w:jc w:val="center"/>
        <w:rPr>
          <w:b/>
          <w:sz w:val="20"/>
          <w:szCs w:val="20"/>
        </w:rPr>
      </w:pPr>
    </w:p>
    <w:p w14:paraId="34C7AF3D" w14:textId="77777777" w:rsidR="00564887" w:rsidRDefault="00564887" w:rsidP="00564887">
      <w:r>
        <w:rPr>
          <w:noProof/>
          <w:lang w:eastAsia="pt-BR"/>
        </w:rPr>
        <w:drawing>
          <wp:inline distT="0" distB="0" distL="0" distR="0" wp14:anchorId="17C391C0" wp14:editId="7DF67919">
            <wp:extent cx="5617028" cy="3871356"/>
            <wp:effectExtent l="0" t="0" r="317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31">
                      <a:extLst>
                        <a:ext uri="{28A0092B-C50C-407E-A947-70E740481C1C}">
                          <a14:useLocalDpi xmlns:a14="http://schemas.microsoft.com/office/drawing/2010/main" val="0"/>
                        </a:ext>
                      </a:extLst>
                    </a:blip>
                    <a:stretch>
                      <a:fillRect/>
                    </a:stretch>
                  </pic:blipFill>
                  <pic:spPr>
                    <a:xfrm>
                      <a:off x="0" y="0"/>
                      <a:ext cx="5622481" cy="3875114"/>
                    </a:xfrm>
                    <a:prstGeom prst="rect">
                      <a:avLst/>
                    </a:prstGeom>
                  </pic:spPr>
                </pic:pic>
              </a:graphicData>
            </a:graphic>
          </wp:inline>
        </w:drawing>
      </w:r>
    </w:p>
    <w:p w14:paraId="6B9A7AAB" w14:textId="77777777" w:rsidR="00564887" w:rsidRPr="00772473" w:rsidRDefault="00564887" w:rsidP="001A1ED6">
      <w:pPr>
        <w:jc w:val="center"/>
        <w:rPr>
          <w:sz w:val="20"/>
          <w:szCs w:val="20"/>
        </w:rPr>
      </w:pPr>
      <w:r w:rsidRPr="00772473">
        <w:rPr>
          <w:sz w:val="20"/>
          <w:szCs w:val="20"/>
        </w:rPr>
        <w:t>Fonte: Elaborada pelo Autor</w:t>
      </w:r>
    </w:p>
    <w:p w14:paraId="2060E537" w14:textId="77777777" w:rsidR="00CA5EE7" w:rsidRDefault="001D7A2E" w:rsidP="00CA5EE7">
      <w:r>
        <w:t xml:space="preserve"> </w:t>
      </w:r>
    </w:p>
    <w:p w14:paraId="40462275" w14:textId="77777777" w:rsidR="00242CEC" w:rsidRDefault="00242CEC" w:rsidP="00CA5EE7">
      <w:r>
        <w:t xml:space="preserve">4.5.1 Dependências adicionadas ao projeto via Apache </w:t>
      </w:r>
      <w:proofErr w:type="spellStart"/>
      <w:r>
        <w:t>Maven</w:t>
      </w:r>
      <w:proofErr w:type="spellEnd"/>
    </w:p>
    <w:p w14:paraId="5DA4B42D" w14:textId="77777777" w:rsidR="00242CEC" w:rsidRDefault="00242CEC" w:rsidP="00242CEC"/>
    <w:p w14:paraId="12A0FBBD" w14:textId="77777777" w:rsidR="00F34296" w:rsidRDefault="00242CEC" w:rsidP="003A4FC2">
      <w:r>
        <w:tab/>
        <w:t>Para facilitar o entendimento</w:t>
      </w:r>
      <w:r w:rsidR="000916D8">
        <w:t xml:space="preserve"> de como </w:t>
      </w:r>
      <w:r>
        <w:t>a</w:t>
      </w:r>
      <w:r w:rsidR="00D568D9">
        <w:t>s</w:t>
      </w:r>
      <w:r>
        <w:t xml:space="preserve"> dependência</w:t>
      </w:r>
      <w:r w:rsidR="00D568D9">
        <w:t>s</w:t>
      </w:r>
      <w:r>
        <w:t xml:space="preserve"> </w:t>
      </w:r>
      <w:r w:rsidR="00D568D9">
        <w:t xml:space="preserve">supridas com o uso do gerenciador Apache </w:t>
      </w:r>
      <w:proofErr w:type="spellStart"/>
      <w:r w:rsidR="00D568D9">
        <w:t>Maven</w:t>
      </w:r>
      <w:proofErr w:type="spellEnd"/>
      <w:r w:rsidR="00F34296">
        <w:t xml:space="preserve"> se conectam </w:t>
      </w:r>
      <w:proofErr w:type="gramStart"/>
      <w:r w:rsidR="00F34296">
        <w:t>às</w:t>
      </w:r>
      <w:proofErr w:type="gramEnd"/>
      <w:r w:rsidR="00F34296">
        <w:t xml:space="preserve"> classes do projeto da aplicação </w:t>
      </w:r>
      <w:proofErr w:type="spellStart"/>
      <w:r w:rsidR="00F34296">
        <w:t>DashGen</w:t>
      </w:r>
      <w:proofErr w:type="spellEnd"/>
      <w:r w:rsidR="00D568D9">
        <w:t xml:space="preserve">, foi elaborado um diagrama </w:t>
      </w:r>
      <w:r w:rsidR="000916D8">
        <w:t>simplificado de componentes</w:t>
      </w:r>
      <w:r w:rsidR="00F34296">
        <w:t>, que pode ser visto na Figura 1</w:t>
      </w:r>
      <w:r w:rsidR="00B05062">
        <w:t>3</w:t>
      </w:r>
      <w:r w:rsidR="00F34296">
        <w:t>.</w:t>
      </w:r>
    </w:p>
    <w:p w14:paraId="44E64FE3" w14:textId="77777777" w:rsidR="00F34296" w:rsidRDefault="00F34296" w:rsidP="00D568D9">
      <w:pPr>
        <w:jc w:val="left"/>
      </w:pPr>
    </w:p>
    <w:p w14:paraId="28A5AE7C" w14:textId="77777777" w:rsidR="003D71C8" w:rsidRDefault="00F34296" w:rsidP="00F34296">
      <w:pPr>
        <w:spacing w:after="160" w:line="240" w:lineRule="auto"/>
        <w:jc w:val="center"/>
        <w:rPr>
          <w:ins w:id="213" w:author="Glauber Matteis Gadelha" w:date="2020-05-30T15:18:00Z"/>
        </w:rPr>
      </w:pPr>
      <w:r>
        <w:t xml:space="preserve"> </w:t>
      </w:r>
      <w:r w:rsidR="00D568D9">
        <w:t xml:space="preserve"> </w:t>
      </w:r>
    </w:p>
    <w:p w14:paraId="2A01321A" w14:textId="77777777" w:rsidR="003D71C8" w:rsidRDefault="003D71C8">
      <w:pPr>
        <w:spacing w:after="160" w:line="240" w:lineRule="auto"/>
        <w:jc w:val="left"/>
        <w:rPr>
          <w:ins w:id="214" w:author="Glauber Matteis Gadelha" w:date="2020-05-30T15:18:00Z"/>
        </w:rPr>
      </w:pPr>
      <w:ins w:id="215" w:author="Glauber Matteis Gadelha" w:date="2020-05-30T15:18:00Z">
        <w:r>
          <w:br w:type="page"/>
        </w:r>
      </w:ins>
    </w:p>
    <w:p w14:paraId="52938337" w14:textId="77238DBB" w:rsidR="00F34296" w:rsidRDefault="00F34296" w:rsidP="00F34296">
      <w:pPr>
        <w:spacing w:after="160" w:line="240" w:lineRule="auto"/>
        <w:jc w:val="center"/>
        <w:rPr>
          <w:b/>
          <w:sz w:val="20"/>
          <w:szCs w:val="20"/>
        </w:rPr>
      </w:pPr>
      <w:r>
        <w:rPr>
          <w:b/>
          <w:sz w:val="20"/>
          <w:szCs w:val="20"/>
        </w:rPr>
        <w:lastRenderedPageBreak/>
        <w:t>Figura 1</w:t>
      </w:r>
      <w:r w:rsidR="00B05062">
        <w:rPr>
          <w:b/>
          <w:sz w:val="20"/>
          <w:szCs w:val="20"/>
        </w:rPr>
        <w:t>3</w:t>
      </w:r>
      <w:r>
        <w:rPr>
          <w:b/>
          <w:sz w:val="20"/>
          <w:szCs w:val="20"/>
        </w:rPr>
        <w:t xml:space="preserve"> – Diagrama simplificado das dependências supridas ao projeto </w:t>
      </w:r>
      <w:proofErr w:type="spellStart"/>
      <w:proofErr w:type="gramStart"/>
      <w:r>
        <w:rPr>
          <w:b/>
          <w:sz w:val="20"/>
          <w:szCs w:val="20"/>
        </w:rPr>
        <w:t>DashGen</w:t>
      </w:r>
      <w:proofErr w:type="spellEnd"/>
      <w:proofErr w:type="gramEnd"/>
      <w:r>
        <w:rPr>
          <w:b/>
          <w:sz w:val="20"/>
          <w:szCs w:val="20"/>
        </w:rPr>
        <w:t xml:space="preserve"> via gerenciador Apache </w:t>
      </w:r>
      <w:proofErr w:type="spellStart"/>
      <w:r>
        <w:rPr>
          <w:b/>
          <w:sz w:val="20"/>
          <w:szCs w:val="20"/>
        </w:rPr>
        <w:t>Maven</w:t>
      </w:r>
      <w:proofErr w:type="spellEnd"/>
    </w:p>
    <w:p w14:paraId="001DC753" w14:textId="77777777" w:rsidR="00FA264B" w:rsidRDefault="00FA264B" w:rsidP="00C72E01">
      <w:pPr>
        <w:spacing w:line="240" w:lineRule="auto"/>
        <w:jc w:val="center"/>
        <w:rPr>
          <w:b/>
          <w:sz w:val="20"/>
          <w:szCs w:val="20"/>
        </w:rPr>
      </w:pPr>
    </w:p>
    <w:p w14:paraId="117475AD" w14:textId="77777777" w:rsidR="00FA264B" w:rsidRDefault="00FA264B" w:rsidP="00F34296">
      <w:pPr>
        <w:spacing w:after="160" w:line="240" w:lineRule="auto"/>
        <w:jc w:val="center"/>
        <w:rPr>
          <w:b/>
          <w:sz w:val="20"/>
          <w:szCs w:val="20"/>
        </w:rPr>
      </w:pPr>
      <w:r>
        <w:rPr>
          <w:b/>
          <w:noProof/>
          <w:sz w:val="20"/>
          <w:szCs w:val="20"/>
          <w:lang w:eastAsia="pt-BR"/>
        </w:rPr>
        <w:drawing>
          <wp:inline distT="0" distB="0" distL="0" distR="0" wp14:anchorId="5DB00E78" wp14:editId="79DF9998">
            <wp:extent cx="5549900" cy="2459369"/>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tecas_externas.png"/>
                    <pic:cNvPicPr/>
                  </pic:nvPicPr>
                  <pic:blipFill rotWithShape="1">
                    <a:blip r:embed="rId32" cstate="print">
                      <a:extLst>
                        <a:ext uri="{BEBA8EAE-BF5A-486C-A8C5-ECC9F3942E4B}">
                          <a14:imgProps xmlns:a14="http://schemas.microsoft.com/office/drawing/2010/main">
                            <a14:imgLayer r:embed="rId33">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2940" t="7463" r="1602" b="4328"/>
                    <a:stretch/>
                  </pic:blipFill>
                  <pic:spPr bwMode="auto">
                    <a:xfrm>
                      <a:off x="0" y="0"/>
                      <a:ext cx="5569955" cy="2468256"/>
                    </a:xfrm>
                    <a:prstGeom prst="rect">
                      <a:avLst/>
                    </a:prstGeom>
                    <a:ln>
                      <a:noFill/>
                    </a:ln>
                    <a:extLst>
                      <a:ext uri="{53640926-AAD7-44D8-BBD7-CCE9431645EC}">
                        <a14:shadowObscured xmlns:a14="http://schemas.microsoft.com/office/drawing/2010/main"/>
                      </a:ext>
                    </a:extLst>
                  </pic:spPr>
                </pic:pic>
              </a:graphicData>
            </a:graphic>
          </wp:inline>
        </w:drawing>
      </w:r>
    </w:p>
    <w:p w14:paraId="3BD31C01" w14:textId="77777777" w:rsidR="00FA264B" w:rsidRDefault="00FA264B" w:rsidP="00C72E01">
      <w:pPr>
        <w:spacing w:line="240" w:lineRule="auto"/>
        <w:jc w:val="center"/>
        <w:rPr>
          <w:sz w:val="20"/>
          <w:szCs w:val="20"/>
        </w:rPr>
      </w:pPr>
      <w:r>
        <w:rPr>
          <w:sz w:val="20"/>
          <w:szCs w:val="20"/>
        </w:rPr>
        <w:t>Fonte: Elaborada pelo Autor</w:t>
      </w:r>
    </w:p>
    <w:p w14:paraId="2CE63660" w14:textId="77777777" w:rsidR="00FA264B" w:rsidRDefault="00FA264B" w:rsidP="00F34296">
      <w:pPr>
        <w:spacing w:after="160" w:line="240" w:lineRule="auto"/>
        <w:jc w:val="center"/>
        <w:rPr>
          <w:sz w:val="20"/>
          <w:szCs w:val="20"/>
        </w:rPr>
      </w:pPr>
    </w:p>
    <w:p w14:paraId="16C0CF07" w14:textId="77777777" w:rsidR="00C80F86" w:rsidRDefault="00C80F86" w:rsidP="00C80F86">
      <w:pPr>
        <w:pStyle w:val="Ttulo2"/>
      </w:pPr>
      <w:bookmarkStart w:id="216" w:name="_Toc35796585"/>
      <w:proofErr w:type="gramStart"/>
      <w:r>
        <w:t>4.6 Modelagem</w:t>
      </w:r>
      <w:proofErr w:type="gramEnd"/>
      <w:r>
        <w:t xml:space="preserve"> </w:t>
      </w:r>
      <w:r w:rsidR="006C4933">
        <w:t>dinâmica</w:t>
      </w:r>
      <w:bookmarkEnd w:id="216"/>
    </w:p>
    <w:p w14:paraId="7DD30453" w14:textId="77777777" w:rsidR="00D81199" w:rsidRPr="00D81199" w:rsidRDefault="00D81199" w:rsidP="00D81199"/>
    <w:p w14:paraId="2359DA9E" w14:textId="77777777" w:rsidR="00C80F86" w:rsidRDefault="00C80F86" w:rsidP="00376622">
      <w:r>
        <w:tab/>
        <w:t xml:space="preserve">O modelo de interações representa a troca de mensagem entre os objetos para a execução do caso de uso. As </w:t>
      </w:r>
      <w:commentRangeStart w:id="217"/>
      <w:r>
        <w:t>etapas</w:t>
      </w:r>
      <w:commentRangeEnd w:id="217"/>
      <w:r w:rsidR="00C80A7F">
        <w:rPr>
          <w:rStyle w:val="Refdecomentrio"/>
        </w:rPr>
        <w:commentReference w:id="217"/>
      </w:r>
      <w:r>
        <w:t xml:space="preserve">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14:paraId="4924999E"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14:paraId="1C262169" w14:textId="77777777" w:rsidR="00C727FB" w:rsidRDefault="00C727FB" w:rsidP="00F04874">
      <w:r>
        <w:tab/>
        <w:t xml:space="preserve">O primeiro diagrama de </w:t>
      </w:r>
      <w:r w:rsidR="00F04874">
        <w:t xml:space="preserve">sequência </w:t>
      </w:r>
      <w:r>
        <w:t xml:space="preserve">UML diz respeito a uma visão global das interações das classes do </w:t>
      </w:r>
      <w:proofErr w:type="spellStart"/>
      <w:proofErr w:type="gramStart"/>
      <w:r>
        <w:t>DashGen</w:t>
      </w:r>
      <w:proofErr w:type="spellEnd"/>
      <w:proofErr w:type="gramEnd"/>
      <w:r>
        <w:t>. A Figura 14 demonstra esta representação.</w:t>
      </w:r>
    </w:p>
    <w:p w14:paraId="7DDC78E8" w14:textId="77777777" w:rsidR="00C727FB" w:rsidRDefault="00C727FB" w:rsidP="00762D2C">
      <w:pPr>
        <w:spacing w:after="160" w:line="240" w:lineRule="auto"/>
        <w:jc w:val="left"/>
      </w:pPr>
    </w:p>
    <w:p w14:paraId="0E174C3A" w14:textId="77777777" w:rsidR="00757AD5" w:rsidRDefault="00757AD5">
      <w:pPr>
        <w:spacing w:after="160" w:line="240" w:lineRule="auto"/>
        <w:jc w:val="left"/>
        <w:rPr>
          <w:b/>
          <w:sz w:val="20"/>
        </w:rPr>
      </w:pPr>
      <w:r>
        <w:rPr>
          <w:b/>
          <w:sz w:val="20"/>
        </w:rPr>
        <w:br w:type="page"/>
      </w:r>
    </w:p>
    <w:p w14:paraId="2ED40EEF" w14:textId="2A74D00E" w:rsidR="00C727FB" w:rsidRDefault="00C727FB" w:rsidP="005F5073">
      <w:pPr>
        <w:spacing w:after="160" w:line="240" w:lineRule="auto"/>
        <w:jc w:val="center"/>
        <w:rPr>
          <w:ins w:id="218" w:author="Claudio Martins" w:date="2020-05-01T10:19:00Z"/>
          <w:b/>
          <w:sz w:val="20"/>
        </w:rPr>
      </w:pPr>
      <w:r>
        <w:rPr>
          <w:b/>
          <w:sz w:val="20"/>
        </w:rPr>
        <w:lastRenderedPageBreak/>
        <w:t xml:space="preserve">Figura 14 – Diagrama de Sequência Global do </w:t>
      </w:r>
      <w:proofErr w:type="spellStart"/>
      <w:proofErr w:type="gramStart"/>
      <w:r>
        <w:rPr>
          <w:b/>
          <w:sz w:val="20"/>
        </w:rPr>
        <w:t>DashGen</w:t>
      </w:r>
      <w:proofErr w:type="spellEnd"/>
      <w:proofErr w:type="gramEnd"/>
    </w:p>
    <w:p w14:paraId="184DB3B4" w14:textId="7A826B7B" w:rsidR="00C80A7F" w:rsidDel="005A779B" w:rsidRDefault="00C80A7F" w:rsidP="005F5073">
      <w:pPr>
        <w:spacing w:after="160" w:line="240" w:lineRule="auto"/>
        <w:jc w:val="center"/>
        <w:rPr>
          <w:del w:id="219" w:author="Glauber Matteis Gadelha" w:date="2020-05-30T15:08:00Z"/>
          <w:b/>
          <w:sz w:val="20"/>
        </w:rPr>
      </w:pPr>
      <w:ins w:id="220" w:author="Claudio Martins" w:date="2020-05-01T10:19:00Z">
        <w:del w:id="221" w:author="Glauber Matteis Gadelha" w:date="2020-05-30T15:08:00Z">
          <w:r w:rsidRPr="00C80A7F" w:rsidDel="005A779B">
            <w:rPr>
              <w:b/>
              <w:sz w:val="20"/>
              <w:highlight w:val="yellow"/>
            </w:rPr>
            <w:delText>(REFAZER – melhorar a leitura)</w:delText>
          </w:r>
        </w:del>
      </w:ins>
    </w:p>
    <w:p w14:paraId="77F3C1CD" w14:textId="59319A24" w:rsidR="00C727FB" w:rsidRDefault="00664533" w:rsidP="00664533">
      <w:pPr>
        <w:spacing w:after="160" w:line="240" w:lineRule="auto"/>
        <w:jc w:val="center"/>
        <w:rPr>
          <w:b/>
          <w:sz w:val="20"/>
        </w:rPr>
      </w:pPr>
      <w:del w:id="222" w:author="Glauber Matteis Gadelha" w:date="2020-05-30T15:08:00Z">
        <w:r w:rsidDel="005A779B">
          <w:rPr>
            <w:b/>
            <w:noProof/>
            <w:sz w:val="20"/>
            <w:lang w:eastAsia="pt-BR"/>
          </w:rPr>
          <w:drawing>
            <wp:inline distT="0" distB="0" distL="0" distR="0" wp14:anchorId="077F5078" wp14:editId="6BBACD02">
              <wp:extent cx="5492325" cy="511426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94228" cy="5116032"/>
                      </a:xfrm>
                      <a:prstGeom prst="rect">
                        <a:avLst/>
                      </a:prstGeom>
                    </pic:spPr>
                  </pic:pic>
                </a:graphicData>
              </a:graphic>
            </wp:inline>
          </w:drawing>
        </w:r>
      </w:del>
      <w:ins w:id="223" w:author="Glauber Matteis Gadelha" w:date="2020-05-30T15:08:00Z">
        <w:r w:rsidR="005A779B">
          <w:rPr>
            <w:b/>
            <w:noProof/>
            <w:sz w:val="20"/>
            <w:lang w:eastAsia="pt-BR"/>
          </w:rPr>
          <w:drawing>
            <wp:inline distT="0" distB="0" distL="0" distR="0" wp14:anchorId="5EF32D9E" wp14:editId="101E4133">
              <wp:extent cx="5760085" cy="546925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_impressa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85" cy="5469255"/>
                      </a:xfrm>
                      <a:prstGeom prst="rect">
                        <a:avLst/>
                      </a:prstGeom>
                    </pic:spPr>
                  </pic:pic>
                </a:graphicData>
              </a:graphic>
            </wp:inline>
          </w:drawing>
        </w:r>
      </w:ins>
    </w:p>
    <w:p w14:paraId="5D5EC544" w14:textId="77777777" w:rsidR="00C727FB" w:rsidRPr="00A04041" w:rsidRDefault="00C727FB" w:rsidP="00EA7D7E">
      <w:pPr>
        <w:spacing w:after="160" w:line="240" w:lineRule="auto"/>
        <w:jc w:val="center"/>
        <w:rPr>
          <w:sz w:val="20"/>
        </w:rPr>
      </w:pPr>
      <w:r w:rsidRPr="00A04041">
        <w:rPr>
          <w:sz w:val="20"/>
        </w:rPr>
        <w:t>Fonte: Elaborada pelo Autor</w:t>
      </w:r>
    </w:p>
    <w:p w14:paraId="17C29BD8" w14:textId="77777777" w:rsidR="00E93E8E" w:rsidRDefault="00E93E8E" w:rsidP="00EA7D7E">
      <w:pPr>
        <w:spacing w:after="160" w:line="240" w:lineRule="auto"/>
        <w:jc w:val="center"/>
        <w:rPr>
          <w:b/>
          <w:sz w:val="20"/>
        </w:rPr>
      </w:pPr>
    </w:p>
    <w:p w14:paraId="1FE174A7" w14:textId="77777777"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2744F393" w14:textId="77777777" w:rsidR="00762D2C" w:rsidRDefault="00762D2C">
      <w:pPr>
        <w:spacing w:after="160" w:line="240" w:lineRule="auto"/>
        <w:jc w:val="left"/>
        <w:rPr>
          <w:b/>
          <w:sz w:val="20"/>
        </w:rPr>
      </w:pPr>
    </w:p>
    <w:p w14:paraId="1B411E21" w14:textId="77777777" w:rsidR="003A4FC2" w:rsidRDefault="003A4FC2">
      <w:pPr>
        <w:spacing w:after="160" w:line="240" w:lineRule="auto"/>
        <w:jc w:val="left"/>
        <w:rPr>
          <w:b/>
          <w:sz w:val="20"/>
        </w:rPr>
      </w:pPr>
      <w:r>
        <w:rPr>
          <w:b/>
          <w:sz w:val="20"/>
        </w:rPr>
        <w:br w:type="page"/>
      </w:r>
    </w:p>
    <w:p w14:paraId="2C2D95A8" w14:textId="77777777" w:rsidR="0079742B" w:rsidRPr="00C80A7F" w:rsidRDefault="0079742B" w:rsidP="000666E3">
      <w:pPr>
        <w:spacing w:line="240" w:lineRule="auto"/>
        <w:jc w:val="center"/>
        <w:rPr>
          <w:b/>
          <w:sz w:val="20"/>
          <w:highlight w:val="yellow"/>
        </w:rPr>
      </w:pPr>
      <w:r w:rsidRPr="005A779B">
        <w:rPr>
          <w:b/>
          <w:sz w:val="20"/>
        </w:rPr>
        <w:lastRenderedPageBreak/>
        <w:t xml:space="preserve">Figura 15 – Diagrama de sequencia </w:t>
      </w:r>
      <w:r w:rsidR="00A14743" w:rsidRPr="005A779B">
        <w:rPr>
          <w:b/>
          <w:sz w:val="20"/>
        </w:rPr>
        <w:t xml:space="preserve">de interações entre o </w:t>
      </w:r>
      <w:proofErr w:type="spellStart"/>
      <w:r w:rsidR="00A14743" w:rsidRPr="005A779B">
        <w:rPr>
          <w:b/>
          <w:sz w:val="20"/>
        </w:rPr>
        <w:t>Controller</w:t>
      </w:r>
      <w:proofErr w:type="spellEnd"/>
      <w:r w:rsidR="00A14743" w:rsidRPr="005A779B">
        <w:rPr>
          <w:b/>
          <w:sz w:val="20"/>
        </w:rPr>
        <w:t xml:space="preserve"> e a classe </w:t>
      </w:r>
      <w:proofErr w:type="gramStart"/>
      <w:r w:rsidR="00A14743" w:rsidRPr="005A779B">
        <w:rPr>
          <w:b/>
          <w:sz w:val="20"/>
        </w:rPr>
        <w:t>Gerador</w:t>
      </w:r>
      <w:proofErr w:type="gramEnd"/>
    </w:p>
    <w:p w14:paraId="6BD31450" w14:textId="77777777" w:rsidR="009F65D4" w:rsidRPr="00C80A7F" w:rsidRDefault="009F65D4" w:rsidP="000666E3">
      <w:pPr>
        <w:spacing w:line="240" w:lineRule="auto"/>
        <w:jc w:val="center"/>
        <w:rPr>
          <w:b/>
          <w:sz w:val="20"/>
          <w:highlight w:val="yellow"/>
        </w:rPr>
      </w:pPr>
    </w:p>
    <w:p w14:paraId="1BBF2971" w14:textId="3560D4F8" w:rsidR="000666E3" w:rsidRDefault="005A779B" w:rsidP="000666E3">
      <w:pPr>
        <w:spacing w:line="240" w:lineRule="auto"/>
        <w:jc w:val="center"/>
        <w:rPr>
          <w:b/>
          <w:sz w:val="20"/>
        </w:rPr>
      </w:pPr>
      <w:ins w:id="224" w:author="Glauber Matteis Gadelha" w:date="2020-05-30T15:07:00Z">
        <w:r>
          <w:rPr>
            <w:noProof/>
            <w:lang w:eastAsia="pt-BR"/>
          </w:rPr>
          <w:drawing>
            <wp:inline distT="0" distB="0" distL="0" distR="0" wp14:anchorId="5ED706F5" wp14:editId="0A42D9F3">
              <wp:extent cx="5760085" cy="593217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_impressao.png"/>
                      <pic:cNvPicPr/>
                    </pic:nvPicPr>
                    <pic:blipFill>
                      <a:blip r:embed="rId35">
                        <a:extLst>
                          <a:ext uri="{28A0092B-C50C-407E-A947-70E740481C1C}">
                            <a14:useLocalDpi xmlns:a14="http://schemas.microsoft.com/office/drawing/2010/main" val="0"/>
                          </a:ext>
                        </a:extLst>
                      </a:blip>
                      <a:stretch>
                        <a:fillRect/>
                      </a:stretch>
                    </pic:blipFill>
                    <pic:spPr>
                      <a:xfrm>
                        <a:off x="0" y="0"/>
                        <a:ext cx="5760085" cy="5932170"/>
                      </a:xfrm>
                      <a:prstGeom prst="rect">
                        <a:avLst/>
                      </a:prstGeom>
                    </pic:spPr>
                  </pic:pic>
                </a:graphicData>
              </a:graphic>
            </wp:inline>
          </w:drawing>
        </w:r>
      </w:ins>
      <w:ins w:id="225" w:author="Claudio Martins" w:date="2020-05-01T10:20:00Z">
        <w:del w:id="226" w:author="Glauber Matteis Gadelha" w:date="2020-05-30T15:07:00Z">
          <w:r w:rsidR="00C80A7F" w:rsidRPr="00C80A7F" w:rsidDel="005A779B">
            <w:rPr>
              <w:highlight w:val="yellow"/>
            </w:rPr>
            <w:delText>Melhorar a FiGURA</w:delText>
          </w:r>
        </w:del>
      </w:ins>
    </w:p>
    <w:p w14:paraId="0FA58894" w14:textId="625E38A9" w:rsidR="00EC7111" w:rsidRDefault="00EC7111" w:rsidP="00EC7111">
      <w:pPr>
        <w:jc w:val="center"/>
        <w:rPr>
          <w:b/>
          <w:sz w:val="20"/>
        </w:rPr>
      </w:pPr>
      <w:del w:id="227" w:author="Glauber Matteis Gadelha" w:date="2020-05-30T14:02:00Z">
        <w:r w:rsidDel="008D4DA9">
          <w:rPr>
            <w:b/>
            <w:noProof/>
            <w:sz w:val="20"/>
            <w:lang w:eastAsia="pt-BR"/>
          </w:rPr>
          <w:drawing>
            <wp:inline distT="0" distB="0" distL="0" distR="0" wp14:anchorId="15F832E9" wp14:editId="2BFAB70D">
              <wp:extent cx="5462612" cy="5625675"/>
              <wp:effectExtent l="0" t="0" r="508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35">
                        <a:extLst>
                          <a:ext uri="{28A0092B-C50C-407E-A947-70E740481C1C}">
                            <a14:useLocalDpi xmlns:a14="http://schemas.microsoft.com/office/drawing/2010/main" val="0"/>
                          </a:ext>
                        </a:extLst>
                      </a:blip>
                      <a:stretch>
                        <a:fillRect/>
                      </a:stretch>
                    </pic:blipFill>
                    <pic:spPr>
                      <a:xfrm>
                        <a:off x="0" y="0"/>
                        <a:ext cx="5462612" cy="5625675"/>
                      </a:xfrm>
                      <a:prstGeom prst="rect">
                        <a:avLst/>
                      </a:prstGeom>
                    </pic:spPr>
                  </pic:pic>
                </a:graphicData>
              </a:graphic>
            </wp:inline>
          </w:drawing>
        </w:r>
      </w:del>
    </w:p>
    <w:p w14:paraId="5C7555E7" w14:textId="77777777" w:rsidR="006519D6" w:rsidRPr="00A04041" w:rsidRDefault="006519D6" w:rsidP="00B0433D">
      <w:pPr>
        <w:jc w:val="center"/>
        <w:rPr>
          <w:sz w:val="20"/>
        </w:rPr>
      </w:pPr>
      <w:r w:rsidRPr="00A04041">
        <w:rPr>
          <w:sz w:val="20"/>
        </w:rPr>
        <w:t>Fonte: Elaborada pelo Autor</w:t>
      </w:r>
    </w:p>
    <w:p w14:paraId="1C6D6B57" w14:textId="77777777" w:rsidR="00800DE8" w:rsidRDefault="00800DE8">
      <w:pPr>
        <w:spacing w:after="160" w:line="240" w:lineRule="auto"/>
        <w:jc w:val="left"/>
      </w:pPr>
    </w:p>
    <w:p w14:paraId="2CBBBC14" w14:textId="77777777" w:rsidR="00355E5E" w:rsidRDefault="00355E5E" w:rsidP="00355E5E">
      <w:pPr>
        <w:pStyle w:val="Ttulo2"/>
      </w:pPr>
      <w:bookmarkStart w:id="228" w:name="_Toc35796586"/>
      <w:r>
        <w:t xml:space="preserve">4.7 Desenvolvimento da Aplicação </w:t>
      </w:r>
      <w:proofErr w:type="spellStart"/>
      <w:proofErr w:type="gramStart"/>
      <w:r>
        <w:t>DashGen</w:t>
      </w:r>
      <w:bookmarkEnd w:id="228"/>
      <w:proofErr w:type="spellEnd"/>
      <w:proofErr w:type="gramEnd"/>
    </w:p>
    <w:p w14:paraId="392B0C14" w14:textId="77777777" w:rsidR="000666E3" w:rsidRPr="000666E3" w:rsidRDefault="000666E3" w:rsidP="000666E3"/>
    <w:p w14:paraId="437B39AD" w14:textId="77777777"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w:t>
      </w:r>
      <w:r>
        <w:lastRenderedPageBreak/>
        <w:t>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69607697" w14:textId="73B7FF44" w:rsidR="003A4FC2" w:rsidDel="005A779B" w:rsidRDefault="003A4FC2">
      <w:pPr>
        <w:spacing w:after="160" w:line="240" w:lineRule="auto"/>
        <w:jc w:val="left"/>
        <w:rPr>
          <w:del w:id="229" w:author="Glauber Matteis Gadelha" w:date="2020-05-30T15:08:00Z"/>
          <w:rFonts w:eastAsiaTheme="majorEastAsia" w:cstheme="majorBidi"/>
          <w:bCs/>
        </w:rPr>
      </w:pPr>
    </w:p>
    <w:p w14:paraId="34B26968" w14:textId="559352C1" w:rsidR="003A4FC2" w:rsidDel="005A779B" w:rsidRDefault="003A4FC2">
      <w:pPr>
        <w:spacing w:after="160" w:line="240" w:lineRule="auto"/>
        <w:jc w:val="left"/>
        <w:rPr>
          <w:del w:id="230" w:author="Glauber Matteis Gadelha" w:date="2020-05-30T15:08:00Z"/>
          <w:rFonts w:eastAsiaTheme="majorEastAsia" w:cstheme="majorBidi"/>
          <w:bCs/>
        </w:rPr>
      </w:pPr>
      <w:del w:id="231" w:author="Glauber Matteis Gadelha" w:date="2020-05-30T15:08:00Z">
        <w:r w:rsidDel="005A779B">
          <w:br w:type="page"/>
        </w:r>
      </w:del>
    </w:p>
    <w:p w14:paraId="0FDA9859" w14:textId="77777777" w:rsidR="005A779B" w:rsidRDefault="005A779B" w:rsidP="005A779B">
      <w:pPr>
        <w:spacing w:after="160" w:line="240" w:lineRule="auto"/>
        <w:jc w:val="left"/>
        <w:rPr>
          <w:ins w:id="232" w:author="Glauber Matteis Gadelha" w:date="2020-05-30T15:08:00Z"/>
        </w:rPr>
      </w:pPr>
      <w:bookmarkStart w:id="233" w:name="_Toc35796587"/>
    </w:p>
    <w:p w14:paraId="3B82797F" w14:textId="77777777" w:rsidR="00C725C0" w:rsidRDefault="00C725C0" w:rsidP="005A779B">
      <w:pPr>
        <w:spacing w:after="160" w:line="240" w:lineRule="auto"/>
        <w:jc w:val="left"/>
      </w:pPr>
      <w:r>
        <w:t xml:space="preserve">4.7.1 A interface gráfica do usuário </w:t>
      </w:r>
      <w:r w:rsidR="003A4FC2">
        <w:t>(</w:t>
      </w:r>
      <w:r>
        <w:t>GUI</w:t>
      </w:r>
      <w:r w:rsidR="003A4FC2">
        <w:t>)</w:t>
      </w:r>
      <w:bookmarkEnd w:id="233"/>
    </w:p>
    <w:p w14:paraId="177BD841" w14:textId="77777777" w:rsidR="003A4FC2" w:rsidRDefault="003A4FC2" w:rsidP="00C725C0"/>
    <w:p w14:paraId="0523E44C"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w:t>
      </w:r>
      <w:proofErr w:type="spellStart"/>
      <w:r>
        <w:t>prototipada</w:t>
      </w:r>
      <w:proofErr w:type="spellEnd"/>
      <w:r>
        <w:t xml:space="preserve"> diretamente no </w:t>
      </w:r>
      <w:proofErr w:type="spellStart"/>
      <w:proofErr w:type="gramStart"/>
      <w:r>
        <w:t>JavaFX</w:t>
      </w:r>
      <w:proofErr w:type="spellEnd"/>
      <w:proofErr w:type="gramEnd"/>
      <w:r>
        <w:t xml:space="preserve"> </w:t>
      </w:r>
      <w:proofErr w:type="spellStart"/>
      <w:r>
        <w:t>Scene</w:t>
      </w:r>
      <w:proofErr w:type="spellEnd"/>
      <w:r>
        <w:t xml:space="preserve"> </w:t>
      </w:r>
      <w:proofErr w:type="spellStart"/>
      <w:r>
        <w:t>Builder</w:t>
      </w:r>
      <w:proofErr w:type="spellEnd"/>
      <w:r>
        <w:t xml:space="preserv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14:paraId="4CF9F14E" w14:textId="77777777" w:rsidR="00DD7A10" w:rsidRDefault="00DD7A10" w:rsidP="00C725C0"/>
    <w:p w14:paraId="2BAB11EE" w14:textId="77777777" w:rsidR="00DD7A10" w:rsidRDefault="00DD7A10" w:rsidP="00A20255">
      <w:pPr>
        <w:jc w:val="center"/>
        <w:rPr>
          <w:b/>
          <w:sz w:val="20"/>
        </w:rPr>
      </w:pPr>
      <w:r w:rsidRPr="00DD7A10">
        <w:rPr>
          <w:b/>
          <w:sz w:val="20"/>
        </w:rPr>
        <w:t xml:space="preserve">Figura 16 – Tela do </w:t>
      </w:r>
      <w:proofErr w:type="spellStart"/>
      <w:proofErr w:type="gramStart"/>
      <w:r w:rsidRPr="00DD7A10">
        <w:rPr>
          <w:b/>
          <w:sz w:val="20"/>
        </w:rPr>
        <w:t>DashGen</w:t>
      </w:r>
      <w:proofErr w:type="spellEnd"/>
      <w:proofErr w:type="gramEnd"/>
      <w:r w:rsidRPr="00DD7A10">
        <w:rPr>
          <w:b/>
          <w:sz w:val="20"/>
        </w:rPr>
        <w:t xml:space="preserve"> em sua versão definitiva</w:t>
      </w:r>
    </w:p>
    <w:p w14:paraId="5CDBB412" w14:textId="77777777" w:rsidR="00756AFE" w:rsidRDefault="00756AFE" w:rsidP="00A20255">
      <w:pPr>
        <w:jc w:val="center"/>
        <w:rPr>
          <w:b/>
          <w:sz w:val="20"/>
        </w:rPr>
      </w:pPr>
    </w:p>
    <w:p w14:paraId="739803DB" w14:textId="77777777"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585036C9" wp14:editId="3C4AF7B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BEBA8EAE-BF5A-486C-A8C5-ECC9F3942E4B}">
                          <a14:imgProps xmlns:a14="http://schemas.microsoft.com/office/drawing/2010/main">
                            <a14:imgLayer r:embed="rId37">
                              <a14:imgEffect>
                                <a14:sharpenSoften amount="20000"/>
                              </a14:imgEffect>
                              <a14:imgEffect>
                                <a14:saturation sat="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14:paraId="29D8E949" w14:textId="77777777" w:rsidR="00DD7A10" w:rsidRPr="00C76100" w:rsidRDefault="00DD7A10" w:rsidP="00A20255">
      <w:pPr>
        <w:jc w:val="center"/>
        <w:rPr>
          <w:sz w:val="20"/>
        </w:rPr>
      </w:pPr>
      <w:r w:rsidRPr="00C76100">
        <w:rPr>
          <w:sz w:val="20"/>
        </w:rPr>
        <w:t>Fonte: Elaborada pelo Autor</w:t>
      </w:r>
    </w:p>
    <w:p w14:paraId="017A71C3" w14:textId="77777777" w:rsidR="0007470D" w:rsidRDefault="0007470D" w:rsidP="0007470D"/>
    <w:p w14:paraId="516AE9F4" w14:textId="77777777" w:rsidR="00632FB1" w:rsidRDefault="004C46F8" w:rsidP="00E66E83">
      <w:r>
        <w:lastRenderedPageBreak/>
        <w:tab/>
      </w:r>
      <w:r w:rsidR="00E66E83">
        <w:t xml:space="preserve">Na Figura 17 pode-se visualizar o código fonte dos métodos </w:t>
      </w:r>
      <w:proofErr w:type="spellStart"/>
      <w:proofErr w:type="gramStart"/>
      <w:r w:rsidR="00E66E83">
        <w:t>selectCSV</w:t>
      </w:r>
      <w:proofErr w:type="spellEnd"/>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spellStart"/>
      <w:proofErr w:type="gramStart"/>
      <w:r w:rsidR="00E66E83">
        <w:t>selectDestFolder</w:t>
      </w:r>
      <w:proofErr w:type="spellEnd"/>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0D9E249D" w14:textId="77777777" w:rsidR="007F742E" w:rsidRDefault="007F742E" w:rsidP="00632FB1"/>
    <w:p w14:paraId="06EF5A5A" w14:textId="1D7C9CBA" w:rsidR="00667087" w:rsidRPr="00667087" w:rsidDel="00BC469B" w:rsidRDefault="00186601" w:rsidP="00667087">
      <w:pPr>
        <w:spacing w:after="160" w:line="240" w:lineRule="auto"/>
        <w:jc w:val="center"/>
        <w:rPr>
          <w:del w:id="234" w:author="Glauber Matteis Gadelha" w:date="2020-05-30T15:09:00Z"/>
          <w:b/>
          <w:sz w:val="20"/>
        </w:rPr>
      </w:pPr>
      <w:r w:rsidRPr="00667087">
        <w:rPr>
          <w:b/>
          <w:sz w:val="20"/>
        </w:rPr>
        <w:t xml:space="preserve">Figura 17 – Código fonte dos métodos </w:t>
      </w:r>
      <w:proofErr w:type="spellStart"/>
      <w:proofErr w:type="gramStart"/>
      <w:r w:rsidRPr="00667087">
        <w:rPr>
          <w:b/>
          <w:sz w:val="20"/>
        </w:rPr>
        <w:t>SelectCSV</w:t>
      </w:r>
      <w:proofErr w:type="spellEnd"/>
      <w:proofErr w:type="gramEnd"/>
      <w:r w:rsidRPr="00667087">
        <w:rPr>
          <w:b/>
          <w:sz w:val="20"/>
        </w:rPr>
        <w:t xml:space="preserve">() e </w:t>
      </w:r>
      <w:proofErr w:type="spellStart"/>
      <w:r w:rsidRPr="00667087">
        <w:rPr>
          <w:b/>
          <w:sz w:val="20"/>
        </w:rPr>
        <w:t>SelectDestFolder</w:t>
      </w:r>
      <w:proofErr w:type="spellEnd"/>
      <w:r w:rsidRPr="00667087">
        <w:rPr>
          <w:b/>
          <w:sz w:val="20"/>
        </w:rPr>
        <w:t>()</w:t>
      </w:r>
    </w:p>
    <w:p w14:paraId="2769F4D4" w14:textId="77777777" w:rsidR="00D164DC" w:rsidRDefault="00D164DC" w:rsidP="00BC469B">
      <w:pPr>
        <w:spacing w:after="160" w:line="240" w:lineRule="auto"/>
        <w:jc w:val="center"/>
        <w:rPr>
          <w:rFonts w:ascii="Consolas" w:eastAsia="Times New Roman" w:hAnsi="Consolas" w:cs="Times New Roman"/>
          <w:color w:val="008200"/>
          <w:sz w:val="16"/>
          <w:szCs w:val="16"/>
          <w:bdr w:val="none" w:sz="0" w:space="0" w:color="auto" w:frame="1"/>
          <w:lang w:eastAsia="pt-BR"/>
        </w:rPr>
      </w:pPr>
    </w:p>
    <w:p w14:paraId="26E24375" w14:textId="77777777" w:rsidR="00D164DC" w:rsidRPr="007D1F14" w:rsidRDefault="00D164DC" w:rsidP="00D164DC">
      <w:pPr>
        <w:jc w:val="center"/>
        <w:rPr>
          <w:sz w:val="20"/>
        </w:rPr>
      </w:pPr>
      <w:r w:rsidRPr="00E6058A">
        <w:rPr>
          <w:noProof/>
          <w:sz w:val="20"/>
          <w:lang w:eastAsia="pt-BR"/>
        </w:rPr>
        <w:drawing>
          <wp:inline distT="0" distB="0" distL="0" distR="0" wp14:anchorId="34B9F8DA" wp14:editId="5FFC483E">
            <wp:extent cx="5759355" cy="1964229"/>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86470" cy="1973477"/>
                    </a:xfrm>
                    <a:prstGeom prst="rect">
                      <a:avLst/>
                    </a:prstGeom>
                    <a:noFill/>
                    <a:ln>
                      <a:noFill/>
                    </a:ln>
                  </pic:spPr>
                </pic:pic>
              </a:graphicData>
            </a:graphic>
          </wp:inline>
        </w:drawing>
      </w:r>
    </w:p>
    <w:p w14:paraId="51429C32" w14:textId="77777777"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14:paraId="036F08F4" w14:textId="77777777" w:rsidR="007174DA" w:rsidRDefault="007174DA" w:rsidP="007F742E">
      <w:pPr>
        <w:spacing w:after="160" w:line="240" w:lineRule="auto"/>
        <w:jc w:val="center"/>
        <w:rPr>
          <w:b/>
          <w:sz w:val="20"/>
        </w:rPr>
      </w:pPr>
    </w:p>
    <w:p w14:paraId="55B72380" w14:textId="77777777"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6DD9BB71" w14:textId="77777777" w:rsidR="00CC537E" w:rsidRPr="00527285" w:rsidRDefault="00CC537E" w:rsidP="00C43B5A">
      <w:pPr>
        <w:jc w:val="center"/>
        <w:rPr>
          <w:b/>
          <w:sz w:val="20"/>
        </w:rPr>
      </w:pPr>
    </w:p>
    <w:p w14:paraId="54F8C500" w14:textId="77777777" w:rsidR="00CC537E" w:rsidRDefault="00825218" w:rsidP="00CC537E">
      <w:pPr>
        <w:jc w:val="center"/>
        <w:rPr>
          <w:b/>
        </w:rPr>
      </w:pPr>
      <w:r w:rsidRPr="004C19AA">
        <w:rPr>
          <w:noProof/>
          <w:u w:val="single"/>
          <w:lang w:eastAsia="pt-BR"/>
        </w:rPr>
        <w:drawing>
          <wp:inline distT="0" distB="0" distL="0" distR="0" wp14:anchorId="74F5C502" wp14:editId="2F6C6224">
            <wp:extent cx="3303530" cy="2702257"/>
            <wp:effectExtent l="0" t="0" r="0" b="317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40" cstate="print">
                      <a:extLst>
                        <a:ext uri="{BEBA8EAE-BF5A-486C-A8C5-ECC9F3942E4B}">
                          <a14:imgProps xmlns:a14="http://schemas.microsoft.com/office/drawing/2010/main">
                            <a14:imgLayer r:embed="rId41">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334445" cy="2727545"/>
                    </a:xfrm>
                    <a:prstGeom prst="rect">
                      <a:avLst/>
                    </a:prstGeom>
                  </pic:spPr>
                </pic:pic>
              </a:graphicData>
            </a:graphic>
          </wp:inline>
        </w:drawing>
      </w:r>
    </w:p>
    <w:p w14:paraId="66AA8104" w14:textId="77777777" w:rsidR="00F33C0F" w:rsidRDefault="00CC537E" w:rsidP="00B214C0">
      <w:pPr>
        <w:jc w:val="center"/>
        <w:rPr>
          <w:b/>
          <w:sz w:val="20"/>
        </w:rPr>
      </w:pPr>
      <w:r w:rsidRPr="001B0BF5">
        <w:rPr>
          <w:sz w:val="20"/>
        </w:rPr>
        <w:t>Fonte: Elaborada pelo Autor</w:t>
      </w:r>
      <w:r w:rsidR="00F33C0F">
        <w:rPr>
          <w:b/>
          <w:sz w:val="20"/>
        </w:rPr>
        <w:br w:type="page"/>
      </w:r>
    </w:p>
    <w:p w14:paraId="3624657F" w14:textId="6BFDCB94" w:rsidR="00CC537E" w:rsidRPr="00527285" w:rsidDel="00BC469B" w:rsidRDefault="00CC537E" w:rsidP="00C43B5A">
      <w:pPr>
        <w:jc w:val="center"/>
        <w:rPr>
          <w:del w:id="235" w:author="Glauber Matteis Gadelha" w:date="2020-05-30T15:09:00Z"/>
          <w:b/>
          <w:sz w:val="20"/>
        </w:rPr>
      </w:pPr>
    </w:p>
    <w:p w14:paraId="2D569A52" w14:textId="77777777"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6E6B05D1" w14:textId="77777777" w:rsidR="00824AB8" w:rsidRDefault="00824AB8" w:rsidP="008A563D">
      <w:pPr>
        <w:jc w:val="center"/>
        <w:rPr>
          <w:b/>
          <w:sz w:val="20"/>
        </w:rPr>
      </w:pPr>
    </w:p>
    <w:p w14:paraId="1ACB0E73" w14:textId="77777777" w:rsidR="00D752A8" w:rsidRPr="00D752A8" w:rsidRDefault="004C4C7B" w:rsidP="00D752A8">
      <w:pPr>
        <w:jc w:val="center"/>
        <w:rPr>
          <w:b/>
          <w:sz w:val="20"/>
        </w:rPr>
      </w:pPr>
      <w:r w:rsidRPr="00E6058A">
        <w:rPr>
          <w:b/>
          <w:noProof/>
          <w:sz w:val="20"/>
          <w:lang w:eastAsia="pt-BR"/>
        </w:rPr>
        <w:drawing>
          <wp:inline distT="0" distB="0" distL="0" distR="0" wp14:anchorId="2BACFA16" wp14:editId="4AA8BBD9">
            <wp:extent cx="3657600" cy="2991482"/>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42" cstate="print">
                      <a:extLst>
                        <a:ext uri="{BEBA8EAE-BF5A-486C-A8C5-ECC9F3942E4B}">
                          <a14:imgProps xmlns:a14="http://schemas.microsoft.com/office/drawing/2010/main">
                            <a14:imgLayer r:embed="rId43">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689113" cy="3017256"/>
                    </a:xfrm>
                    <a:prstGeom prst="rect">
                      <a:avLst/>
                    </a:prstGeom>
                  </pic:spPr>
                </pic:pic>
              </a:graphicData>
            </a:graphic>
          </wp:inline>
        </w:drawing>
      </w:r>
    </w:p>
    <w:p w14:paraId="7AF61E6D" w14:textId="77777777" w:rsidR="00D752A8" w:rsidRPr="001B0BF5" w:rsidRDefault="00D752A8" w:rsidP="008A563D">
      <w:pPr>
        <w:jc w:val="center"/>
        <w:rPr>
          <w:sz w:val="20"/>
        </w:rPr>
      </w:pPr>
      <w:r w:rsidRPr="001B0BF5">
        <w:rPr>
          <w:sz w:val="20"/>
        </w:rPr>
        <w:t>Fonte: Elaborada pelo Autor</w:t>
      </w:r>
    </w:p>
    <w:p w14:paraId="4EFA34D5" w14:textId="77777777" w:rsidR="00155433" w:rsidRDefault="00155433" w:rsidP="00CC537E">
      <w:pPr>
        <w:rPr>
          <w:b/>
          <w:sz w:val="20"/>
        </w:rPr>
      </w:pPr>
    </w:p>
    <w:p w14:paraId="6FC9A552" w14:textId="77777777" w:rsidR="00E7455B" w:rsidRDefault="003644CC" w:rsidP="00242CEC">
      <w:pPr>
        <w:pStyle w:val="Ttulo3"/>
      </w:pPr>
      <w:bookmarkStart w:id="236" w:name="_Toc35796588"/>
      <w:r>
        <w:t>4.7.</w:t>
      </w:r>
      <w:r w:rsidR="00E7455B">
        <w:t>2 Controlador</w:t>
      </w:r>
      <w:bookmarkEnd w:id="236"/>
    </w:p>
    <w:p w14:paraId="25D821BE" w14:textId="77777777" w:rsidR="00824AB8" w:rsidRPr="00824AB8" w:rsidRDefault="00824AB8" w:rsidP="00824AB8"/>
    <w:p w14:paraId="6F933FAD" w14:textId="77777777"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spellStart"/>
      <w:proofErr w:type="gramStart"/>
      <w:r w:rsidR="009D3C80">
        <w:t>DashGen</w:t>
      </w:r>
      <w:proofErr w:type="spellEnd"/>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7EFEBEE3"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DEE122A" w14:textId="77777777" w:rsidR="00102AB7" w:rsidDel="00C80A7F" w:rsidRDefault="00102AB7" w:rsidP="00102AB7">
      <w:pPr>
        <w:rPr>
          <w:del w:id="237" w:author="Claudio Martins" w:date="2020-05-01T10:22:00Z"/>
        </w:rPr>
      </w:pPr>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xml:space="preserve">,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 xml:space="preserve">o código fonte do </w:t>
      </w:r>
      <w:proofErr w:type="gramStart"/>
      <w:r>
        <w:t>método.</w:t>
      </w:r>
      <w:proofErr w:type="gramEnd"/>
    </w:p>
    <w:p w14:paraId="013B86F0" w14:textId="77777777" w:rsidR="006C3DF5" w:rsidRDefault="006C3DF5" w:rsidP="00C80A7F">
      <w:pPr>
        <w:rPr>
          <w:b/>
          <w:sz w:val="20"/>
        </w:rPr>
      </w:pPr>
      <w:del w:id="238" w:author="Claudio Martins" w:date="2020-05-01T10:22:00Z">
        <w:r w:rsidDel="00C80A7F">
          <w:rPr>
            <w:b/>
            <w:sz w:val="20"/>
          </w:rPr>
          <w:br w:type="page"/>
        </w:r>
      </w:del>
      <w:ins w:id="239" w:author="Claudio Martins" w:date="2020-05-01T10:22:00Z">
        <w:r w:rsidR="00C80A7F">
          <w:rPr>
            <w:b/>
            <w:sz w:val="20"/>
          </w:rPr>
          <w:t xml:space="preserve"> </w:t>
        </w:r>
      </w:ins>
    </w:p>
    <w:p w14:paraId="6BE34ADF" w14:textId="77777777" w:rsidR="00BC469B" w:rsidRDefault="00BC469B">
      <w:pPr>
        <w:spacing w:after="160" w:line="240" w:lineRule="auto"/>
        <w:jc w:val="left"/>
        <w:rPr>
          <w:ins w:id="240" w:author="Glauber Matteis Gadelha" w:date="2020-05-30T15:09:00Z"/>
          <w:b/>
          <w:sz w:val="20"/>
        </w:rPr>
      </w:pPr>
      <w:ins w:id="241" w:author="Glauber Matteis Gadelha" w:date="2020-05-30T15:09:00Z">
        <w:r>
          <w:rPr>
            <w:b/>
            <w:sz w:val="20"/>
          </w:rPr>
          <w:br w:type="page"/>
        </w:r>
      </w:ins>
    </w:p>
    <w:p w14:paraId="63B46912" w14:textId="463B4C1A"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B2FC71C" w14:textId="77777777" w:rsidR="00102AB7" w:rsidRDefault="00102AB7" w:rsidP="00AC6028">
      <w:pPr>
        <w:jc w:val="center"/>
        <w:rPr>
          <w:b/>
          <w:sz w:val="20"/>
        </w:rPr>
      </w:pPr>
    </w:p>
    <w:p w14:paraId="12F64DDF" w14:textId="77777777" w:rsidR="00B0546B" w:rsidRDefault="00AA028D" w:rsidP="00B0546B">
      <w:pPr>
        <w:jc w:val="center"/>
        <w:rPr>
          <w:b/>
          <w:sz w:val="20"/>
        </w:rPr>
      </w:pPr>
      <w:r w:rsidRPr="00E6058A">
        <w:rPr>
          <w:b/>
          <w:noProof/>
          <w:sz w:val="20"/>
          <w:lang w:eastAsia="pt-BR"/>
        </w:rPr>
        <w:drawing>
          <wp:inline distT="0" distB="0" distL="0" distR="0" wp14:anchorId="5A85DC93" wp14:editId="11F68395">
            <wp:extent cx="5933569" cy="186855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BEBA8EAE-BF5A-486C-A8C5-ECC9F3942E4B}">
                          <a14:imgProps xmlns:a14="http://schemas.microsoft.com/office/drawing/2010/main">
                            <a14:imgLayer r:embed="rId45">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85978" cy="1885061"/>
                    </a:xfrm>
                    <a:prstGeom prst="rect">
                      <a:avLst/>
                    </a:prstGeom>
                    <a:noFill/>
                    <a:ln>
                      <a:noFill/>
                    </a:ln>
                  </pic:spPr>
                </pic:pic>
              </a:graphicData>
            </a:graphic>
          </wp:inline>
        </w:drawing>
      </w:r>
    </w:p>
    <w:p w14:paraId="0E162F8B" w14:textId="77777777" w:rsidR="00102AB7" w:rsidRPr="00F96E69" w:rsidRDefault="00102AB7" w:rsidP="00B0546B">
      <w:pPr>
        <w:jc w:val="center"/>
        <w:rPr>
          <w:sz w:val="20"/>
        </w:rPr>
      </w:pPr>
      <w:r w:rsidRPr="00F96E69">
        <w:rPr>
          <w:sz w:val="20"/>
        </w:rPr>
        <w:t>Fonte: Elaborada pelo Autor</w:t>
      </w:r>
    </w:p>
    <w:p w14:paraId="042A9E93" w14:textId="77777777" w:rsidR="009C5596" w:rsidRDefault="009C5596" w:rsidP="009C5596"/>
    <w:p w14:paraId="72120DEB" w14:textId="77777777"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39ACEA21" w14:textId="77777777" w:rsidR="00632046" w:rsidRDefault="00632046">
      <w:pPr>
        <w:spacing w:after="160" w:line="240" w:lineRule="auto"/>
        <w:jc w:val="left"/>
        <w:rPr>
          <w:b/>
          <w:sz w:val="20"/>
          <w:szCs w:val="20"/>
        </w:rPr>
      </w:pPr>
    </w:p>
    <w:p w14:paraId="399ED446" w14:textId="157B9D91"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xml:space="preserve">– código </w:t>
      </w:r>
      <w:del w:id="242" w:author="Glauber Matteis Gadelha" w:date="2020-05-30T15:55:00Z">
        <w:r w:rsidDel="009B1E46">
          <w:rPr>
            <w:b/>
            <w:sz w:val="20"/>
            <w:szCs w:val="20"/>
          </w:rPr>
          <w:delText xml:space="preserve"> </w:delText>
        </w:r>
      </w:del>
      <w:r>
        <w:rPr>
          <w:b/>
          <w:sz w:val="20"/>
          <w:szCs w:val="20"/>
        </w:rPr>
        <w:t xml:space="preserve">fonte do método </w:t>
      </w:r>
      <w:proofErr w:type="spellStart"/>
      <w:proofErr w:type="gramStart"/>
      <w:r>
        <w:rPr>
          <w:b/>
          <w:sz w:val="20"/>
          <w:szCs w:val="20"/>
        </w:rPr>
        <w:t>addGrafico</w:t>
      </w:r>
      <w:proofErr w:type="spellEnd"/>
      <w:proofErr w:type="gramEnd"/>
      <w:r>
        <w:rPr>
          <w:b/>
          <w:sz w:val="20"/>
          <w:szCs w:val="20"/>
        </w:rPr>
        <w:t>()</w:t>
      </w:r>
    </w:p>
    <w:p w14:paraId="1D424491" w14:textId="77777777" w:rsidR="0096732D" w:rsidRDefault="0096732D" w:rsidP="003374CB">
      <w:pPr>
        <w:jc w:val="center"/>
        <w:rPr>
          <w:b/>
          <w:sz w:val="20"/>
          <w:szCs w:val="20"/>
        </w:rPr>
      </w:pPr>
    </w:p>
    <w:p w14:paraId="124D3EED" w14:textId="77777777" w:rsidR="00EE727B" w:rsidRDefault="003374CB" w:rsidP="009C5596">
      <w:pPr>
        <w:rPr>
          <w:b/>
          <w:sz w:val="20"/>
          <w:szCs w:val="20"/>
        </w:rPr>
      </w:pPr>
      <w:r w:rsidRPr="00E6058A">
        <w:rPr>
          <w:b/>
          <w:noProof/>
          <w:sz w:val="20"/>
          <w:szCs w:val="20"/>
          <w:lang w:eastAsia="pt-BR"/>
        </w:rPr>
        <w:drawing>
          <wp:inline distT="0" distB="0" distL="0" distR="0" wp14:anchorId="32FA83AA" wp14:editId="26130B92">
            <wp:extent cx="6105253" cy="2162754"/>
            <wp:effectExtent l="0" t="0" r="0" b="952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6118013" cy="2167274"/>
                    </a:xfrm>
                    <a:prstGeom prst="rect">
                      <a:avLst/>
                    </a:prstGeom>
                    <a:noFill/>
                    <a:ln>
                      <a:noFill/>
                    </a:ln>
                  </pic:spPr>
                </pic:pic>
              </a:graphicData>
            </a:graphic>
          </wp:inline>
        </w:drawing>
      </w:r>
    </w:p>
    <w:p w14:paraId="3873D22E" w14:textId="77777777" w:rsidR="0071322E" w:rsidRPr="00040747" w:rsidRDefault="0071322E" w:rsidP="003374CB">
      <w:pPr>
        <w:jc w:val="center"/>
        <w:rPr>
          <w:sz w:val="20"/>
          <w:szCs w:val="20"/>
        </w:rPr>
      </w:pPr>
      <w:r w:rsidRPr="00040747">
        <w:rPr>
          <w:sz w:val="20"/>
          <w:szCs w:val="20"/>
        </w:rPr>
        <w:t>Fonte: Elaborada pelo Autor</w:t>
      </w:r>
    </w:p>
    <w:p w14:paraId="4E52FE82" w14:textId="77777777" w:rsidR="004C23F9" w:rsidRDefault="0077716E" w:rsidP="0077716E">
      <w:r>
        <w:tab/>
      </w:r>
    </w:p>
    <w:p w14:paraId="60FAAC39" w14:textId="77777777"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lastRenderedPageBreak/>
        <w:t xml:space="preserve">finalidade </w:t>
      </w:r>
      <w:r w:rsidR="00155433">
        <w:t xml:space="preserve">é </w:t>
      </w:r>
      <w:r>
        <w:t xml:space="preserve">fazer a instanciação do objeto Dashboard, passando como parâmetros para o construtor o </w:t>
      </w:r>
      <w:proofErr w:type="spellStart"/>
      <w:r>
        <w:t>Dataset</w:t>
      </w:r>
      <w:proofErr w:type="spellEnd"/>
      <w:r>
        <w:t xml:space="preserve">, o Nome especificado pelo usuário e a lista de Gráficos 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0BADEF3C" w14:textId="77777777" w:rsidR="005A1211" w:rsidRDefault="005A1211" w:rsidP="00630F53"/>
    <w:p w14:paraId="2ABF932F" w14:textId="77777777"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27E495E" w14:textId="77777777" w:rsidR="00745E99" w:rsidRDefault="00745E99" w:rsidP="00B1574B">
      <w:pPr>
        <w:jc w:val="center"/>
        <w:rPr>
          <w:b/>
          <w:sz w:val="20"/>
          <w:szCs w:val="20"/>
        </w:rPr>
      </w:pPr>
    </w:p>
    <w:p w14:paraId="11D16614" w14:textId="77777777" w:rsidR="00B1574B" w:rsidRPr="00FB6197" w:rsidRDefault="00B1574B" w:rsidP="00B1574B">
      <w:pPr>
        <w:jc w:val="center"/>
        <w:rPr>
          <w:b/>
          <w:sz w:val="20"/>
          <w:szCs w:val="20"/>
        </w:rPr>
      </w:pPr>
      <w:r w:rsidRPr="00E6058A">
        <w:rPr>
          <w:b/>
          <w:noProof/>
          <w:sz w:val="20"/>
          <w:szCs w:val="20"/>
          <w:lang w:eastAsia="pt-BR"/>
        </w:rPr>
        <w:drawing>
          <wp:inline distT="0" distB="0" distL="0" distR="0" wp14:anchorId="5DE6AB78" wp14:editId="42FA1245">
            <wp:extent cx="5898709" cy="2941983"/>
            <wp:effectExtent l="0" t="0" r="698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BEBA8EAE-BF5A-486C-A8C5-ECC9F3942E4B}">
                          <a14:imgProps xmlns:a14="http://schemas.microsoft.com/office/drawing/2010/main">
                            <a14:imgLayer r:embed="rId49">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r="13290"/>
                    <a:stretch/>
                  </pic:blipFill>
                  <pic:spPr bwMode="auto">
                    <a:xfrm>
                      <a:off x="0" y="0"/>
                      <a:ext cx="5945286" cy="2965213"/>
                    </a:xfrm>
                    <a:prstGeom prst="rect">
                      <a:avLst/>
                    </a:prstGeom>
                    <a:noFill/>
                    <a:ln>
                      <a:noFill/>
                    </a:ln>
                    <a:extLst>
                      <a:ext uri="{53640926-AAD7-44D8-BBD7-CCE9431645EC}">
                        <a14:shadowObscured xmlns:a14="http://schemas.microsoft.com/office/drawing/2010/main"/>
                      </a:ext>
                    </a:extLst>
                  </pic:spPr>
                </pic:pic>
              </a:graphicData>
            </a:graphic>
          </wp:inline>
        </w:drawing>
      </w:r>
    </w:p>
    <w:p w14:paraId="2945D952" w14:textId="77777777" w:rsidR="00FB6197" w:rsidRPr="00421A09" w:rsidRDefault="00FB6197" w:rsidP="00B1574B">
      <w:pPr>
        <w:jc w:val="center"/>
        <w:rPr>
          <w:sz w:val="20"/>
          <w:szCs w:val="20"/>
        </w:rPr>
      </w:pPr>
      <w:r w:rsidRPr="00421A09">
        <w:rPr>
          <w:sz w:val="20"/>
          <w:szCs w:val="20"/>
        </w:rPr>
        <w:t>Fonte: Elaborada pelo Autor</w:t>
      </w:r>
    </w:p>
    <w:p w14:paraId="77AEE046" w14:textId="77777777" w:rsidR="005712B2" w:rsidRDefault="005712B2" w:rsidP="005712B2"/>
    <w:p w14:paraId="0ADED432" w14:textId="77777777" w:rsidR="00E530FA" w:rsidRDefault="00E20670" w:rsidP="00242CEC">
      <w:pPr>
        <w:pStyle w:val="Ttulo3"/>
      </w:pPr>
      <w:bookmarkStart w:id="243" w:name="_Toc35796589"/>
      <w:r>
        <w:t xml:space="preserve">4.7.3 </w:t>
      </w:r>
      <w:r w:rsidR="0096430B">
        <w:t xml:space="preserve">A classe </w:t>
      </w:r>
      <w:proofErr w:type="spellStart"/>
      <w:r w:rsidR="004E0378">
        <w:t>Dataset</w:t>
      </w:r>
      <w:bookmarkEnd w:id="243"/>
      <w:proofErr w:type="spellEnd"/>
    </w:p>
    <w:p w14:paraId="217F31E5" w14:textId="77777777" w:rsidR="00745E99" w:rsidRPr="00745E99" w:rsidRDefault="00745E99" w:rsidP="00745E99"/>
    <w:p w14:paraId="27A9ECB8" w14:textId="77777777" w:rsidR="004E0378" w:rsidRDefault="004E0378" w:rsidP="004E0378">
      <w:r>
        <w:tab/>
        <w:t xml:space="preserve">A fim de dar a separação devida a cada elemento necessário para a geração de um dashboard completo, foi criada a classe </w:t>
      </w:r>
      <w:proofErr w:type="spellStart"/>
      <w:r>
        <w:t>Dataset</w:t>
      </w:r>
      <w:proofErr w:type="spellEnd"/>
      <w:r>
        <w:t xml:space="preserve">. Esta tem a função de agregar em um objeto concreto, as informações necessárias para o </w:t>
      </w:r>
      <w:proofErr w:type="spellStart"/>
      <w:proofErr w:type="gramStart"/>
      <w:r>
        <w:t>DashGen</w:t>
      </w:r>
      <w:proofErr w:type="spellEnd"/>
      <w:proofErr w:type="gramEnd"/>
      <w:r>
        <w:t xml:space="preserve"> relativas ao arquivo CSV. </w:t>
      </w:r>
    </w:p>
    <w:p w14:paraId="3CEB101B" w14:textId="7777777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w:t>
      </w:r>
      <w:proofErr w:type="spellStart"/>
      <w:r w:rsidR="0033716A">
        <w:t>Commons</w:t>
      </w:r>
      <w:r>
        <w:t>CSV</w:t>
      </w:r>
      <w:proofErr w:type="spellEnd"/>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 xml:space="preserve">(APACHE.ORG, </w:t>
      </w:r>
      <w:r w:rsidR="00594F63" w:rsidRPr="00594F63">
        <w:rPr>
          <w:noProof/>
        </w:rPr>
        <w:lastRenderedPageBreak/>
        <w:t>2019e)</w:t>
      </w:r>
      <w:r w:rsidR="00F4107C">
        <w:fldChar w:fldCharType="end"/>
      </w:r>
      <w:r w:rsidR="0033716A">
        <w:t xml:space="preserve"> para manipulação dos dados do arquivo CSV, e, ainda, possui um método de identificação por força bruta de atributos contendo dados em formato numérico.</w:t>
      </w:r>
    </w:p>
    <w:p w14:paraId="20D5BDAB" w14:textId="77777777" w:rsidR="0033716A" w:rsidRDefault="0033716A" w:rsidP="004E0378">
      <w:r>
        <w:tab/>
        <w:t xml:space="preserve">No tocante à implementação da </w:t>
      </w:r>
      <w:proofErr w:type="spellStart"/>
      <w:proofErr w:type="gramStart"/>
      <w:r>
        <w:t>CommonsCSV</w:t>
      </w:r>
      <w:proofErr w:type="spellEnd"/>
      <w:proofErr w:type="gramEnd"/>
      <w:r>
        <w:t xml:space="preserve">, foram utilizadas as classes </w:t>
      </w:r>
      <w:proofErr w:type="spellStart"/>
      <w:r>
        <w:t>CSVParser</w:t>
      </w:r>
      <w:proofErr w:type="spellEnd"/>
      <w:r>
        <w:t xml:space="preserve"> e </w:t>
      </w:r>
      <w:proofErr w:type="spellStart"/>
      <w:r>
        <w:t>CSVRecord</w:t>
      </w:r>
      <w:proofErr w:type="spellEnd"/>
      <w:r>
        <w:t>.</w:t>
      </w:r>
    </w:p>
    <w:p w14:paraId="42DA0524"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4103FC83" w14:textId="77777777"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50FAFD8A" w14:textId="77777777"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spellStart"/>
      <w:proofErr w:type="gramStart"/>
      <w:r w:rsidR="005D26C3">
        <w:t>isNumeric</w:t>
      </w:r>
      <w:proofErr w:type="spellEnd"/>
      <w:proofErr w:type="gramEnd"/>
      <w:r w:rsidR="005D26C3">
        <w:t>()</w:t>
      </w:r>
      <w:r w:rsidR="000D11EA">
        <w:t xml:space="preserve"> (linha 2)</w:t>
      </w:r>
      <w:r w:rsidR="005D26C3">
        <w:t xml:space="preserve"> e </w:t>
      </w:r>
      <w:proofErr w:type="spellStart"/>
      <w:r w:rsidR="005D26C3">
        <w:t>columnDiscoverType</w:t>
      </w:r>
      <w:proofErr w:type="spellEnd"/>
      <w:r w:rsidR="005D26C3">
        <w:t>()</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47DD69B4" w14:textId="77777777" w:rsidR="005D26C3" w:rsidRDefault="005D26C3" w:rsidP="004E0378"/>
    <w:p w14:paraId="142CFEAD" w14:textId="77777777" w:rsidR="00745E99" w:rsidDel="00C80A7F" w:rsidRDefault="005D26C3" w:rsidP="00DD203F">
      <w:pPr>
        <w:jc w:val="center"/>
        <w:rPr>
          <w:del w:id="244" w:author="Claudio Martins" w:date="2020-05-01T10:23:00Z"/>
          <w:b/>
          <w:sz w:val="20"/>
        </w:rPr>
      </w:pPr>
      <w:r>
        <w:rPr>
          <w:b/>
          <w:sz w:val="20"/>
        </w:rPr>
        <w:t xml:space="preserve">Figura </w:t>
      </w:r>
      <w:r w:rsidR="005C187A">
        <w:rPr>
          <w:b/>
          <w:sz w:val="20"/>
        </w:rPr>
        <w:t xml:space="preserve">23 </w:t>
      </w:r>
      <w:r>
        <w:rPr>
          <w:b/>
          <w:sz w:val="20"/>
        </w:rPr>
        <w:t xml:space="preserve">–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14:paraId="1D32F5FC" w14:textId="77777777" w:rsidR="00DD203F" w:rsidRPr="006B7669" w:rsidRDefault="00DD203F" w:rsidP="00C80A7F">
      <w:pPr>
        <w:jc w:val="center"/>
        <w:rPr>
          <w:rFonts w:ascii="Consolas" w:eastAsia="Times New Roman" w:hAnsi="Consolas" w:cs="Courier New"/>
          <w:color w:val="A9B7C6"/>
          <w:sz w:val="16"/>
          <w:szCs w:val="20"/>
          <w:lang w:eastAsia="pt-BR"/>
        </w:rPr>
      </w:pPr>
    </w:p>
    <w:p w14:paraId="471394CC" w14:textId="77777777" w:rsidR="005D26C3" w:rsidRDefault="00DD203F" w:rsidP="00DD203F">
      <w:pPr>
        <w:jc w:val="center"/>
        <w:rPr>
          <w:b/>
          <w:sz w:val="20"/>
        </w:rPr>
      </w:pPr>
      <w:r w:rsidRPr="00E6058A">
        <w:rPr>
          <w:b/>
          <w:noProof/>
          <w:sz w:val="20"/>
          <w:lang w:eastAsia="pt-BR"/>
        </w:rPr>
        <w:drawing>
          <wp:inline distT="0" distB="0" distL="0" distR="0" wp14:anchorId="27049892" wp14:editId="07BD03B0">
            <wp:extent cx="4603253" cy="3147164"/>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BEBA8EAE-BF5A-486C-A8C5-ECC9F3942E4B}">
                          <a14:imgProps xmlns:a14="http://schemas.microsoft.com/office/drawing/2010/main">
                            <a14:imgLayer r:embed="rId51">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607888" cy="3150333"/>
                    </a:xfrm>
                    <a:prstGeom prst="rect">
                      <a:avLst/>
                    </a:prstGeom>
                    <a:noFill/>
                    <a:ln>
                      <a:noFill/>
                    </a:ln>
                  </pic:spPr>
                </pic:pic>
              </a:graphicData>
            </a:graphic>
          </wp:inline>
        </w:drawing>
      </w:r>
    </w:p>
    <w:p w14:paraId="55401E30" w14:textId="77777777" w:rsidR="005D26C3" w:rsidRPr="00463601" w:rsidRDefault="005D26C3" w:rsidP="00DD203F">
      <w:pPr>
        <w:jc w:val="center"/>
        <w:rPr>
          <w:sz w:val="20"/>
        </w:rPr>
      </w:pPr>
      <w:r w:rsidRPr="00463601">
        <w:rPr>
          <w:sz w:val="20"/>
        </w:rPr>
        <w:t>Fonte: Elaborada pelo Autor</w:t>
      </w:r>
    </w:p>
    <w:p w14:paraId="17D30D9A" w14:textId="77777777" w:rsidR="00CD1926" w:rsidRDefault="00CD1926" w:rsidP="004E0378"/>
    <w:p w14:paraId="16BD9195" w14:textId="77777777" w:rsidR="006A7734" w:rsidRDefault="006A7734" w:rsidP="00242CEC">
      <w:pPr>
        <w:pStyle w:val="Ttulo3"/>
      </w:pPr>
      <w:bookmarkStart w:id="245" w:name="_Toc35796590"/>
      <w:r>
        <w:lastRenderedPageBreak/>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245"/>
      <w:proofErr w:type="spellEnd"/>
    </w:p>
    <w:p w14:paraId="0186C34B" w14:textId="77777777" w:rsidR="00745E99" w:rsidRPr="00745E99" w:rsidRDefault="00745E99" w:rsidP="00745E99"/>
    <w:p w14:paraId="29FED6A2" w14:textId="77777777" w:rsidR="006A7734" w:rsidRDefault="007C6545" w:rsidP="007C6545">
      <w:r>
        <w:tab/>
        <w:t xml:space="preserve">A classe denominada Gerador é a responsável por operar o Motor de Gabaritos Apache </w:t>
      </w:r>
      <w:proofErr w:type="spellStart"/>
      <w:r>
        <w:t>Freemarker</w:t>
      </w:r>
      <w:proofErr w:type="spellEnd"/>
      <w:r>
        <w:t xml:space="preserve">.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w:t>
      </w:r>
      <w:proofErr w:type="spellStart"/>
      <w:r w:rsidR="007A5A04">
        <w:t>Freemarker</w:t>
      </w:r>
      <w:proofErr w:type="spellEnd"/>
      <w:r w:rsidR="007A5A04">
        <w:t xml:space="preserve">,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07CDC25" w14:textId="77777777"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41164DDF" w14:textId="77777777"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 xml:space="preserve">&gt;. Esta coleção corresponde à lista de parâmetros a serem passados para o Motor </w:t>
      </w:r>
      <w:proofErr w:type="spellStart"/>
      <w:r>
        <w:t>Freemarker</w:t>
      </w:r>
      <w:proofErr w:type="spellEnd"/>
      <w:r>
        <w:t xml:space="preserve"> fazer a composição dos dados estáticos do gabarito com os dados dinâmicos nas marcações.</w:t>
      </w:r>
    </w:p>
    <w:p w14:paraId="0FB63EB7" w14:textId="77777777"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5D90B46A" w14:textId="77777777" w:rsidR="00440F0E" w:rsidRDefault="00440F0E" w:rsidP="007C6545"/>
    <w:p w14:paraId="136640B8" w14:textId="77777777"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54CD9022" w14:textId="77777777"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C94BAEA" wp14:editId="51813F93">
            <wp:extent cx="4810836" cy="2270355"/>
            <wp:effectExtent l="0" t="0" r="889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BEBA8EAE-BF5A-486C-A8C5-ECC9F3942E4B}">
                          <a14:imgProps xmlns:a14="http://schemas.microsoft.com/office/drawing/2010/main">
                            <a14:imgLayer r:embed="rId53">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59623" cy="2293379"/>
                    </a:xfrm>
                    <a:prstGeom prst="rect">
                      <a:avLst/>
                    </a:prstGeom>
                    <a:noFill/>
                    <a:ln>
                      <a:noFill/>
                    </a:ln>
                  </pic:spPr>
                </pic:pic>
              </a:graphicData>
            </a:graphic>
          </wp:inline>
        </w:drawing>
      </w:r>
    </w:p>
    <w:p w14:paraId="6D1F5884" w14:textId="77777777" w:rsidR="00440F0E" w:rsidRPr="00046B91" w:rsidRDefault="00440F0E" w:rsidP="00FF7163">
      <w:pPr>
        <w:jc w:val="center"/>
        <w:rPr>
          <w:sz w:val="20"/>
        </w:rPr>
      </w:pPr>
      <w:r w:rsidRPr="00046B91">
        <w:rPr>
          <w:sz w:val="20"/>
        </w:rPr>
        <w:t>Fonte: Elaborada pelo Autor</w:t>
      </w:r>
    </w:p>
    <w:p w14:paraId="6693BCEE" w14:textId="6670CD02" w:rsidR="003A2027" w:rsidRPr="00BC469B" w:rsidDel="00BC469B" w:rsidRDefault="00FA2442" w:rsidP="00FA2442">
      <w:pPr>
        <w:rPr>
          <w:del w:id="246" w:author="Glauber Matteis Gadelha" w:date="2020-05-30T15:10:00Z"/>
          <w:u w:val="single"/>
        </w:rPr>
      </w:pPr>
      <w:r>
        <w:lastRenderedPageBreak/>
        <w:tab/>
      </w:r>
    </w:p>
    <w:p w14:paraId="4CC3F5C3" w14:textId="1075B812" w:rsidR="00CA4EDC" w:rsidRDefault="003A2027" w:rsidP="00FA2442">
      <w:del w:id="247" w:author="Glauber Matteis Gadelha" w:date="2020-05-30T15:10:00Z">
        <w:r w:rsidRPr="00BC469B" w:rsidDel="00BC469B">
          <w:rPr>
            <w:u w:val="single"/>
          </w:rPr>
          <w:tab/>
        </w:r>
      </w:del>
      <w:r w:rsidR="00FA2442" w:rsidRPr="00BC469B">
        <w:rPr>
          <w:u w:val="single"/>
        </w:rPr>
        <w:t>O</w:t>
      </w:r>
      <w:r w:rsidR="00FA2442">
        <w:t xml:space="preserve">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xml:space="preserve">, entremeado com marcações usando as convenções da </w:t>
      </w:r>
      <w:proofErr w:type="spellStart"/>
      <w:r w:rsidR="00FA2442">
        <w:t>Freemarker</w:t>
      </w:r>
      <w:proofErr w:type="spellEnd"/>
      <w:r w:rsidR="00FA2442">
        <w:t xml:space="preserve"> </w:t>
      </w:r>
      <w:proofErr w:type="spellStart"/>
      <w:r w:rsidR="00FA2442">
        <w:t>Template</w:t>
      </w:r>
      <w:proofErr w:type="spellEnd"/>
      <w:r w:rsidR="00FA2442">
        <w:t xml:space="preserve"> </w:t>
      </w:r>
      <w:proofErr w:type="spellStart"/>
      <w:r w:rsidR="00FA2442">
        <w:t>Language</w:t>
      </w:r>
      <w:proofErr w:type="spellEnd"/>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w:t>
      </w:r>
      <w:proofErr w:type="spellStart"/>
      <w:r w:rsidR="00CA4EDC">
        <w:t>iteradores</w:t>
      </w:r>
      <w:proofErr w:type="spellEnd"/>
      <w:r w:rsidR="00CA4EDC">
        <w:t xml:space="preserve">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14B82AFC" w14:textId="0F234510" w:rsidR="004A6508" w:rsidDel="00BC469B" w:rsidRDefault="004A6508" w:rsidP="00FA2442">
      <w:pPr>
        <w:rPr>
          <w:del w:id="248" w:author="Glauber Matteis Gadelha" w:date="2020-05-30T15:10:00Z"/>
        </w:rPr>
      </w:pPr>
    </w:p>
    <w:p w14:paraId="7855C3A9" w14:textId="77777777" w:rsidR="00DB37D0" w:rsidRDefault="00DB37D0" w:rsidP="001D7FEB">
      <w:pPr>
        <w:jc w:val="center"/>
        <w:rPr>
          <w:b/>
          <w:sz w:val="20"/>
        </w:rPr>
      </w:pPr>
    </w:p>
    <w:p w14:paraId="0D401A7E" w14:textId="77777777"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6F44FD0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44AD058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CB93D2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296B840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1CB4638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4F5BC0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0DF057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584F2DE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70A1BF7A"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bootstrap.min.css"</w:t>
      </w:r>
      <w:r w:rsidRPr="00906E6B">
        <w:rPr>
          <w:rFonts w:ascii="Consolas" w:eastAsia="Times New Roman" w:hAnsi="Consolas" w:cs="Times New Roman"/>
          <w:color w:val="000000"/>
          <w:sz w:val="16"/>
          <w:szCs w:val="16"/>
          <w:bdr w:val="none" w:sz="0" w:space="0" w:color="auto" w:frame="1"/>
          <w:lang w:val="en-US" w:eastAsia="pt-BR"/>
        </w:rPr>
        <w:t>&gt;  </w:t>
      </w:r>
    </w:p>
    <w:p w14:paraId="083B981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14:paraId="714786D8"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14:paraId="600D056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14:paraId="6E9520D9"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14:paraId="6A1A1C44"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14:paraId="06BB4B3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5A41A07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2B628D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41495C47"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3665F506"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0075A9D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3D02767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286FA9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2F48258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7DD3B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3F2BD9D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104FF12F" w14:textId="77777777"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65E44BC6"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023BD183"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4BE1354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9C4CDF8"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2E1E54E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CACB38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87135E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5A2E17F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55B37C7" w14:textId="77777777"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0777923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1131991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36CB791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36F0A6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937B781"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7987BC9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675A8F7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183EEBC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0E8DEF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0BE1B6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582EBD79"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1427B07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1AA639B" w14:textId="77777777"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0BC13F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A57B338"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31832AC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00E1B4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838F84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0C99062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658D912E"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0307867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2BDC37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500965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2940D2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4C9559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4AE4E26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49CDBEB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751A48A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0C61DDCD"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2186BEB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494E4F2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5C3ECC7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703656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6FA92C0D"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480BE7E2"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0BCB9801"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1C931C1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52AA050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F90F4B4"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57087894"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7B06A1C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8792B3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6B7C4B7A"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1A686762"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3252C8FC"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2CF52FBC"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5534FE03"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6D019433"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09F63EE"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2DC9A7F5"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2C3D3DA5"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44729C09"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7BD8EED7"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C4FABAF"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277A42E6"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186541BB"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7F97640B" w14:textId="77777777"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6DE5F447" w14:textId="77777777"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29D9326B" w14:textId="77777777" w:rsidR="00CA4EDC" w:rsidRPr="00046B91" w:rsidRDefault="00CA4EDC" w:rsidP="001D7FEB">
      <w:pPr>
        <w:jc w:val="center"/>
        <w:rPr>
          <w:sz w:val="20"/>
        </w:rPr>
      </w:pPr>
      <w:r w:rsidRPr="00046B91">
        <w:rPr>
          <w:sz w:val="20"/>
        </w:rPr>
        <w:t>Fonte: Elaborada pelo Autor</w:t>
      </w:r>
    </w:p>
    <w:p w14:paraId="0C6FF8A2" w14:textId="77777777" w:rsidR="00FA2442" w:rsidRDefault="00FA2442" w:rsidP="00242CEC">
      <w:pPr>
        <w:pStyle w:val="Ttulo3"/>
      </w:pPr>
      <w:bookmarkStart w:id="249" w:name="_Toc35796591"/>
      <w:r>
        <w:t xml:space="preserve">4.7.5 A classe </w:t>
      </w:r>
      <w:proofErr w:type="spellStart"/>
      <w:proofErr w:type="gramStart"/>
      <w:r>
        <w:t>PackSaida</w:t>
      </w:r>
      <w:bookmarkEnd w:id="249"/>
      <w:proofErr w:type="spellEnd"/>
      <w:proofErr w:type="gramEnd"/>
    </w:p>
    <w:p w14:paraId="3EA21673" w14:textId="77777777" w:rsidR="00956837" w:rsidRPr="00956837" w:rsidRDefault="00956837" w:rsidP="00956837"/>
    <w:p w14:paraId="6B440B12" w14:textId="77777777"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proofErr w:type="spellStart"/>
      <w:r w:rsidR="00A11985" w:rsidRPr="00A11985">
        <w:rPr>
          <w:i/>
        </w:rPr>
        <w:t>boilerplate</w:t>
      </w:r>
      <w:proofErr w:type="spellEnd"/>
      <w:r w:rsidR="00E5560D">
        <w:t xml:space="preserve">. A </w:t>
      </w:r>
      <w:r w:rsidR="00352FA6">
        <w:t xml:space="preserve">Figura </w:t>
      </w:r>
      <w:r w:rsidR="00E5560D">
        <w:t>2</w:t>
      </w:r>
      <w:r w:rsidR="008A16CA">
        <w:t>6</w:t>
      </w:r>
      <w:r w:rsidR="00E5560D">
        <w:t xml:space="preserve"> mostra a estrutura deste diretório.</w:t>
      </w:r>
    </w:p>
    <w:p w14:paraId="2C69B4D1" w14:textId="77777777" w:rsidR="00956837" w:rsidRDefault="00956837">
      <w:pPr>
        <w:spacing w:after="160" w:line="240" w:lineRule="auto"/>
        <w:jc w:val="left"/>
        <w:rPr>
          <w:b/>
          <w:sz w:val="20"/>
        </w:rPr>
      </w:pPr>
    </w:p>
    <w:p w14:paraId="6E4A7264" w14:textId="77777777"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proofErr w:type="spellStart"/>
      <w:r w:rsidRPr="00E5560D">
        <w:rPr>
          <w:b/>
          <w:i/>
          <w:sz w:val="20"/>
        </w:rPr>
        <w:t>boilerplate</w:t>
      </w:r>
      <w:proofErr w:type="spellEnd"/>
    </w:p>
    <w:p w14:paraId="39135692" w14:textId="77777777" w:rsidR="00956837" w:rsidRDefault="00956837" w:rsidP="00F604B1">
      <w:pPr>
        <w:jc w:val="center"/>
        <w:rPr>
          <w:b/>
          <w:sz w:val="20"/>
        </w:rPr>
      </w:pPr>
    </w:p>
    <w:p w14:paraId="35ECFCC6" w14:textId="77777777" w:rsidR="00E5560D" w:rsidRDefault="00A43969" w:rsidP="00E5560D">
      <w:pPr>
        <w:jc w:val="center"/>
        <w:rPr>
          <w:b/>
          <w:sz w:val="20"/>
        </w:rPr>
      </w:pPr>
      <w:r w:rsidRPr="00E6058A">
        <w:rPr>
          <w:b/>
          <w:noProof/>
          <w:sz w:val="20"/>
          <w:lang w:eastAsia="pt-BR"/>
        </w:rPr>
        <w:drawing>
          <wp:inline distT="0" distB="0" distL="0" distR="0" wp14:anchorId="07EB963D" wp14:editId="4D2DB777">
            <wp:extent cx="1571686" cy="248389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54" cstate="print">
                      <a:extLst>
                        <a:ext uri="{BEBA8EAE-BF5A-486C-A8C5-ECC9F3942E4B}">
                          <a14:imgProps xmlns:a14="http://schemas.microsoft.com/office/drawing/2010/main">
                            <a14:imgLayer r:embed="rId5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27954" cy="2572819"/>
                    </a:xfrm>
                    <a:prstGeom prst="rect">
                      <a:avLst/>
                    </a:prstGeom>
                  </pic:spPr>
                </pic:pic>
              </a:graphicData>
            </a:graphic>
          </wp:inline>
        </w:drawing>
      </w:r>
    </w:p>
    <w:p w14:paraId="5FAA1AAF" w14:textId="77777777" w:rsidR="00E5560D" w:rsidRPr="00046B91" w:rsidRDefault="00E5560D" w:rsidP="00F604B1">
      <w:pPr>
        <w:jc w:val="center"/>
        <w:rPr>
          <w:sz w:val="20"/>
        </w:rPr>
      </w:pPr>
      <w:r w:rsidRPr="00046B91">
        <w:rPr>
          <w:sz w:val="20"/>
        </w:rPr>
        <w:t>Fonte: Elaborada pelo Autor</w:t>
      </w:r>
    </w:p>
    <w:p w14:paraId="1BCE94DA" w14:textId="77777777" w:rsidR="00621532" w:rsidRDefault="00621532" w:rsidP="00FA2442">
      <w:pPr>
        <w:rPr>
          <w:b/>
          <w:sz w:val="20"/>
        </w:rPr>
      </w:pPr>
    </w:p>
    <w:p w14:paraId="5F312A89" w14:textId="77777777"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proofErr w:type="spellStart"/>
      <w:r w:rsidRPr="007D0E0F">
        <w:rPr>
          <w:i/>
        </w:rPr>
        <w:t>boilerplate</w:t>
      </w:r>
      <w:proofErr w:type="spellEnd"/>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7C39C493" w14:textId="77777777"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w:t>
      </w:r>
      <w:proofErr w:type="spellStart"/>
      <w:r w:rsidR="00B009F9" w:rsidRPr="00037180">
        <w:t>Commons</w:t>
      </w:r>
      <w:proofErr w:type="spellEnd"/>
      <w:r w:rsidR="00B009F9" w:rsidRPr="00037180">
        <w:t xml:space="preserve">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proofErr w:type="spellStart"/>
      <w:r w:rsidR="00E02CBB" w:rsidRPr="00037180">
        <w:rPr>
          <w:i/>
        </w:rPr>
        <w:t>boilerplate</w:t>
      </w:r>
      <w:proofErr w:type="spellEnd"/>
      <w:r w:rsidR="00E02CBB" w:rsidRPr="00037180">
        <w:t xml:space="preserve"> recursivamente para o caminho especificado. </w:t>
      </w:r>
    </w:p>
    <w:p w14:paraId="4F373071" w14:textId="77777777" w:rsidR="007B7FB4" w:rsidDel="00C80A7F" w:rsidRDefault="007B7FB4" w:rsidP="00C80A7F">
      <w:pPr>
        <w:rPr>
          <w:del w:id="250" w:author="Claudio Martins" w:date="2020-05-01T10:23:00Z"/>
        </w:rPr>
      </w:pPr>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14:paraId="134A2E67" w14:textId="77777777" w:rsidR="00E02CBB" w:rsidDel="00C80A7F" w:rsidRDefault="00E02CBB" w:rsidP="00C80A7F">
      <w:pPr>
        <w:rPr>
          <w:del w:id="251" w:author="Claudio Martins" w:date="2020-05-01T10:23:00Z"/>
        </w:rPr>
      </w:pPr>
    </w:p>
    <w:p w14:paraId="1FE2E69C" w14:textId="77777777" w:rsidR="00087F9B" w:rsidRPr="00C80A7F" w:rsidRDefault="00087F9B" w:rsidP="00C80A7F">
      <w:del w:id="252" w:author="Claudio Martins" w:date="2020-05-01T10:23:00Z">
        <w:r w:rsidRPr="00C80A7F" w:rsidDel="00C80A7F">
          <w:br w:type="page"/>
        </w:r>
      </w:del>
    </w:p>
    <w:p w14:paraId="67736C16" w14:textId="77777777" w:rsidR="0052621A" w:rsidRDefault="0052621A">
      <w:pPr>
        <w:spacing w:after="160" w:line="240" w:lineRule="auto"/>
        <w:jc w:val="left"/>
        <w:rPr>
          <w:ins w:id="253" w:author="Glauber Matteis Gadelha" w:date="2020-05-30T15:11:00Z"/>
          <w:b/>
          <w:sz w:val="20"/>
        </w:rPr>
      </w:pPr>
      <w:ins w:id="254" w:author="Glauber Matteis Gadelha" w:date="2020-05-30T15:11:00Z">
        <w:r>
          <w:rPr>
            <w:b/>
            <w:sz w:val="20"/>
          </w:rPr>
          <w:br w:type="page"/>
        </w:r>
      </w:ins>
    </w:p>
    <w:p w14:paraId="5EB5A332" w14:textId="6DE43934"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79429BAA" w14:textId="77777777" w:rsidR="001A44A5" w:rsidRDefault="001A44A5" w:rsidP="00415689">
      <w:pPr>
        <w:jc w:val="center"/>
        <w:rPr>
          <w:b/>
          <w:sz w:val="20"/>
        </w:rPr>
      </w:pPr>
    </w:p>
    <w:p w14:paraId="0B5AB52F" w14:textId="77777777"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F75E2BB" wp14:editId="52DC6D46">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BEBA8EAE-BF5A-486C-A8C5-ECC9F3942E4B}">
                          <a14:imgProps xmlns:a14="http://schemas.microsoft.com/office/drawing/2010/main">
                            <a14:imgLayer r:embed="rId57">
                              <a14:imgEffect>
                                <a14:sharpenSoften amount="30000"/>
                              </a14:imgEffect>
                              <a14:imgEffect>
                                <a14:saturation sat="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14:paraId="31E57942" w14:textId="77777777" w:rsidR="001E1E01" w:rsidRDefault="001E1E01" w:rsidP="001E1E01">
      <w:pPr>
        <w:rPr>
          <w:b/>
          <w:sz w:val="20"/>
        </w:rPr>
      </w:pPr>
    </w:p>
    <w:p w14:paraId="4B69A0C2" w14:textId="77777777" w:rsidR="00AD40B2" w:rsidRDefault="00AD40B2" w:rsidP="007E3AB8">
      <w:pPr>
        <w:pStyle w:val="Ttulo2"/>
      </w:pPr>
      <w:bookmarkStart w:id="255" w:name="_Toc35796592"/>
      <w:r>
        <w:t>4.</w:t>
      </w:r>
      <w:r w:rsidR="008A3956">
        <w:t>8</w:t>
      </w:r>
      <w:r>
        <w:t xml:space="preserve"> </w:t>
      </w:r>
      <w:r w:rsidR="00790F7A">
        <w:t xml:space="preserve">Validação da Aplicação </w:t>
      </w:r>
      <w:proofErr w:type="spellStart"/>
      <w:proofErr w:type="gramStart"/>
      <w:r w:rsidR="00790F7A">
        <w:t>DashGen</w:t>
      </w:r>
      <w:bookmarkEnd w:id="255"/>
      <w:proofErr w:type="spellEnd"/>
      <w:proofErr w:type="gramEnd"/>
    </w:p>
    <w:p w14:paraId="2E490CC4" w14:textId="77777777" w:rsidR="001A44A5" w:rsidRPr="001A44A5" w:rsidRDefault="001A44A5" w:rsidP="001A44A5"/>
    <w:p w14:paraId="437B9052" w14:textId="77777777" w:rsidR="00790F7A" w:rsidRDefault="00201F4C" w:rsidP="00790F7A">
      <w:r>
        <w:tab/>
        <w:t xml:space="preserve">Para validação da eficácia da aplicação </w:t>
      </w:r>
      <w:proofErr w:type="spellStart"/>
      <w:proofErr w:type="gramStart"/>
      <w:r>
        <w:t>DashGen</w:t>
      </w:r>
      <w:proofErr w:type="spellEnd"/>
      <w:proofErr w:type="gramEnd"/>
      <w:r>
        <w:t xml:space="preserve"> na geração de </w:t>
      </w:r>
      <w:proofErr w:type="spellStart"/>
      <w:r>
        <w:t>dashboards</w:t>
      </w:r>
      <w:proofErr w:type="spellEnd"/>
      <w:r>
        <w:t xml:space="preserve"> foi aplicado um estudo de caso com um arquivo em formato CSV com </w:t>
      </w:r>
      <w:r w:rsidR="00746928">
        <w:t>os</w:t>
      </w:r>
      <w:r w:rsidR="007A441E">
        <w:t xml:space="preserve"> dados do </w:t>
      </w:r>
      <w:r w:rsidR="00746928">
        <w:t>Centro de Investigação e Prevenção de Acidentes Aeronáuticos (</w:t>
      </w:r>
      <w:r w:rsidR="007A441E">
        <w:t>CENIPA</w:t>
      </w:r>
      <w:r w:rsidR="00746928">
        <w:t>)</w:t>
      </w:r>
      <w:r w:rsidR="007A441E">
        <w:t xml:space="preserve"> </w:t>
      </w:r>
      <w:r w:rsidR="00CE7354">
        <w:t xml:space="preserve">da Força Aérea Brasileira </w:t>
      </w:r>
      <w:r w:rsidR="007A441E">
        <w:t xml:space="preserve">sobre acidentes aéreos </w:t>
      </w:r>
      <w:r w:rsidR="00CE7354">
        <w:t xml:space="preserve">ocorridos </w:t>
      </w:r>
      <w:r w:rsidR="007A441E">
        <w:t xml:space="preserve">no Brasil </w:t>
      </w:r>
      <w:r w:rsidR="007A441E">
        <w:fldChar w:fldCharType="begin" w:fldLock="1"/>
      </w:r>
      <w:r w:rsidR="007A441E">
        <w:instrText>ADDIN CSL_CITATION {"citationItems":[{"id":"ITEM-1","itemData":{"URL":"http://sistema.cenipa.aer.mil.br/cenipa/media/opendata/anv.csv","abstract":"Ocorrências Aeronáuticas na Aviação Civil Brasileira","accessed":{"date-parts":[["2020","1","19"]]},"author":[{"dropping-particle":"","family":"CENIPA","given":"","non-dropping-particle":"","parse-names":false,"suffix":""}],"id":"ITEM-1","issued":{"date-parts":[["2020"]]},"title":"CENIPA - Ocorrências Aeronáuticas na Aviação Civil Brasileira","type":"webpage"},"uris":["http://www.mendeley.com/documents/?uuid=eded5bd8-8d84-4040-91a8-54c7cf6c78cc"]}],"mendeley":{"formattedCitation":"(CENIPA, 2020)","plainTextFormattedCitation":"(CENIPA, 2020)"},"properties":{"noteIndex":0},"schema":"https://github.com/citation-style-language/schema/raw/master/csl-citation.json"}</w:instrText>
      </w:r>
      <w:r w:rsidR="007A441E">
        <w:fldChar w:fldCharType="separate"/>
      </w:r>
      <w:r w:rsidR="007A441E" w:rsidRPr="007A441E">
        <w:rPr>
          <w:noProof/>
        </w:rPr>
        <w:t>(CENIPA, 2020)</w:t>
      </w:r>
      <w:r w:rsidR="007A441E">
        <w:fldChar w:fldCharType="end"/>
      </w:r>
      <w:r>
        <w:t xml:space="preserve">. </w:t>
      </w:r>
      <w:r w:rsidR="00CE7354">
        <w:t xml:space="preserve">Na figura </w:t>
      </w:r>
      <w:r w:rsidR="00FB4171">
        <w:t>28</w:t>
      </w:r>
      <w:r w:rsidR="00CE7354">
        <w:t xml:space="preserve">, pode-se visualizar parte do conteúdo do arquivo </w:t>
      </w:r>
      <w:proofErr w:type="gramStart"/>
      <w:r w:rsidR="00CE7354">
        <w:t>anv.</w:t>
      </w:r>
      <w:proofErr w:type="gramEnd"/>
      <w:r w:rsidR="00CE7354">
        <w:t>csv</w:t>
      </w:r>
      <w:r>
        <w:t>.</w:t>
      </w:r>
    </w:p>
    <w:p w14:paraId="765C80D0" w14:textId="77777777" w:rsidR="00201F4C" w:rsidRDefault="00201F4C" w:rsidP="00790F7A"/>
    <w:p w14:paraId="55C6A266" w14:textId="77777777" w:rsidR="007A441E" w:rsidRDefault="00CE7354" w:rsidP="00CE7354">
      <w:pPr>
        <w:jc w:val="center"/>
        <w:rPr>
          <w:b/>
          <w:sz w:val="20"/>
        </w:rPr>
      </w:pPr>
      <w:r>
        <w:rPr>
          <w:b/>
          <w:sz w:val="20"/>
        </w:rPr>
        <w:t xml:space="preserve">Figura </w:t>
      </w:r>
      <w:r w:rsidR="00FB4171">
        <w:rPr>
          <w:b/>
          <w:sz w:val="20"/>
        </w:rPr>
        <w:t>28</w:t>
      </w:r>
      <w:r w:rsidR="00201F4C" w:rsidRPr="00201F4C">
        <w:rPr>
          <w:b/>
          <w:sz w:val="20"/>
        </w:rPr>
        <w:t xml:space="preserve"> – </w:t>
      </w:r>
      <w:r>
        <w:rPr>
          <w:b/>
          <w:sz w:val="20"/>
        </w:rPr>
        <w:t xml:space="preserve">tabela com parte dos dados contidos no arquivo </w:t>
      </w:r>
      <w:proofErr w:type="gramStart"/>
      <w:r>
        <w:rPr>
          <w:b/>
          <w:sz w:val="20"/>
        </w:rPr>
        <w:t>anv</w:t>
      </w:r>
      <w:r w:rsidR="00201F4C" w:rsidRPr="00201F4C">
        <w:rPr>
          <w:b/>
          <w:sz w:val="20"/>
        </w:rPr>
        <w:t>.</w:t>
      </w:r>
      <w:proofErr w:type="gramEnd"/>
      <w:r w:rsidR="00201F4C" w:rsidRPr="00201F4C">
        <w:rPr>
          <w:b/>
          <w:sz w:val="20"/>
        </w:rPr>
        <w:t>csv</w:t>
      </w:r>
    </w:p>
    <w:p w14:paraId="40510031" w14:textId="77777777" w:rsidR="00CE7354" w:rsidRDefault="00CE7354" w:rsidP="00CE7354">
      <w:pPr>
        <w:jc w:val="center"/>
        <w:rPr>
          <w:sz w:val="20"/>
        </w:rPr>
      </w:pPr>
      <w:r>
        <w:rPr>
          <w:noProof/>
          <w:sz w:val="20"/>
          <w:lang w:eastAsia="pt-BR"/>
        </w:rPr>
        <w:drawing>
          <wp:inline distT="0" distB="0" distL="0" distR="0" wp14:anchorId="058B5B54" wp14:editId="0B33D425">
            <wp:extent cx="5760085" cy="1441450"/>
            <wp:effectExtent l="57150" t="19050" r="50165" b="10160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v.png"/>
                    <pic:cNvPicPr/>
                  </pic:nvPicPr>
                  <pic:blipFill>
                    <a:blip r:embed="rId58">
                      <a:extLst>
                        <a:ext uri="{BEBA8EAE-BF5A-486C-A8C5-ECC9F3942E4B}">
                          <a14:imgProps xmlns:a14="http://schemas.microsoft.com/office/drawing/2010/main">
                            <a14:imgLayer r:embed="rId59">
                              <a14:imgEffect>
                                <a14:sharpenSoften amount="30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1441450"/>
                    </a:xfrm>
                    <a:prstGeom prst="rect">
                      <a:avLst/>
                    </a:prstGeom>
                    <a:effectLst>
                      <a:outerShdw blurRad="50800" dist="38100" dir="5400000" algn="t" rotWithShape="0">
                        <a:prstClr val="black">
                          <a:alpha val="40000"/>
                        </a:prstClr>
                      </a:outerShdw>
                    </a:effectLst>
                  </pic:spPr>
                </pic:pic>
              </a:graphicData>
            </a:graphic>
          </wp:inline>
        </w:drawing>
      </w:r>
    </w:p>
    <w:p w14:paraId="7E81292B" w14:textId="77777777" w:rsidR="00201F4C" w:rsidRPr="005B6670" w:rsidRDefault="00201F4C" w:rsidP="00201F4C">
      <w:pPr>
        <w:jc w:val="center"/>
        <w:rPr>
          <w:sz w:val="20"/>
        </w:rPr>
      </w:pPr>
      <w:r w:rsidRPr="005B6670">
        <w:rPr>
          <w:sz w:val="20"/>
        </w:rPr>
        <w:t>Fonte: Elaborada pelo Autor</w:t>
      </w:r>
    </w:p>
    <w:p w14:paraId="3C1560DD" w14:textId="77777777" w:rsidR="00790F7A" w:rsidRPr="00790F7A" w:rsidRDefault="00790F7A" w:rsidP="00790F7A"/>
    <w:p w14:paraId="1B31DD12" w14:textId="77777777" w:rsidR="00A96A19" w:rsidRDefault="00A96A19" w:rsidP="00AD40B2">
      <w:r>
        <w:tab/>
        <w:t>Considerando os atributos contidos no arquivo, para esta simulação, foram definidos os seguintes requisitos:</w:t>
      </w:r>
    </w:p>
    <w:p w14:paraId="62FACCC2" w14:textId="77777777"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r w:rsidR="00B81092" w:rsidRPr="00B81092">
        <w:t xml:space="preserve"> </w:t>
      </w:r>
      <w:proofErr w:type="gramStart"/>
      <w:r w:rsidR="00B81092">
        <w:t>cenipa_anv_sintese.</w:t>
      </w:r>
      <w:proofErr w:type="gramEnd"/>
      <w:r w:rsidR="00B81092">
        <w:t>csv</w:t>
      </w:r>
      <w:r>
        <w:t>”.</w:t>
      </w:r>
    </w:p>
    <w:p w14:paraId="4A8E2AC8" w14:textId="77777777" w:rsidR="00AA3080" w:rsidRDefault="00AA3080" w:rsidP="002D2717">
      <w:pPr>
        <w:pStyle w:val="PargrafodaLista"/>
        <w:numPr>
          <w:ilvl w:val="0"/>
          <w:numId w:val="17"/>
        </w:numPr>
        <w:ind w:left="993"/>
      </w:pPr>
      <w:r>
        <w:t>Pasta de destino: ”%USERPROFILE%\desktop\dashboard”</w:t>
      </w:r>
    </w:p>
    <w:p w14:paraId="4B0C219B" w14:textId="77777777" w:rsidR="004976B8" w:rsidRDefault="004976B8" w:rsidP="002D2717">
      <w:pPr>
        <w:pStyle w:val="PargrafodaLista"/>
        <w:numPr>
          <w:ilvl w:val="0"/>
          <w:numId w:val="17"/>
        </w:numPr>
        <w:ind w:left="993"/>
      </w:pPr>
      <w:r>
        <w:t>Título do dashboard: “</w:t>
      </w:r>
      <w:r w:rsidR="00B81092">
        <w:t>Acidentes aéreos no Brasil - CENIPA</w:t>
      </w:r>
      <w:r>
        <w:t>”.</w:t>
      </w:r>
    </w:p>
    <w:p w14:paraId="2B72272E" w14:textId="77777777" w:rsidR="00A96A1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pieChart</w:t>
      </w:r>
      <w:proofErr w:type="spellEnd"/>
      <w:r w:rsidR="00C866BF">
        <w:t xml:space="preserve"> (pizza)</w:t>
      </w:r>
      <w:r>
        <w:t xml:space="preserve"> com o atributo de dimensão </w:t>
      </w:r>
      <w:proofErr w:type="spellStart"/>
      <w:r w:rsidR="00C866BF">
        <w:t>aeronave_tipo_veículo</w:t>
      </w:r>
      <w:proofErr w:type="spellEnd"/>
      <w:r>
        <w:t xml:space="preserve"> - Redução por Contagem – Rótulo: “</w:t>
      </w:r>
      <w:r w:rsidR="00C866BF">
        <w:t>Tipo de Aeronave</w:t>
      </w:r>
      <w:r>
        <w:t>”.</w:t>
      </w:r>
    </w:p>
    <w:p w14:paraId="5555CA74" w14:textId="77777777" w:rsidR="00A96A19" w:rsidRDefault="00A96A19" w:rsidP="002D2717">
      <w:pPr>
        <w:pStyle w:val="PargrafodaLista"/>
        <w:numPr>
          <w:ilvl w:val="0"/>
          <w:numId w:val="17"/>
        </w:numPr>
        <w:ind w:left="993"/>
      </w:pPr>
      <w:r>
        <w:lastRenderedPageBreak/>
        <w:t xml:space="preserve">Um gráfico tipo </w:t>
      </w:r>
      <w:proofErr w:type="spellStart"/>
      <w:proofErr w:type="gramStart"/>
      <w:r w:rsidR="00C866BF">
        <w:t>dc.</w:t>
      </w:r>
      <w:proofErr w:type="gramEnd"/>
      <w:r w:rsidR="00C866BF">
        <w:t>rowChart</w:t>
      </w:r>
      <w:proofErr w:type="spellEnd"/>
      <w:r w:rsidR="00C866BF">
        <w:t xml:space="preserve"> (barras horizontais)</w:t>
      </w:r>
      <w:r>
        <w:t xml:space="preserve"> com o atributo de dimensão </w:t>
      </w:r>
      <w:proofErr w:type="spellStart"/>
      <w:r w:rsidR="00C866BF">
        <w:t>aeronave_motor_quantidade</w:t>
      </w:r>
      <w:proofErr w:type="spellEnd"/>
      <w:r>
        <w:t xml:space="preserve"> – Redução por Contagem – Rótulo: “</w:t>
      </w:r>
      <w:r w:rsidR="00C866BF">
        <w:t>Quantidade de Motores</w:t>
      </w:r>
      <w:r>
        <w:t>”.</w:t>
      </w:r>
    </w:p>
    <w:p w14:paraId="5744AD90" w14:textId="77777777" w:rsidR="004A23E9" w:rsidRDefault="00A96A19" w:rsidP="002D2717">
      <w:pPr>
        <w:pStyle w:val="PargrafodaLista"/>
        <w:numPr>
          <w:ilvl w:val="0"/>
          <w:numId w:val="17"/>
        </w:numPr>
        <w:ind w:left="993"/>
      </w:pPr>
      <w:r>
        <w:t xml:space="preserve">Um gráfico tipo </w:t>
      </w:r>
      <w:proofErr w:type="spellStart"/>
      <w:proofErr w:type="gramStart"/>
      <w:r w:rsidR="00C866BF">
        <w:t>dc.</w:t>
      </w:r>
      <w:proofErr w:type="gramEnd"/>
      <w:r w:rsidR="00C866BF">
        <w:t>lineChart</w:t>
      </w:r>
      <w:proofErr w:type="spellEnd"/>
      <w:r w:rsidR="00C866BF">
        <w:t>(Linha)</w:t>
      </w:r>
      <w:r w:rsidR="004A23E9">
        <w:t xml:space="preserve"> com o atributo de dimensão </w:t>
      </w:r>
      <w:proofErr w:type="spellStart"/>
      <w:r w:rsidR="00C866BF">
        <w:t>total_fatalidades</w:t>
      </w:r>
      <w:proofErr w:type="spellEnd"/>
      <w:r w:rsidR="004A23E9">
        <w:t xml:space="preserve"> – Redução por </w:t>
      </w:r>
      <w:r w:rsidR="00C866BF">
        <w:t>Contagem</w:t>
      </w:r>
      <w:r w:rsidR="004A23E9">
        <w:t xml:space="preserve"> –</w:t>
      </w:r>
      <w:r w:rsidR="00646B66">
        <w:t>Rótulo: “</w:t>
      </w:r>
      <w:r w:rsidR="00C866BF">
        <w:t>Total de Fatalidades</w:t>
      </w:r>
      <w:r w:rsidR="00646B66">
        <w:t>”</w:t>
      </w:r>
      <w:r w:rsidR="004A23E9">
        <w:t>.</w:t>
      </w:r>
    </w:p>
    <w:p w14:paraId="00C35CF6" w14:textId="77777777" w:rsidR="00646B66" w:rsidRDefault="00A96A19" w:rsidP="002D2717">
      <w:pPr>
        <w:pStyle w:val="PargrafodaLista"/>
        <w:numPr>
          <w:ilvl w:val="0"/>
          <w:numId w:val="17"/>
        </w:numPr>
        <w:ind w:left="993"/>
      </w:pPr>
      <w:r>
        <w:t xml:space="preserve"> </w:t>
      </w:r>
      <w:r w:rsidR="004A23E9">
        <w:t xml:space="preserve">Um gráfico tipo </w:t>
      </w:r>
      <w:proofErr w:type="spellStart"/>
      <w:proofErr w:type="gramStart"/>
      <w:r w:rsidR="005A6EE4">
        <w:t>dc.</w:t>
      </w:r>
      <w:proofErr w:type="gramEnd"/>
      <w:r w:rsidR="005A6EE4">
        <w:t>rowChart</w:t>
      </w:r>
      <w:proofErr w:type="spellEnd"/>
      <w:r w:rsidR="005A6EE4">
        <w:t xml:space="preserve"> (barras horizontais) </w:t>
      </w:r>
      <w:r w:rsidR="004A23E9">
        <w:t xml:space="preserve">com o atributo de dimensão </w:t>
      </w:r>
      <w:proofErr w:type="spellStart"/>
      <w:r w:rsidR="005A6EE4">
        <w:t>aeronave_tipo_veículo</w:t>
      </w:r>
      <w:proofErr w:type="spellEnd"/>
      <w:r w:rsidR="004A23E9">
        <w:t xml:space="preserve"> – Redução por Somatória – Atributo de medição </w:t>
      </w:r>
      <w:proofErr w:type="spellStart"/>
      <w:r w:rsidR="005A6EE4">
        <w:t>total_fatalidades</w:t>
      </w:r>
      <w:proofErr w:type="spellEnd"/>
      <w:r w:rsidR="00646B66">
        <w:t xml:space="preserve"> – Rótulo: “</w:t>
      </w:r>
      <w:r w:rsidR="005A6EE4">
        <w:t>Fatalidades X Tipo de Aeronave</w:t>
      </w:r>
      <w:r w:rsidR="00646B66">
        <w:t>”.</w:t>
      </w:r>
    </w:p>
    <w:p w14:paraId="61D1EF34" w14:textId="77777777" w:rsidR="004A23E9" w:rsidRDefault="004A23E9" w:rsidP="002D2717">
      <w:pPr>
        <w:pStyle w:val="PargrafodaLista"/>
        <w:numPr>
          <w:ilvl w:val="0"/>
          <w:numId w:val="17"/>
        </w:numPr>
        <w:ind w:left="993"/>
      </w:pPr>
      <w:r>
        <w:t xml:space="preserve">Um gráfico tipo </w:t>
      </w:r>
      <w:proofErr w:type="spellStart"/>
      <w:proofErr w:type="gramStart"/>
      <w:r w:rsidR="005A6EE4">
        <w:t>dc.</w:t>
      </w:r>
      <w:proofErr w:type="gramEnd"/>
      <w:r w:rsidR="005A6EE4">
        <w:t>rowChart</w:t>
      </w:r>
      <w:proofErr w:type="spellEnd"/>
      <w:r w:rsidR="005A6EE4">
        <w:t xml:space="preserve"> (barras horizontais) </w:t>
      </w:r>
      <w:r>
        <w:t xml:space="preserve">com o atributo de dimensão </w:t>
      </w:r>
      <w:proofErr w:type="spellStart"/>
      <w:r w:rsidR="005A6EE4">
        <w:t>aeronave_nivel_dano</w:t>
      </w:r>
      <w:proofErr w:type="spellEnd"/>
      <w:r>
        <w:t xml:space="preserve"> – Redução por Somatória – Atributo de medição </w:t>
      </w:r>
      <w:proofErr w:type="spellStart"/>
      <w:r w:rsidR="005A6EE4">
        <w:t>total_fatalidades</w:t>
      </w:r>
      <w:proofErr w:type="spellEnd"/>
      <w:r w:rsidR="00646B66">
        <w:t xml:space="preserve"> – Rótulo: “</w:t>
      </w:r>
      <w:r w:rsidR="005A6EE4">
        <w:t>Fatalidades X Nível de Dano</w:t>
      </w:r>
      <w:r w:rsidR="00646B66">
        <w:t>”.</w:t>
      </w:r>
    </w:p>
    <w:p w14:paraId="4DD293AE" w14:textId="77777777" w:rsidR="00AB10BE" w:rsidRDefault="00AB10BE" w:rsidP="00AB10BE"/>
    <w:p w14:paraId="22784DD5" w14:textId="3B0774F6" w:rsidR="004622BA" w:rsidRDefault="00AB10BE" w:rsidP="00696458">
      <w:pPr>
        <w:rPr>
          <w:b/>
          <w:sz w:val="20"/>
        </w:rPr>
      </w:pPr>
      <w:r>
        <w:tab/>
        <w:t xml:space="preserve">Na execução da aplicação </w:t>
      </w:r>
      <w:proofErr w:type="spellStart"/>
      <w:proofErr w:type="gramStart"/>
      <w:r>
        <w:t>DashGen</w:t>
      </w:r>
      <w:proofErr w:type="spellEnd"/>
      <w:proofErr w:type="gramEnd"/>
      <w:r>
        <w:t xml:space="preserve">, a interface gráfica com os dados inseridos em conformidade com os valores propostos pode ser vista na Figura </w:t>
      </w:r>
      <w:r w:rsidR="001A44A5">
        <w:t>2</w:t>
      </w:r>
      <w:r w:rsidR="00FB4171">
        <w:t>9</w:t>
      </w:r>
      <w:r>
        <w:t>.</w:t>
      </w:r>
      <w:r w:rsidR="003D61C7">
        <w:t xml:space="preserve"> </w:t>
      </w:r>
      <w:del w:id="256" w:author="Glauber Matteis Gadelha" w:date="2020-05-30T15:11:00Z">
        <w:r w:rsidR="003D61C7" w:rsidDel="0052621A">
          <w:tab/>
        </w:r>
      </w:del>
    </w:p>
    <w:p w14:paraId="5FB763DA" w14:textId="77777777" w:rsidR="00BA2374" w:rsidRDefault="00BA2374" w:rsidP="0052621A">
      <w:pPr>
        <w:spacing w:after="160" w:line="240" w:lineRule="auto"/>
        <w:jc w:val="center"/>
        <w:rPr>
          <w:ins w:id="257" w:author="Glauber Matteis Gadelha" w:date="2020-05-30T15:16:00Z"/>
          <w:b/>
          <w:sz w:val="20"/>
        </w:rPr>
      </w:pPr>
    </w:p>
    <w:p w14:paraId="7C4EB320" w14:textId="2B35D14C" w:rsidR="00C80A7F" w:rsidDel="0052621A" w:rsidRDefault="00C80A7F" w:rsidP="0052621A">
      <w:pPr>
        <w:spacing w:after="160" w:line="240" w:lineRule="auto"/>
        <w:jc w:val="center"/>
        <w:rPr>
          <w:ins w:id="258" w:author="Claudio Martins" w:date="2020-05-01T10:24:00Z"/>
          <w:del w:id="259" w:author="Glauber Matteis Gadelha" w:date="2020-05-30T15:11:00Z"/>
          <w:b/>
          <w:sz w:val="20"/>
        </w:rPr>
      </w:pPr>
      <w:ins w:id="260" w:author="Claudio Martins" w:date="2020-05-01T10:24:00Z">
        <w:del w:id="261" w:author="Glauber Matteis Gadelha" w:date="2020-05-30T15:12:00Z">
          <w:r w:rsidDel="0052621A">
            <w:rPr>
              <w:b/>
              <w:sz w:val="20"/>
            </w:rPr>
            <w:br w:type="page"/>
          </w:r>
        </w:del>
      </w:ins>
    </w:p>
    <w:p w14:paraId="723ACF27" w14:textId="77777777" w:rsidR="00AB10BE" w:rsidRDefault="00AB10BE" w:rsidP="0052621A">
      <w:pPr>
        <w:spacing w:after="160" w:line="240" w:lineRule="auto"/>
        <w:jc w:val="center"/>
        <w:rPr>
          <w:b/>
          <w:sz w:val="20"/>
        </w:rPr>
      </w:pPr>
      <w:r>
        <w:rPr>
          <w:b/>
          <w:sz w:val="20"/>
        </w:rPr>
        <w:t>Figura 2</w:t>
      </w:r>
      <w:r w:rsidR="00FB4171">
        <w:rPr>
          <w:b/>
          <w:sz w:val="20"/>
        </w:rPr>
        <w:t>9</w:t>
      </w:r>
      <w:r>
        <w:rPr>
          <w:b/>
          <w:sz w:val="20"/>
        </w:rPr>
        <w:t xml:space="preserve"> – Instância do </w:t>
      </w:r>
      <w:proofErr w:type="spellStart"/>
      <w:proofErr w:type="gramStart"/>
      <w:r>
        <w:rPr>
          <w:b/>
          <w:sz w:val="20"/>
        </w:rPr>
        <w:t>DashGen</w:t>
      </w:r>
      <w:proofErr w:type="spellEnd"/>
      <w:proofErr w:type="gramEnd"/>
      <w:r>
        <w:rPr>
          <w:b/>
          <w:sz w:val="20"/>
        </w:rPr>
        <w:t xml:space="preserve"> com dados inseridos</w:t>
      </w:r>
    </w:p>
    <w:p w14:paraId="552A072C" w14:textId="77777777" w:rsidR="003045C0" w:rsidRPr="00AB10BE" w:rsidRDefault="003045C0" w:rsidP="00AB10BE">
      <w:pPr>
        <w:jc w:val="center"/>
        <w:rPr>
          <w:b/>
          <w:sz w:val="20"/>
        </w:rPr>
      </w:pPr>
    </w:p>
    <w:p w14:paraId="48621480" w14:textId="77777777" w:rsidR="008B6E0D" w:rsidRDefault="00B9217C" w:rsidP="00595800">
      <w:pPr>
        <w:pStyle w:val="PargrafodaLista"/>
        <w:ind w:left="0"/>
        <w:jc w:val="center"/>
      </w:pPr>
      <w:r>
        <w:rPr>
          <w:noProof/>
          <w:lang w:eastAsia="pt-BR"/>
        </w:rPr>
        <w:drawing>
          <wp:inline distT="0" distB="0" distL="0" distR="0" wp14:anchorId="53D230F7" wp14:editId="77D25B94">
            <wp:extent cx="3683946" cy="3316406"/>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_validacao.png"/>
                    <pic:cNvPicPr/>
                  </pic:nvPicPr>
                  <pic:blipFill>
                    <a:blip r:embed="rId60">
                      <a:extLst>
                        <a:ext uri="{BEBA8EAE-BF5A-486C-A8C5-ECC9F3942E4B}">
                          <a14:imgProps xmlns:a14="http://schemas.microsoft.com/office/drawing/2010/main">
                            <a14:imgLayer r:embed="rId6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688541" cy="3320542"/>
                    </a:xfrm>
                    <a:prstGeom prst="rect">
                      <a:avLst/>
                    </a:prstGeom>
                  </pic:spPr>
                </pic:pic>
              </a:graphicData>
            </a:graphic>
          </wp:inline>
        </w:drawing>
      </w:r>
    </w:p>
    <w:p w14:paraId="75B95374" w14:textId="77777777" w:rsidR="008B6E0D" w:rsidRPr="00312546" w:rsidRDefault="008B6E0D" w:rsidP="00595800">
      <w:pPr>
        <w:pStyle w:val="PargrafodaLista"/>
        <w:ind w:left="0"/>
        <w:jc w:val="center"/>
        <w:rPr>
          <w:sz w:val="20"/>
        </w:rPr>
      </w:pPr>
      <w:r w:rsidRPr="00312546">
        <w:rPr>
          <w:sz w:val="20"/>
        </w:rPr>
        <w:t>Fonte: Elaborada pelo Autor</w:t>
      </w:r>
    </w:p>
    <w:p w14:paraId="61C38AFD" w14:textId="77777777" w:rsidR="009F43FB" w:rsidRDefault="009F43FB" w:rsidP="00595800">
      <w:pPr>
        <w:pStyle w:val="PargrafodaLista"/>
        <w:ind w:left="0"/>
        <w:jc w:val="center"/>
      </w:pPr>
    </w:p>
    <w:p w14:paraId="25B803DF" w14:textId="77777777" w:rsidR="003D61C7" w:rsidRDefault="003D61C7" w:rsidP="00E6058A">
      <w:r>
        <w:tab/>
        <w:t xml:space="preserve">Ao clicar sobre o botão “Finalizar Dashboard”, o </w:t>
      </w:r>
      <w:proofErr w:type="spellStart"/>
      <w:proofErr w:type="gramStart"/>
      <w:r>
        <w:t>DashGen</w:t>
      </w:r>
      <w:proofErr w:type="spellEnd"/>
      <w:proofErr w:type="gramEnd"/>
      <w:r>
        <w:t xml:space="preserve"> processa o gabarito e o modelo de dados do dashboard, produzindo o artefato final </w:t>
      </w:r>
      <w:r w:rsidRPr="003D61C7">
        <w:rPr>
          <w:i/>
        </w:rPr>
        <w:t>dashboard.html</w:t>
      </w:r>
      <w:r>
        <w:t xml:space="preserve"> e </w:t>
      </w:r>
      <w:r>
        <w:lastRenderedPageBreak/>
        <w:t>c</w:t>
      </w:r>
      <w:r w:rsidR="009F43FB">
        <w:t>o</w:t>
      </w:r>
      <w:r>
        <w:t xml:space="preserve">pia as dependências contidas no diretório de origem </w:t>
      </w:r>
      <w:proofErr w:type="spellStart"/>
      <w:r w:rsidRPr="003D61C7">
        <w:rPr>
          <w:i/>
        </w:rPr>
        <w:t>boilerplate</w:t>
      </w:r>
      <w:proofErr w:type="spellEnd"/>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B4171">
        <w:t>30</w:t>
      </w:r>
      <w:r>
        <w:t>.</w:t>
      </w:r>
    </w:p>
    <w:p w14:paraId="3A5134AE" w14:textId="77777777" w:rsidR="005076A4" w:rsidRDefault="005076A4" w:rsidP="005076A4">
      <w:pPr>
        <w:spacing w:after="160" w:line="240" w:lineRule="auto"/>
        <w:jc w:val="left"/>
        <w:rPr>
          <w:ins w:id="262" w:author="Glauber Matteis Gadelha" w:date="2020-05-30T15:16:00Z"/>
          <w:b/>
          <w:sz w:val="20"/>
        </w:rPr>
      </w:pPr>
    </w:p>
    <w:p w14:paraId="1F79546F" w14:textId="77777777" w:rsidR="00C80A7F" w:rsidDel="005076A4" w:rsidRDefault="00C80A7F" w:rsidP="005076A4">
      <w:pPr>
        <w:spacing w:after="160" w:line="240" w:lineRule="auto"/>
        <w:jc w:val="center"/>
        <w:rPr>
          <w:ins w:id="263" w:author="Claudio Martins" w:date="2020-05-01T10:24:00Z"/>
          <w:del w:id="264" w:author="Glauber Matteis Gadelha" w:date="2020-05-30T15:16:00Z"/>
          <w:b/>
          <w:sz w:val="20"/>
        </w:rPr>
      </w:pPr>
      <w:ins w:id="265" w:author="Claudio Martins" w:date="2020-05-01T10:24:00Z">
        <w:del w:id="266" w:author="Glauber Matteis Gadelha" w:date="2020-05-30T15:16:00Z">
          <w:r w:rsidDel="005076A4">
            <w:rPr>
              <w:b/>
              <w:sz w:val="20"/>
            </w:rPr>
            <w:br w:type="page"/>
          </w:r>
        </w:del>
      </w:ins>
    </w:p>
    <w:p w14:paraId="0CA8F8AD" w14:textId="77777777" w:rsidR="00E912E9" w:rsidDel="005076A4" w:rsidRDefault="00E912E9" w:rsidP="005076A4">
      <w:pPr>
        <w:spacing w:after="160" w:line="240" w:lineRule="auto"/>
        <w:jc w:val="center"/>
        <w:rPr>
          <w:del w:id="267" w:author="Glauber Matteis Gadelha" w:date="2020-05-30T15:16:00Z"/>
          <w:b/>
          <w:sz w:val="20"/>
        </w:rPr>
      </w:pPr>
    </w:p>
    <w:p w14:paraId="4958A9DD" w14:textId="77777777" w:rsidR="003D61C7" w:rsidRDefault="003D61C7" w:rsidP="005076A4">
      <w:pPr>
        <w:spacing w:after="160" w:line="240" w:lineRule="auto"/>
        <w:jc w:val="center"/>
        <w:rPr>
          <w:b/>
          <w:sz w:val="20"/>
        </w:rPr>
      </w:pPr>
      <w:r>
        <w:rPr>
          <w:b/>
          <w:sz w:val="20"/>
        </w:rPr>
        <w:t xml:space="preserve">Figura </w:t>
      </w:r>
      <w:r w:rsidR="00FB4171">
        <w:rPr>
          <w:b/>
          <w:sz w:val="20"/>
        </w:rPr>
        <w:t>30</w:t>
      </w:r>
      <w:r>
        <w:rPr>
          <w:b/>
          <w:sz w:val="20"/>
        </w:rPr>
        <w:t xml:space="preserve"> – Confirmação do sucesso na geração do dashboard</w:t>
      </w:r>
    </w:p>
    <w:p w14:paraId="697952C8" w14:textId="77777777" w:rsidR="0091785E" w:rsidRDefault="0091785E" w:rsidP="00FC1741">
      <w:pPr>
        <w:spacing w:after="160" w:line="240" w:lineRule="auto"/>
        <w:jc w:val="center"/>
        <w:rPr>
          <w:b/>
          <w:sz w:val="20"/>
        </w:rPr>
      </w:pPr>
    </w:p>
    <w:p w14:paraId="6E69B824" w14:textId="77777777" w:rsidR="003D61C7" w:rsidRDefault="00B9217C" w:rsidP="003D61C7">
      <w:pPr>
        <w:spacing w:after="160" w:line="240" w:lineRule="auto"/>
        <w:jc w:val="center"/>
        <w:rPr>
          <w:b/>
          <w:sz w:val="20"/>
        </w:rPr>
      </w:pPr>
      <w:r>
        <w:rPr>
          <w:b/>
          <w:noProof/>
          <w:sz w:val="20"/>
          <w:lang w:eastAsia="pt-BR"/>
        </w:rPr>
        <w:drawing>
          <wp:inline distT="0" distB="0" distL="0" distR="0" wp14:anchorId="3126A478" wp14:editId="13D0B959">
            <wp:extent cx="4347147" cy="3805132"/>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a_confirmacao.png"/>
                    <pic:cNvPicPr/>
                  </pic:nvPicPr>
                  <pic:blipFill>
                    <a:blip r:embed="rId62">
                      <a:extLst>
                        <a:ext uri="{BEBA8EAE-BF5A-486C-A8C5-ECC9F3942E4B}">
                          <a14:imgProps xmlns:a14="http://schemas.microsoft.com/office/drawing/2010/main">
                            <a14:imgLayer r:embed="rId6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45173" cy="3803404"/>
                    </a:xfrm>
                    <a:prstGeom prst="rect">
                      <a:avLst/>
                    </a:prstGeom>
                  </pic:spPr>
                </pic:pic>
              </a:graphicData>
            </a:graphic>
          </wp:inline>
        </w:drawing>
      </w:r>
    </w:p>
    <w:p w14:paraId="68CA3616" w14:textId="77777777" w:rsidR="00EC2F87" w:rsidRPr="002F26A2" w:rsidRDefault="003D61C7" w:rsidP="003D61C7">
      <w:pPr>
        <w:spacing w:after="160" w:line="240" w:lineRule="auto"/>
        <w:jc w:val="center"/>
        <w:rPr>
          <w:sz w:val="20"/>
        </w:rPr>
      </w:pPr>
      <w:r w:rsidRPr="002F26A2">
        <w:rPr>
          <w:sz w:val="20"/>
        </w:rPr>
        <w:t>Fonte: Elaborada pelo Autor</w:t>
      </w:r>
    </w:p>
    <w:p w14:paraId="3089D152" w14:textId="77777777" w:rsidR="00696F50" w:rsidRDefault="00696F50" w:rsidP="00696F50"/>
    <w:p w14:paraId="322FFCC6" w14:textId="77777777" w:rsidR="00696F50" w:rsidRDefault="00696F50" w:rsidP="00696F50">
      <w:r>
        <w:tab/>
        <w:t xml:space="preserve">O dashboard gerado está representado na Figura </w:t>
      </w:r>
      <w:r w:rsidR="00F04456">
        <w:t>3</w:t>
      </w:r>
      <w:r w:rsidR="00FB4171">
        <w:t>1</w:t>
      </w:r>
      <w:r>
        <w:t xml:space="preserve">, contendo os seis gráficos nas dimensões e tipos especificados ao </w:t>
      </w:r>
      <w:proofErr w:type="spellStart"/>
      <w:proofErr w:type="gramStart"/>
      <w:r>
        <w:t>DashGen</w:t>
      </w:r>
      <w:proofErr w:type="spellEnd"/>
      <w:proofErr w:type="gramEnd"/>
      <w:r>
        <w:t>.</w:t>
      </w:r>
      <w:r w:rsidR="00857149">
        <w:t xml:space="preserve"> A composição atendeu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 xml:space="preserve">js torna estes gráficos dinâmicos e faz filtros em função das seleções feitas pelo usuário ao clicar sobre um </w:t>
      </w:r>
      <w:r w:rsidR="00C100E1">
        <w:t xml:space="preserve">dos </w:t>
      </w:r>
      <w:r w:rsidR="00E6058A">
        <w:t>atributo</w:t>
      </w:r>
      <w:r w:rsidR="00C100E1">
        <w:t xml:space="preserve">s </w:t>
      </w:r>
      <w:r w:rsidR="00E6058A">
        <w:t>e</w:t>
      </w:r>
      <w:r w:rsidR="00C100E1">
        <w:t>m</w:t>
      </w:r>
      <w:r w:rsidR="00E6058A">
        <w:t xml:space="preserve"> qualquer dos gráficos.</w:t>
      </w:r>
    </w:p>
    <w:p w14:paraId="7601046E" w14:textId="77777777" w:rsidR="00696F50" w:rsidRDefault="00696F50" w:rsidP="00696F50"/>
    <w:p w14:paraId="2013DB43" w14:textId="77777777" w:rsidR="00C80A7F" w:rsidRDefault="00C80A7F">
      <w:pPr>
        <w:spacing w:after="160" w:line="240" w:lineRule="auto"/>
        <w:jc w:val="left"/>
        <w:rPr>
          <w:ins w:id="268" w:author="Claudio Martins" w:date="2020-05-01T10:24:00Z"/>
          <w:b/>
          <w:sz w:val="20"/>
        </w:rPr>
      </w:pPr>
      <w:ins w:id="269" w:author="Claudio Martins" w:date="2020-05-01T10:24:00Z">
        <w:r>
          <w:rPr>
            <w:b/>
            <w:sz w:val="20"/>
          </w:rPr>
          <w:br w:type="page"/>
        </w:r>
      </w:ins>
    </w:p>
    <w:p w14:paraId="34CF5103" w14:textId="77777777" w:rsidR="00696F50" w:rsidRDefault="00696F50" w:rsidP="00696F50">
      <w:pPr>
        <w:jc w:val="center"/>
        <w:rPr>
          <w:b/>
          <w:sz w:val="20"/>
        </w:rPr>
      </w:pPr>
      <w:r>
        <w:rPr>
          <w:b/>
          <w:sz w:val="20"/>
        </w:rPr>
        <w:lastRenderedPageBreak/>
        <w:t xml:space="preserve">Figura </w:t>
      </w:r>
      <w:r w:rsidR="00F04456">
        <w:rPr>
          <w:b/>
          <w:sz w:val="20"/>
        </w:rPr>
        <w:t>3</w:t>
      </w:r>
      <w:r w:rsidR="00FB4171">
        <w:rPr>
          <w:b/>
          <w:sz w:val="20"/>
        </w:rPr>
        <w:t>1</w:t>
      </w:r>
      <w:r>
        <w:rPr>
          <w:b/>
          <w:sz w:val="20"/>
        </w:rPr>
        <w:t xml:space="preserve"> – Reprodução de tela do Dashboard gerad</w:t>
      </w:r>
      <w:r w:rsidR="00BC55FE">
        <w:rPr>
          <w:b/>
          <w:sz w:val="20"/>
        </w:rPr>
        <w:t xml:space="preserve">o pelo </w:t>
      </w:r>
      <w:proofErr w:type="spellStart"/>
      <w:proofErr w:type="gramStart"/>
      <w:r w:rsidR="005D6889">
        <w:rPr>
          <w:b/>
          <w:sz w:val="20"/>
        </w:rPr>
        <w:t>DashGen</w:t>
      </w:r>
      <w:proofErr w:type="spellEnd"/>
      <w:proofErr w:type="gramEnd"/>
    </w:p>
    <w:p w14:paraId="1063B85C" w14:textId="77777777" w:rsidR="00C100E1" w:rsidRDefault="00C100E1" w:rsidP="00696F50">
      <w:pPr>
        <w:jc w:val="center"/>
        <w:rPr>
          <w:b/>
          <w:sz w:val="20"/>
        </w:rPr>
      </w:pPr>
    </w:p>
    <w:p w14:paraId="5CA453D9" w14:textId="77777777" w:rsidR="00696F50" w:rsidRDefault="00B9217C" w:rsidP="00696F50">
      <w:pPr>
        <w:jc w:val="center"/>
        <w:rPr>
          <w:b/>
          <w:sz w:val="20"/>
        </w:rPr>
      </w:pPr>
      <w:r>
        <w:rPr>
          <w:b/>
          <w:noProof/>
          <w:sz w:val="20"/>
          <w:lang w:eastAsia="pt-BR"/>
        </w:rPr>
        <w:drawing>
          <wp:inline distT="0" distB="0" distL="0" distR="0" wp14:anchorId="03315AD0" wp14:editId="33F66CD6">
            <wp:extent cx="5760085" cy="3705225"/>
            <wp:effectExtent l="0" t="0" r="0" b="952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_validacao.png"/>
                    <pic:cNvPicPr/>
                  </pic:nvPicPr>
                  <pic:blipFill>
                    <a:blip r:embed="rId64">
                      <a:extLst>
                        <a:ext uri="{BEBA8EAE-BF5A-486C-A8C5-ECC9F3942E4B}">
                          <a14:imgProps xmlns:a14="http://schemas.microsoft.com/office/drawing/2010/main">
                            <a14:imgLayer r:embed="rId65">
                              <a14:imgEffect>
                                <a14:sharpenSoften amount="1000"/>
                              </a14:imgEffect>
                              <a14:imgEffect>
                                <a14:saturation sat="0"/>
                              </a14:imgEffect>
                              <a14:imgEffect>
                                <a14:brightnessContrast bright="-10000" contrast="40000"/>
                              </a14:imgEffect>
                            </a14:imgLayer>
                          </a14:imgProps>
                        </a:ext>
                        <a:ext uri="{28A0092B-C50C-407E-A947-70E740481C1C}">
                          <a14:useLocalDpi xmlns:a14="http://schemas.microsoft.com/office/drawing/2010/main" val="0"/>
                        </a:ext>
                      </a:extLst>
                    </a:blip>
                    <a:stretch>
                      <a:fillRect/>
                    </a:stretch>
                  </pic:blipFill>
                  <pic:spPr>
                    <a:xfrm>
                      <a:off x="0" y="0"/>
                      <a:ext cx="5760085" cy="3705225"/>
                    </a:xfrm>
                    <a:prstGeom prst="rect">
                      <a:avLst/>
                    </a:prstGeom>
                  </pic:spPr>
                </pic:pic>
              </a:graphicData>
            </a:graphic>
          </wp:inline>
        </w:drawing>
      </w:r>
    </w:p>
    <w:p w14:paraId="27318F0A" w14:textId="77777777" w:rsidR="002C19E0" w:rsidRPr="006D56E6" w:rsidRDefault="00696F50" w:rsidP="00696F50">
      <w:pPr>
        <w:jc w:val="center"/>
        <w:rPr>
          <w:sz w:val="20"/>
        </w:rPr>
      </w:pPr>
      <w:r w:rsidRPr="006D56E6">
        <w:rPr>
          <w:sz w:val="20"/>
        </w:rPr>
        <w:t>Fonte: Elaborada pelo Autor</w:t>
      </w:r>
    </w:p>
    <w:p w14:paraId="334938FE" w14:textId="77777777" w:rsidR="00F64028" w:rsidRPr="00FA5E28" w:rsidRDefault="00F64028" w:rsidP="00F64028"/>
    <w:p w14:paraId="1B1C3142" w14:textId="77777777" w:rsidR="00C20B51" w:rsidRDefault="00C20B51" w:rsidP="00C20B51">
      <w:pPr>
        <w:pStyle w:val="Ttulo2"/>
      </w:pPr>
      <w:bookmarkStart w:id="270" w:name="_Toc35796593"/>
      <w:r>
        <w:t>4.</w:t>
      </w:r>
      <w:r w:rsidR="007E3AB8">
        <w:t xml:space="preserve">9 </w:t>
      </w:r>
      <w:r>
        <w:t xml:space="preserve">Particularidades do ambiente para execução do </w:t>
      </w:r>
      <w:proofErr w:type="spellStart"/>
      <w:proofErr w:type="gramStart"/>
      <w:r>
        <w:t>DashGen</w:t>
      </w:r>
      <w:bookmarkEnd w:id="270"/>
      <w:proofErr w:type="spellEnd"/>
      <w:proofErr w:type="gramEnd"/>
    </w:p>
    <w:p w14:paraId="239A614F" w14:textId="77777777" w:rsidR="00AC22ED" w:rsidRPr="00AC22ED" w:rsidRDefault="00AC22ED" w:rsidP="00AC22ED"/>
    <w:p w14:paraId="7493CD3E" w14:textId="77777777" w:rsidR="007D4322" w:rsidRDefault="00C20B51" w:rsidP="00C20B51">
      <w:r>
        <w:tab/>
        <w:t xml:space="preserve">O projeto </w:t>
      </w:r>
      <w:proofErr w:type="spellStart"/>
      <w:proofErr w:type="gramStart"/>
      <w:r>
        <w:t>DashGen</w:t>
      </w:r>
      <w:proofErr w:type="spellEnd"/>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proofErr w:type="spellStart"/>
      <w:r w:rsidRPr="00C20B51">
        <w:rPr>
          <w:i/>
        </w:rPr>
        <w:t>templates</w:t>
      </w:r>
      <w:proofErr w:type="spellEnd"/>
      <w:r>
        <w:t xml:space="preserve"> </w:t>
      </w:r>
      <w:r w:rsidRPr="00C20B51">
        <w:t>e</w:t>
      </w:r>
      <w:r w:rsidRPr="00C20B51">
        <w:rPr>
          <w:i/>
        </w:rPr>
        <w:t xml:space="preserve"> </w:t>
      </w:r>
      <w:proofErr w:type="spellStart"/>
      <w:r w:rsidRPr="00C20B51">
        <w:rPr>
          <w:i/>
        </w:rPr>
        <w:t>boilerplate</w:t>
      </w:r>
      <w:proofErr w:type="spellEnd"/>
      <w:r>
        <w:t xml:space="preserve"> respectivamente.</w:t>
      </w:r>
      <w:r w:rsidR="00E56232">
        <w:t xml:space="preserve"> </w:t>
      </w:r>
    </w:p>
    <w:p w14:paraId="6535B08B" w14:textId="77777777" w:rsidR="00E56232" w:rsidRDefault="007D4322" w:rsidP="00C20B51">
      <w:r>
        <w:tab/>
      </w:r>
      <w:r w:rsidR="00E56232">
        <w:t>Apesar do</w:t>
      </w:r>
      <w:r>
        <w:t xml:space="preserve"> fato de o</w:t>
      </w:r>
      <w:r w:rsidR="00E56232">
        <w:t xml:space="preserve"> arquivo</w:t>
      </w:r>
      <w:r w:rsidR="00E56232" w:rsidRPr="00E56232">
        <w:rPr>
          <w:i/>
        </w:rPr>
        <w:t xml:space="preserve"> </w:t>
      </w:r>
      <w:proofErr w:type="spellStart"/>
      <w:proofErr w:type="gramStart"/>
      <w:r w:rsidR="00E56232" w:rsidRPr="00E56232">
        <w:rPr>
          <w:i/>
        </w:rPr>
        <w:t>frontend.</w:t>
      </w:r>
      <w:proofErr w:type="gramEnd"/>
      <w:r w:rsidR="00E56232" w:rsidRPr="00E56232">
        <w:rPr>
          <w:i/>
        </w:rPr>
        <w:t>fxml</w:t>
      </w:r>
      <w:proofErr w:type="spellEnd"/>
      <w:r w:rsidR="00E6058A">
        <w:t xml:space="preserve">, </w:t>
      </w:r>
      <w:r w:rsidR="00E56232">
        <w:t xml:space="preserve">que define a interface gráfica </w:t>
      </w:r>
      <w:proofErr w:type="spellStart"/>
      <w:r w:rsidR="00E56232">
        <w:t>JavaFX</w:t>
      </w:r>
      <w:proofErr w:type="spellEnd"/>
      <w:r w:rsidR="00E56232">
        <w:t xml:space="preserve">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w:t>
      </w:r>
      <w:proofErr w:type="spellStart"/>
      <w:r w:rsidR="00E56232">
        <w:t>Xubuntu</w:t>
      </w:r>
      <w:proofErr w:type="spellEnd"/>
      <w:r w:rsidR="00E56232">
        <w:t xml:space="preserve">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7C2A96C" w14:textId="585EC450" w:rsidR="00986BFC" w:rsidDel="005076A4" w:rsidRDefault="00986BFC" w:rsidP="00C20B51">
      <w:pPr>
        <w:rPr>
          <w:del w:id="271" w:author="Glauber Matteis Gadelha" w:date="2020-05-30T15:16:00Z"/>
        </w:rPr>
      </w:pPr>
    </w:p>
    <w:p w14:paraId="61EA87C6" w14:textId="77777777" w:rsidR="00986BFC" w:rsidRDefault="00986BFC" w:rsidP="00986BFC">
      <w:pPr>
        <w:pStyle w:val="Ttulo2"/>
      </w:pPr>
      <w:bookmarkStart w:id="272" w:name="_Toc35796594"/>
      <w:r>
        <w:t>4.</w:t>
      </w:r>
      <w:r w:rsidR="0060606F">
        <w:t>10</w:t>
      </w:r>
      <w:r>
        <w:t xml:space="preserve"> </w:t>
      </w:r>
      <w:proofErr w:type="spellStart"/>
      <w:proofErr w:type="gramStart"/>
      <w:r>
        <w:t>DashGen</w:t>
      </w:r>
      <w:proofErr w:type="spellEnd"/>
      <w:proofErr w:type="gramEnd"/>
      <w:r>
        <w:t xml:space="preserve"> </w:t>
      </w:r>
      <w:r w:rsidR="00C2026A">
        <w:t>comparado a</w:t>
      </w:r>
      <w:r>
        <w:t xml:space="preserve"> soluções correlatas</w:t>
      </w:r>
      <w:bookmarkEnd w:id="272"/>
    </w:p>
    <w:p w14:paraId="7D679436" w14:textId="77777777" w:rsidR="00986BFC" w:rsidRDefault="00986BFC" w:rsidP="00986BFC"/>
    <w:p w14:paraId="09ADE14B" w14:textId="77777777" w:rsidR="00703F94" w:rsidRDefault="00703F94" w:rsidP="00986BFC">
      <w:r>
        <w:tab/>
      </w:r>
      <w:commentRangeStart w:id="273"/>
      <w:r w:rsidR="00986BFC">
        <w:t xml:space="preserve">Comparada às soluções correlatas descritas no capítulo 3 deste trabalho, a aplicação </w:t>
      </w:r>
      <w:proofErr w:type="spellStart"/>
      <w:proofErr w:type="gramStart"/>
      <w:r w:rsidR="00986BFC">
        <w:t>DashGen</w:t>
      </w:r>
      <w:proofErr w:type="spellEnd"/>
      <w:proofErr w:type="gramEnd"/>
      <w:r w:rsidR="00986BFC">
        <w:t xml:space="preserve"> traz como diferencial o emprego de tecnologias abertas e de conhecimento público, o que permite a personalização a qualquer tempo</w:t>
      </w:r>
      <w:r>
        <w:t xml:space="preserve"> tanto</w:t>
      </w:r>
      <w:r w:rsidR="00986BFC">
        <w:t xml:space="preserve"> do gabarito de geração (arquivo </w:t>
      </w:r>
      <w:proofErr w:type="spellStart"/>
      <w:r w:rsidR="00986BFC" w:rsidRPr="00226AAE">
        <w:rPr>
          <w:i/>
        </w:rPr>
        <w:t>dashboard.ftl</w:t>
      </w:r>
      <w:proofErr w:type="spellEnd"/>
      <w:r>
        <w:t xml:space="preserve">), </w:t>
      </w:r>
      <w:r w:rsidR="00986BFC">
        <w:t xml:space="preserve">como do artefato final (arquivo </w:t>
      </w:r>
      <w:r w:rsidR="00986BFC" w:rsidRPr="00226AAE">
        <w:rPr>
          <w:i/>
        </w:rPr>
        <w:t>dashboard.html</w:t>
      </w:r>
      <w:r>
        <w:rPr>
          <w:i/>
        </w:rPr>
        <w:t xml:space="preserve"> </w:t>
      </w:r>
      <w:r w:rsidRPr="00703F94">
        <w:t>gerado</w:t>
      </w:r>
      <w:r w:rsidR="00986BFC">
        <w:t xml:space="preserve">). Com algum conhecimento específico de </w:t>
      </w:r>
      <w:proofErr w:type="spellStart"/>
      <w:proofErr w:type="gramStart"/>
      <w:r w:rsidR="00986BFC">
        <w:t>JavaFX</w:t>
      </w:r>
      <w:proofErr w:type="spellEnd"/>
      <w:proofErr w:type="gramEnd"/>
      <w:r w:rsidR="00986BFC">
        <w:t xml:space="preserve"> 8, é possível também fazer algumas alterações na GUI sem a necessidade de recompilar o projeto como um todo.</w:t>
      </w:r>
      <w:commentRangeEnd w:id="273"/>
    </w:p>
    <w:p w14:paraId="6EA8AF85" w14:textId="77777777" w:rsidR="00986BFC" w:rsidRDefault="00986BFC" w:rsidP="00986BFC">
      <w:r>
        <w:rPr>
          <w:rStyle w:val="Refdecomentrio"/>
        </w:rPr>
        <w:commentReference w:id="273"/>
      </w:r>
      <w:r w:rsidR="00703F94">
        <w:tab/>
        <w:t xml:space="preserve">É possível também adaptar o projeto para todos os tipos de gráficos que a biblioteca </w:t>
      </w:r>
      <w:proofErr w:type="gramStart"/>
      <w:r w:rsidR="00703F94">
        <w:t>DC.</w:t>
      </w:r>
      <w:proofErr w:type="gramEnd"/>
      <w:r w:rsidR="00703F94">
        <w:t xml:space="preserve">js permite gerar, além de tabelas dinâmicas. A metodologia usada para associar o modelo de dados ao gabarito para processamento </w:t>
      </w:r>
      <w:r w:rsidR="008574DB">
        <w:t>do</w:t>
      </w:r>
      <w:r w:rsidR="00703F94">
        <w:t xml:space="preserve"> Apache </w:t>
      </w:r>
      <w:proofErr w:type="spellStart"/>
      <w:r w:rsidR="00703F94">
        <w:t>Freemarker</w:t>
      </w:r>
      <w:proofErr w:type="spellEnd"/>
      <w:r w:rsidR="00703F94">
        <w:t xml:space="preserve"> </w:t>
      </w:r>
      <w:r w:rsidR="00C2026A">
        <w:t>pode servir</w:t>
      </w:r>
      <w:r w:rsidR="00703F94">
        <w:t xml:space="preserve"> como exemplo para geração de outros artefatos finalizados, para </w:t>
      </w:r>
      <w:r w:rsidR="00E6050C">
        <w:t>outros</w:t>
      </w:r>
      <w:r w:rsidR="00703F94">
        <w:t xml:space="preserve"> domínios de aplicação.</w:t>
      </w:r>
    </w:p>
    <w:p w14:paraId="586260C6" w14:textId="77777777" w:rsidR="00986BFC" w:rsidRPr="00986BFC" w:rsidRDefault="00986BFC" w:rsidP="00986BFC"/>
    <w:p w14:paraId="512775A7" w14:textId="77777777" w:rsidR="00E6050C" w:rsidRDefault="00E6050C">
      <w:pPr>
        <w:spacing w:after="160" w:line="240" w:lineRule="auto"/>
        <w:jc w:val="left"/>
        <w:rPr>
          <w:rFonts w:eastAsiaTheme="majorEastAsia" w:cstheme="majorBidi"/>
          <w:b/>
          <w:szCs w:val="32"/>
        </w:rPr>
      </w:pPr>
      <w:r>
        <w:br w:type="page"/>
      </w:r>
    </w:p>
    <w:p w14:paraId="71D96CD2" w14:textId="77777777" w:rsidR="007D4322" w:rsidRDefault="007D4322" w:rsidP="00425F6F">
      <w:pPr>
        <w:pStyle w:val="Ttulo1"/>
      </w:pPr>
      <w:bookmarkStart w:id="274" w:name="_Toc35796595"/>
      <w:proofErr w:type="gramStart"/>
      <w:r>
        <w:lastRenderedPageBreak/>
        <w:t>5</w:t>
      </w:r>
      <w:proofErr w:type="gramEnd"/>
      <w:r>
        <w:t xml:space="preserve"> CONSIDERAÇÕES FINAIS</w:t>
      </w:r>
      <w:bookmarkEnd w:id="274"/>
    </w:p>
    <w:p w14:paraId="3D30965F" w14:textId="77777777" w:rsidR="004A51C9" w:rsidRPr="004A51C9" w:rsidRDefault="004A51C9" w:rsidP="004A51C9"/>
    <w:p w14:paraId="0C058B83" w14:textId="77777777"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 xml:space="preserve">Apache </w:t>
      </w:r>
      <w:proofErr w:type="spellStart"/>
      <w:r>
        <w:t>Freemarker</w:t>
      </w:r>
      <w:proofErr w:type="spellEnd"/>
      <w:r>
        <w:t>.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proofErr w:type="spellStart"/>
      <w:r w:rsidR="00EF19CC" w:rsidRPr="009F43FB">
        <w:rPr>
          <w:i/>
        </w:rPr>
        <w:t>Dataset</w:t>
      </w:r>
      <w:proofErr w:type="spellEnd"/>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4BC5E1A1" w14:textId="77777777"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016DAA72" w14:textId="77777777" w:rsidR="00975B31" w:rsidRDefault="00CC5694" w:rsidP="007D4322">
      <w:r>
        <w:tab/>
      </w:r>
      <w:r w:rsidR="00975B31">
        <w:tab/>
        <w:t>Ao longo da pesquisa e desenvolvimento deste trabalho, fo</w:t>
      </w:r>
      <w:r w:rsidR="00B172DD">
        <w:t>ram</w:t>
      </w:r>
      <w:r w:rsidR="00975B31">
        <w:t xml:space="preserve"> </w:t>
      </w:r>
      <w:r w:rsidR="008C1C29">
        <w:t>vivenciada</w:t>
      </w:r>
      <w:r w:rsidR="00B172DD">
        <w:t>s</w:t>
      </w:r>
      <w:r w:rsidR="00975B31">
        <w:t xml:space="preserve"> a</w:t>
      </w:r>
      <w:r w:rsidR="00B172DD">
        <w:t>lgumas das</w:t>
      </w:r>
      <w:r w:rsidR="00975B31">
        <w:t xml:space="preserve"> dificuldade</w:t>
      </w:r>
      <w:r w:rsidR="00B172DD">
        <w:t xml:space="preserve">s encontradas </w:t>
      </w:r>
      <w:r w:rsidR="00975B31">
        <w:t xml:space="preserve">ao decidir optar pelo reuso de </w:t>
      </w:r>
      <w:r w:rsidR="00B172DD">
        <w:t>software</w:t>
      </w:r>
      <w:r w:rsidR="00E6050C">
        <w:t>, neste caso, localizar componentes que possam atender as necessidades do projeto, comparação das vantagens e desvantagens do emprego dos componentes identificados e a principal: a falta de conhecimento pleno dos componentes reusados</w:t>
      </w:r>
      <w:r w:rsidR="00975B31">
        <w:t xml:space="preserve">. </w:t>
      </w:r>
      <w:r w:rsidR="00773887">
        <w:t>Para o emprego das bibliotecas</w:t>
      </w:r>
      <w:r w:rsidR="00975B31">
        <w:t xml:space="preserve"> Apache </w:t>
      </w:r>
      <w:proofErr w:type="spellStart"/>
      <w:proofErr w:type="gramStart"/>
      <w:r w:rsidR="00975B31">
        <w:t>CommonsCSV</w:t>
      </w:r>
      <w:proofErr w:type="spellEnd"/>
      <w:proofErr w:type="gramEnd"/>
      <w:r w:rsidR="00D97658">
        <w:t xml:space="preserve"> e Apache </w:t>
      </w:r>
      <w:proofErr w:type="spellStart"/>
      <w:r w:rsidR="00D97658">
        <w:t>FreeMarker</w:t>
      </w:r>
      <w:proofErr w:type="spellEnd"/>
      <w:r w:rsidR="00D97658">
        <w:t xml:space="preserve">,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rsidR="00975B31">
        <w:t xml:space="preserve"> </w:t>
      </w:r>
      <w:r w:rsidR="00D97658">
        <w:t xml:space="preserve">A mesma observação se aplica à </w:t>
      </w:r>
      <w:proofErr w:type="gramStart"/>
      <w:r w:rsidR="00D97658">
        <w:t>DC.</w:t>
      </w:r>
      <w:proofErr w:type="gramEnd"/>
      <w:r w:rsidR="00D97658">
        <w:t>js e suas dependências.</w:t>
      </w:r>
    </w:p>
    <w:p w14:paraId="6730796E" w14:textId="77777777"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 xml:space="preserve">como a Apache </w:t>
      </w:r>
      <w:proofErr w:type="spellStart"/>
      <w:r>
        <w:t>Commons</w:t>
      </w:r>
      <w:proofErr w:type="spellEnd"/>
      <w:r>
        <w:t xml:space="preserve"> CSV</w:t>
      </w:r>
      <w:r w:rsidR="00E6058A">
        <w:t xml:space="preserve">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spellStart"/>
      <w:proofErr w:type="gramStart"/>
      <w:r>
        <w:t>isNumeric</w:t>
      </w:r>
      <w:proofErr w:type="spellEnd"/>
      <w:proofErr w:type="gramEnd"/>
      <w:r>
        <w:t xml:space="preserve">() e </w:t>
      </w:r>
      <w:proofErr w:type="spellStart"/>
      <w:r w:rsidR="00773887">
        <w:t>columnDiscoverType</w:t>
      </w:r>
      <w:proofErr w:type="spellEnd"/>
      <w:r w:rsidR="00773887">
        <w:t>(), que diferenciam atributos com conteúdo de tipo numérico.</w:t>
      </w:r>
    </w:p>
    <w:p w14:paraId="49AF5CA2" w14:textId="77777777" w:rsidR="00B93128" w:rsidRDefault="00FF4D80" w:rsidP="004C4EE3">
      <w:r>
        <w:lastRenderedPageBreak/>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spellStart"/>
      <w:proofErr w:type="gramStart"/>
      <w:r>
        <w:t>DashGen</w:t>
      </w:r>
      <w:proofErr w:type="spellEnd"/>
      <w:proofErr w:type="gramEnd"/>
      <w:r>
        <w:t>.</w:t>
      </w:r>
      <w:r w:rsidR="004C4EE3">
        <w:t xml:space="preserve"> </w:t>
      </w:r>
    </w:p>
    <w:p w14:paraId="678198D4" w14:textId="77777777" w:rsidR="002464D4" w:rsidRDefault="002464D4" w:rsidP="002464D4">
      <w:r>
        <w:tab/>
      </w:r>
      <w:r w:rsidR="00E56C21">
        <w:t>Para trabalhos futuros, cabem como sugestões:</w:t>
      </w:r>
    </w:p>
    <w:p w14:paraId="71D0DF05" w14:textId="77777777" w:rsidR="00E56C21" w:rsidRDefault="00E56C21" w:rsidP="002D2717">
      <w:pPr>
        <w:pStyle w:val="PargrafodaLista"/>
        <w:numPr>
          <w:ilvl w:val="0"/>
          <w:numId w:val="14"/>
        </w:numPr>
        <w:ind w:left="993"/>
      </w:pPr>
      <w:proofErr w:type="spellStart"/>
      <w:r>
        <w:t>Refatoração</w:t>
      </w:r>
      <w:proofErr w:type="spellEnd"/>
      <w:r>
        <w:t xml:space="preserve">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7508B322" w14:textId="77777777"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proofErr w:type="spellStart"/>
      <w:r w:rsidR="00F07A8A">
        <w:rPr>
          <w:i/>
        </w:rPr>
        <w:t>d</w:t>
      </w:r>
      <w:r w:rsidR="00F07A8A" w:rsidRPr="00F07A8A">
        <w:rPr>
          <w:i/>
        </w:rPr>
        <w:t>ashboards</w:t>
      </w:r>
      <w:proofErr w:type="spellEnd"/>
      <w:r>
        <w:t>;</w:t>
      </w:r>
    </w:p>
    <w:p w14:paraId="69CD03FA" w14:textId="77777777" w:rsidR="00E56C21" w:rsidRDefault="00E56C21" w:rsidP="002D2717">
      <w:pPr>
        <w:pStyle w:val="PargrafodaLista"/>
        <w:numPr>
          <w:ilvl w:val="0"/>
          <w:numId w:val="14"/>
        </w:numPr>
        <w:ind w:left="993"/>
      </w:pPr>
      <w:r>
        <w:t xml:space="preserve">Usando o </w:t>
      </w:r>
      <w:proofErr w:type="spellStart"/>
      <w:proofErr w:type="gramStart"/>
      <w:r>
        <w:t>DashGen</w:t>
      </w:r>
      <w:proofErr w:type="spellEnd"/>
      <w:proofErr w:type="gramEnd"/>
      <w:r>
        <w:t xml:space="preserve"> como base, criar um artefato nos padrões do projeto </w:t>
      </w:r>
      <w:r w:rsidR="00A774A6">
        <w:t xml:space="preserve">Apache </w:t>
      </w:r>
      <w:proofErr w:type="spellStart"/>
      <w:r>
        <w:t>Maven</w:t>
      </w:r>
      <w:proofErr w:type="spellEnd"/>
      <w:r>
        <w:t>, a fim de disponibilizá-lo para a comunidade usuária de software livre, da mesma forma que as bibliotecas utilizadas neste projeto;</w:t>
      </w:r>
    </w:p>
    <w:p w14:paraId="791E8BEC" w14:textId="77777777"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14:paraId="23EAD17A" w14:textId="77777777" w:rsidR="00E56C21" w:rsidRDefault="00E56C21" w:rsidP="002D2717">
      <w:pPr>
        <w:pStyle w:val="PargrafodaLista"/>
        <w:numPr>
          <w:ilvl w:val="0"/>
          <w:numId w:val="14"/>
        </w:numPr>
        <w:ind w:left="993"/>
      </w:pPr>
      <w:r>
        <w:t>Permitir maior personalização do Dashboard, como seleção de cores e modelos de tela pré-definidos;</w:t>
      </w:r>
    </w:p>
    <w:p w14:paraId="0272E8CD" w14:textId="77777777"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14:paraId="0D59ABC9" w14:textId="77777777" w:rsidR="00253E56" w:rsidRPr="00E56232" w:rsidRDefault="00253E56" w:rsidP="00C20B51">
      <w:r>
        <w:tab/>
      </w:r>
    </w:p>
    <w:p w14:paraId="441FF10C" w14:textId="77777777" w:rsidR="00564887" w:rsidRDefault="00564887" w:rsidP="00B37E09">
      <w:r>
        <w:br w:type="page"/>
      </w:r>
    </w:p>
    <w:p w14:paraId="186F3E97" w14:textId="77777777" w:rsidR="00246861" w:rsidRDefault="00A931EE" w:rsidP="00425F6F">
      <w:pPr>
        <w:pStyle w:val="Ttulo1"/>
      </w:pPr>
      <w:bookmarkStart w:id="275" w:name="_Toc35796596"/>
      <w:r>
        <w:lastRenderedPageBreak/>
        <w:t>REFERÊNCIAS</w:t>
      </w:r>
      <w:bookmarkEnd w:id="275"/>
    </w:p>
    <w:p w14:paraId="7EC0E98A" w14:textId="77777777" w:rsidR="00BD7C53" w:rsidRDefault="00BD7C53" w:rsidP="007B536F">
      <w:pPr>
        <w:spacing w:line="240" w:lineRule="auto"/>
      </w:pPr>
    </w:p>
    <w:p w14:paraId="49CC464C" w14:textId="77777777" w:rsidR="0058466A" w:rsidRDefault="0058466A" w:rsidP="007B536F">
      <w:pPr>
        <w:spacing w:line="240" w:lineRule="auto"/>
      </w:pPr>
    </w:p>
    <w:p w14:paraId="3CB1B27E" w14:textId="77777777" w:rsidR="0058466A" w:rsidRDefault="0058466A" w:rsidP="007B536F">
      <w:pPr>
        <w:spacing w:line="240" w:lineRule="auto"/>
      </w:pPr>
    </w:p>
    <w:p w14:paraId="0819604C" w14:textId="77777777" w:rsidR="007A441E" w:rsidRPr="007A441E" w:rsidRDefault="00F4107C" w:rsidP="00972D4A">
      <w:pPr>
        <w:widowControl w:val="0"/>
        <w:autoSpaceDE w:val="0"/>
        <w:autoSpaceDN w:val="0"/>
        <w:adjustRightInd w:val="0"/>
        <w:spacing w:before="240"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7A441E" w:rsidRPr="007A441E">
        <w:rPr>
          <w:rFonts w:cs="Arial"/>
          <w:noProof/>
          <w:szCs w:val="24"/>
        </w:rPr>
        <w:t xml:space="preserve">ACADEMIAIN. </w:t>
      </w:r>
      <w:r w:rsidR="007A441E" w:rsidRPr="007A441E">
        <w:rPr>
          <w:rFonts w:cs="Arial"/>
          <w:b/>
          <w:bCs/>
          <w:noProof/>
          <w:szCs w:val="24"/>
        </w:rPr>
        <w:t>QLIK SENSE: O QUE É, COMO FUNCIONA E QUAIS AS VANTAGENS?</w:t>
      </w:r>
      <w:r w:rsidR="007A441E" w:rsidRPr="007A441E">
        <w:rPr>
          <w:rFonts w:cs="Arial"/>
          <w:noProof/>
          <w:szCs w:val="24"/>
        </w:rPr>
        <w:t xml:space="preserve"> Disponível em: &lt;https://blog.academiain1.com.br/qlik-sense-o-que-e-como-funciona-e-quais-as-vantagens/&gt;. Acesso em: 10 jan. 2020. </w:t>
      </w:r>
    </w:p>
    <w:p w14:paraId="508FF2E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The Apache Velocity Project</w:t>
      </w:r>
      <w:r w:rsidRPr="007A441E">
        <w:rPr>
          <w:rFonts w:cs="Arial"/>
          <w:noProof/>
          <w:szCs w:val="24"/>
        </w:rPr>
        <w:t xml:space="preserve">. Disponível em: &lt;https://velocity.apache.org/&gt;. Acesso em: 7 jan. 2019a. </w:t>
      </w:r>
    </w:p>
    <w:p w14:paraId="3D65DFE8"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APACHE.ORG. </w:t>
      </w:r>
      <w:r w:rsidRPr="007A441E">
        <w:rPr>
          <w:rFonts w:cs="Arial"/>
          <w:b/>
          <w:bCs/>
          <w:noProof/>
          <w:szCs w:val="24"/>
        </w:rPr>
        <w:t>Changes Report - Apache Velocity</w:t>
      </w:r>
      <w:r w:rsidRPr="007A441E">
        <w:rPr>
          <w:rFonts w:cs="Arial"/>
          <w:noProof/>
          <w:szCs w:val="24"/>
        </w:rPr>
        <w:t xml:space="preserve">. Disponível em: &lt;https://velocity.apache.org/engine/devel/changes.html&gt;. </w:t>
      </w:r>
      <w:r w:rsidRPr="00552D85">
        <w:rPr>
          <w:rFonts w:cs="Arial"/>
          <w:noProof/>
          <w:szCs w:val="24"/>
          <w:lang w:val="en-US"/>
        </w:rPr>
        <w:t xml:space="preserve">Acesso em: 22 ago. 2019b. </w:t>
      </w:r>
    </w:p>
    <w:p w14:paraId="084BA14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APACHE.ORG. </w:t>
      </w:r>
      <w:r w:rsidRPr="00552D85">
        <w:rPr>
          <w:rFonts w:cs="Arial"/>
          <w:b/>
          <w:bCs/>
          <w:noProof/>
          <w:szCs w:val="24"/>
          <w:lang w:val="en-US"/>
        </w:rPr>
        <w:t>Version History - Apache Freemarker</w:t>
      </w:r>
      <w:r w:rsidRPr="00552D85">
        <w:rPr>
          <w:rFonts w:cs="Arial"/>
          <w:noProof/>
          <w:szCs w:val="24"/>
          <w:lang w:val="en-US"/>
        </w:rPr>
        <w:t xml:space="preserve">. </w:t>
      </w:r>
      <w:r w:rsidRPr="007A441E">
        <w:rPr>
          <w:rFonts w:cs="Arial"/>
          <w:noProof/>
          <w:szCs w:val="24"/>
        </w:rPr>
        <w:t xml:space="preserve">Disponível em: &lt;https://freemarker.apache.org/docs/app_versions.html&gt;. Acesso em: 25 ago. 2019c. </w:t>
      </w:r>
    </w:p>
    <w:p w14:paraId="5876B3A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What is Maven</w:t>
      </w:r>
      <w:r w:rsidRPr="007A441E">
        <w:rPr>
          <w:rFonts w:cs="Arial"/>
          <w:noProof/>
          <w:szCs w:val="24"/>
        </w:rPr>
        <w:t xml:space="preserve">. Disponível em: &lt;https://maven.apache.org/what-is-maven.html&gt;. Acesso em: 1 ago. 2019d. </w:t>
      </w:r>
    </w:p>
    <w:p w14:paraId="5CD7C4F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CSV</w:t>
      </w:r>
      <w:r w:rsidRPr="007A441E">
        <w:rPr>
          <w:rFonts w:cs="Arial"/>
          <w:noProof/>
          <w:szCs w:val="24"/>
        </w:rPr>
        <w:t xml:space="preserve">. Disponível em: &lt;https://commons.apache.org/proper/commons-csv/index.html&gt;. Acesso em: 2 nov. 2019e. </w:t>
      </w:r>
    </w:p>
    <w:p w14:paraId="5CAD399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Commons IO</w:t>
      </w:r>
      <w:r w:rsidRPr="007A441E">
        <w:rPr>
          <w:rFonts w:cs="Arial"/>
          <w:noProof/>
          <w:szCs w:val="24"/>
        </w:rPr>
        <w:t xml:space="preserve">. Disponível em: &lt;https://commons.apache.org/proper/commons-io/&gt;. Acesso em: 10 nov. 2019f. </w:t>
      </w:r>
    </w:p>
    <w:p w14:paraId="7C8800B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Apache Netbeans</w:t>
      </w:r>
      <w:r w:rsidRPr="007A441E">
        <w:rPr>
          <w:rFonts w:cs="Arial"/>
          <w:noProof/>
          <w:szCs w:val="24"/>
        </w:rPr>
        <w:t xml:space="preserve">. Disponível em: &lt;https://netbeans.org/&gt;. Acesso em: 12 jan. 2019g. </w:t>
      </w:r>
    </w:p>
    <w:p w14:paraId="0891688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PACHE.ORG. </w:t>
      </w:r>
      <w:r w:rsidRPr="007A441E">
        <w:rPr>
          <w:rFonts w:cs="Arial"/>
          <w:b/>
          <w:bCs/>
          <w:noProof/>
          <w:szCs w:val="24"/>
        </w:rPr>
        <w:t>FreeMarker Java Template Engine</w:t>
      </w:r>
      <w:r w:rsidRPr="007A441E">
        <w:rPr>
          <w:rFonts w:cs="Arial"/>
          <w:noProof/>
          <w:szCs w:val="24"/>
        </w:rPr>
        <w:t xml:space="preserve">. Disponível em: &lt;https://freemarker.apache.org/index.html&gt;. Acesso em: 1 jun. 2019. </w:t>
      </w:r>
    </w:p>
    <w:p w14:paraId="4D63749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ASTAH. </w:t>
      </w:r>
      <w:r w:rsidRPr="007A441E">
        <w:rPr>
          <w:rFonts w:cs="Arial"/>
          <w:b/>
          <w:bCs/>
          <w:noProof/>
          <w:szCs w:val="24"/>
        </w:rPr>
        <w:t>Astah UML</w:t>
      </w:r>
      <w:r w:rsidRPr="007A441E">
        <w:rPr>
          <w:rFonts w:cs="Arial"/>
          <w:noProof/>
          <w:szCs w:val="24"/>
        </w:rPr>
        <w:t xml:space="preserve">. Disponível em: &lt;http://astah.net/editions/uml-new&gt;. Acesso em: 10 jan. 2020. </w:t>
      </w:r>
    </w:p>
    <w:p w14:paraId="7B7C4FC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AELDUNG.COM. </w:t>
      </w:r>
      <w:r w:rsidRPr="007A441E">
        <w:rPr>
          <w:rFonts w:cs="Arial"/>
          <w:b/>
          <w:bCs/>
          <w:noProof/>
          <w:szCs w:val="24"/>
        </w:rPr>
        <w:t>Introduction to Apache Velocity</w:t>
      </w:r>
      <w:r w:rsidRPr="007A441E">
        <w:rPr>
          <w:rFonts w:cs="Arial"/>
          <w:noProof/>
          <w:szCs w:val="24"/>
        </w:rPr>
        <w:t xml:space="preserve">. Disponível em: &lt;https://www.baeldung.com/apache-velocity&gt;. Acesso em: 7 jan. 2019. </w:t>
      </w:r>
    </w:p>
    <w:p w14:paraId="6B0E0C8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BERGEN, J. VAN. </w:t>
      </w:r>
      <w:r w:rsidRPr="00552D85">
        <w:rPr>
          <w:rFonts w:cs="Arial"/>
          <w:b/>
          <w:bCs/>
          <w:noProof/>
          <w:szCs w:val="24"/>
          <w:lang w:val="en-US"/>
        </w:rPr>
        <w:t>Velocity or FreeMarker? Two open source Java-based template engines compared</w:t>
      </w:r>
      <w:r w:rsidRPr="00552D85">
        <w:rPr>
          <w:rFonts w:cs="Arial"/>
          <w:noProof/>
          <w:szCs w:val="24"/>
          <w:lang w:val="en-US"/>
        </w:rPr>
        <w:t xml:space="preserve">. </w:t>
      </w:r>
      <w:r w:rsidRPr="007A441E">
        <w:rPr>
          <w:rFonts w:cs="Arial"/>
          <w:noProof/>
          <w:szCs w:val="24"/>
        </w:rPr>
        <w:t xml:space="preserve">Disponível em: &lt;https://www.javaworld.com/article/2077797/open-source-tools/velocity-or-freemarker.html&gt;. Acesso em: 29 ago. 2018. </w:t>
      </w:r>
    </w:p>
    <w:p w14:paraId="150301D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EZERRA, E. </w:t>
      </w:r>
      <w:r w:rsidRPr="007A441E">
        <w:rPr>
          <w:rFonts w:cs="Arial"/>
          <w:b/>
          <w:bCs/>
          <w:noProof/>
          <w:szCs w:val="24"/>
        </w:rPr>
        <w:t>Princípios de Análise e Projeto de Sistemas com UML</w:t>
      </w:r>
      <w:r w:rsidRPr="007A441E">
        <w:rPr>
          <w:rFonts w:cs="Arial"/>
          <w:noProof/>
          <w:szCs w:val="24"/>
        </w:rPr>
        <w:t xml:space="preserve">. 3. ed. Rio de Janeiro: Elsevier, 2015. </w:t>
      </w:r>
    </w:p>
    <w:p w14:paraId="2F6A5F8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BOSTOCK, M. et al. </w:t>
      </w:r>
      <w:r w:rsidRPr="007A441E">
        <w:rPr>
          <w:rFonts w:cs="Arial"/>
          <w:b/>
          <w:bCs/>
          <w:noProof/>
          <w:szCs w:val="24"/>
        </w:rPr>
        <w:t>D3.js - Data Driven Documents</w:t>
      </w:r>
      <w:r w:rsidRPr="007A441E">
        <w:rPr>
          <w:rFonts w:cs="Arial"/>
          <w:noProof/>
          <w:szCs w:val="24"/>
        </w:rPr>
        <w:t xml:space="preserve">. Disponível em: &lt;https://d3js.org/&gt;. Acesso em: 10 nov. 2018. </w:t>
      </w:r>
    </w:p>
    <w:p w14:paraId="1EDEE63B" w14:textId="77777777" w:rsidR="00AA4F2D" w:rsidRDefault="00AA4F2D" w:rsidP="00972D4A">
      <w:pPr>
        <w:widowControl w:val="0"/>
        <w:autoSpaceDE w:val="0"/>
        <w:autoSpaceDN w:val="0"/>
        <w:adjustRightInd w:val="0"/>
        <w:spacing w:before="240" w:line="240" w:lineRule="auto"/>
        <w:jc w:val="left"/>
        <w:rPr>
          <w:rFonts w:cs="Arial"/>
          <w:noProof/>
          <w:szCs w:val="24"/>
        </w:rPr>
      </w:pPr>
    </w:p>
    <w:p w14:paraId="68331D67"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lastRenderedPageBreak/>
        <w:t xml:space="preserve">CENIPA. </w:t>
      </w:r>
      <w:r w:rsidRPr="007A441E">
        <w:rPr>
          <w:rFonts w:cs="Arial"/>
          <w:b/>
          <w:bCs/>
          <w:noProof/>
          <w:szCs w:val="24"/>
        </w:rPr>
        <w:t>CENIPA - Ocorrências Aeronáuticas na Aviação Civil Brasileira</w:t>
      </w:r>
      <w:r w:rsidRPr="007A441E">
        <w:rPr>
          <w:rFonts w:cs="Arial"/>
          <w:noProof/>
          <w:szCs w:val="24"/>
        </w:rPr>
        <w:t xml:space="preserve">. Disponível em: &lt;http://sistema.cenipa.aer.mil.br/cenipa/media/opendata/anv.csv&gt;. Acesso em: 19 jan. 2020. </w:t>
      </w:r>
    </w:p>
    <w:p w14:paraId="0BFBEC8F"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OSTA, H. M. K. et al. Grandes Massas de Dados na Nuvem: Desafios e Tecnicas para Inovação. </w:t>
      </w:r>
      <w:r w:rsidRPr="007A441E">
        <w:rPr>
          <w:rFonts w:cs="Arial"/>
          <w:b/>
          <w:bCs/>
          <w:noProof/>
          <w:szCs w:val="24"/>
        </w:rPr>
        <w:t>Sbrc 2012</w:t>
      </w:r>
      <w:r w:rsidRPr="007A441E">
        <w:rPr>
          <w:rFonts w:cs="Arial"/>
          <w:noProof/>
          <w:szCs w:val="24"/>
        </w:rPr>
        <w:t xml:space="preserve">, n. Ouro Preto, MG, Brasil, 2012. </w:t>
      </w:r>
    </w:p>
    <w:p w14:paraId="5AAEF24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OSSFILTER ORGANIZATION. </w:t>
      </w:r>
      <w:r w:rsidRPr="007A441E">
        <w:rPr>
          <w:rFonts w:cs="Arial"/>
          <w:b/>
          <w:bCs/>
          <w:noProof/>
          <w:szCs w:val="24"/>
        </w:rPr>
        <w:t>Crossfilter js library</w:t>
      </w:r>
      <w:r w:rsidRPr="007A441E">
        <w:rPr>
          <w:rFonts w:cs="Arial"/>
          <w:noProof/>
          <w:szCs w:val="24"/>
        </w:rPr>
        <w:t xml:space="preserve">. Disponível em: &lt;https://github.com/crossfilter/crossfilter&gt;. Acesso em: 2 nov. 2019. </w:t>
      </w:r>
    </w:p>
    <w:p w14:paraId="04908C5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CRUZ, S. A. B.; MOURA, M. F. </w:t>
      </w:r>
      <w:r w:rsidRPr="007A441E">
        <w:rPr>
          <w:rFonts w:cs="Arial"/>
          <w:b/>
          <w:bCs/>
          <w:noProof/>
          <w:szCs w:val="24"/>
        </w:rPr>
        <w:t>Formatação de Dados Usando a Ferramenta Velocity</w:t>
      </w:r>
      <w:r w:rsidRPr="007A441E">
        <w:rPr>
          <w:rFonts w:cs="Arial"/>
          <w:noProof/>
          <w:szCs w:val="24"/>
        </w:rPr>
        <w:t xml:space="preserve">Campinas, 2002. </w:t>
      </w:r>
    </w:p>
    <w:p w14:paraId="3863DE10"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JETBRAINS. </w:t>
      </w:r>
      <w:r w:rsidRPr="007A441E">
        <w:rPr>
          <w:rFonts w:cs="Arial"/>
          <w:b/>
          <w:bCs/>
          <w:noProof/>
          <w:szCs w:val="24"/>
        </w:rPr>
        <w:t>IntelliJ IDEA</w:t>
      </w:r>
      <w:r w:rsidRPr="007A441E">
        <w:rPr>
          <w:rFonts w:cs="Arial"/>
          <w:noProof/>
          <w:szCs w:val="24"/>
        </w:rPr>
        <w:t xml:space="preserve">. Disponível em: &lt;https://www.jetbrains.com/idea/&gt;. Acesso em: 12 jan. 2020. </w:t>
      </w:r>
    </w:p>
    <w:p w14:paraId="6A4ACF1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KRUEGER, C. W. Software reuse. </w:t>
      </w:r>
      <w:r w:rsidRPr="007A441E">
        <w:rPr>
          <w:rFonts w:cs="Arial"/>
          <w:b/>
          <w:bCs/>
          <w:noProof/>
          <w:szCs w:val="24"/>
        </w:rPr>
        <w:t>ACM Computing Surveys</w:t>
      </w:r>
      <w:r w:rsidRPr="007A441E">
        <w:rPr>
          <w:rFonts w:cs="Arial"/>
          <w:noProof/>
          <w:szCs w:val="24"/>
        </w:rPr>
        <w:t xml:space="preserve">, v. 24, n. 2, p. 131–183, 1992. </w:t>
      </w:r>
    </w:p>
    <w:p w14:paraId="52F7D04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CRÉDIO, D. Uma Abordagem Orientada a Modelos para Reutilização de Software. p. 277, 2009. </w:t>
      </w:r>
    </w:p>
    <w:p w14:paraId="07FDA6E9"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LUIZ, A. </w:t>
      </w:r>
      <w:r w:rsidRPr="007A441E">
        <w:rPr>
          <w:rFonts w:cs="Arial"/>
          <w:b/>
          <w:bCs/>
          <w:noProof/>
          <w:szCs w:val="24"/>
        </w:rPr>
        <w:t>Visualização dos dados estatísticos da UERJ : proposta de dashboards baseados no trabalho de Jacques Bertin</w:t>
      </w:r>
      <w:r w:rsidRPr="007A441E">
        <w:rPr>
          <w:rFonts w:cs="Arial"/>
          <w:noProof/>
          <w:szCs w:val="24"/>
        </w:rPr>
        <w:t>. [s.l.] UERJ, 2013.</w:t>
      </w:r>
    </w:p>
    <w:p w14:paraId="28F8E2D5"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Velocity</w:t>
      </w:r>
      <w:r w:rsidRPr="007A441E">
        <w:rPr>
          <w:rFonts w:cs="Arial"/>
          <w:noProof/>
          <w:szCs w:val="24"/>
        </w:rPr>
        <w:t xml:space="preserve">. Disponível em: &lt;https://mvnrepository.com/artifact/org.apache.velocity/velocity&gt;. Acesso em: 10 fev. 2019a. </w:t>
      </w:r>
    </w:p>
    <w:p w14:paraId="6F22C2F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AVENREPOSITORY. </w:t>
      </w:r>
      <w:r w:rsidRPr="007A441E">
        <w:rPr>
          <w:rFonts w:cs="Arial"/>
          <w:b/>
          <w:bCs/>
          <w:noProof/>
          <w:szCs w:val="24"/>
        </w:rPr>
        <w:t>Mavenrepository Apache Freemarker</w:t>
      </w:r>
      <w:r w:rsidRPr="007A441E">
        <w:rPr>
          <w:rFonts w:cs="Arial"/>
          <w:noProof/>
          <w:szCs w:val="24"/>
        </w:rPr>
        <w:t xml:space="preserve">. Disponível em: &lt;https://mvnrepository.com/artifact/org.freemarker/freemarker&gt;. Acesso em: 10 jan. 2019b. </w:t>
      </w:r>
    </w:p>
    <w:p w14:paraId="239E89C6"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ICROSOFT. </w:t>
      </w:r>
      <w:r w:rsidRPr="007A441E">
        <w:rPr>
          <w:rFonts w:cs="Arial"/>
          <w:b/>
          <w:bCs/>
          <w:noProof/>
          <w:szCs w:val="24"/>
        </w:rPr>
        <w:t>O que é o PowerBI desktop</w:t>
      </w:r>
      <w:r w:rsidRPr="007A441E">
        <w:rPr>
          <w:rFonts w:cs="Arial"/>
          <w:noProof/>
          <w:szCs w:val="24"/>
        </w:rPr>
        <w:t xml:space="preserve">. Disponível em: &lt;https://docs.microsoft.com/pt-br/power-bi/desktop-what-is-desktop&gt;. Acesso em: 12 out. 2019. </w:t>
      </w:r>
    </w:p>
    <w:p w14:paraId="1418372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MOURA, M. F. et al. </w:t>
      </w:r>
      <w:r w:rsidRPr="007A441E">
        <w:rPr>
          <w:rFonts w:cs="Arial"/>
          <w:b/>
          <w:bCs/>
          <w:noProof/>
          <w:szCs w:val="24"/>
        </w:rPr>
        <w:t>Comunicado Técnico Uma Análise Comparativa das Soluções Tecnológicas Utilizadas nas Apresentações de Dados da Agência de Informação Embrapa</w:t>
      </w:r>
      <w:r w:rsidRPr="007A441E">
        <w:rPr>
          <w:rFonts w:cs="Arial"/>
          <w:noProof/>
          <w:szCs w:val="24"/>
        </w:rPr>
        <w:t>. [s.l.] Embrapa, 2004.</w:t>
      </w:r>
    </w:p>
    <w:p w14:paraId="00081B20"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7A441E">
        <w:rPr>
          <w:rFonts w:cs="Arial"/>
          <w:noProof/>
          <w:szCs w:val="24"/>
        </w:rPr>
        <w:t xml:space="preserve">ORACLE. </w:t>
      </w:r>
      <w:r w:rsidRPr="007A441E">
        <w:rPr>
          <w:rFonts w:cs="Arial"/>
          <w:b/>
          <w:bCs/>
          <w:noProof/>
          <w:szCs w:val="24"/>
        </w:rPr>
        <w:t>Oracle - JavaFX Overview(Release 8)</w:t>
      </w:r>
      <w:r w:rsidRPr="007A441E">
        <w:rPr>
          <w:rFonts w:cs="Arial"/>
          <w:noProof/>
          <w:szCs w:val="24"/>
        </w:rPr>
        <w:t xml:space="preserve">. Disponível em: &lt;https://docs.oracle.com/javase/8/javafx/get-started-tutorial/jfx-overview.htm&gt;. </w:t>
      </w:r>
      <w:r w:rsidRPr="00552D85">
        <w:rPr>
          <w:rFonts w:cs="Arial"/>
          <w:noProof/>
          <w:szCs w:val="24"/>
          <w:lang w:val="en-US"/>
        </w:rPr>
        <w:t xml:space="preserve">Acesso em: 2 dez. 2019. </w:t>
      </w:r>
    </w:p>
    <w:p w14:paraId="5205533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POTENCIER, F. </w:t>
      </w:r>
      <w:r w:rsidRPr="00552D85">
        <w:rPr>
          <w:rFonts w:cs="Arial"/>
          <w:b/>
          <w:bCs/>
          <w:noProof/>
          <w:szCs w:val="24"/>
          <w:lang w:val="en-US"/>
        </w:rPr>
        <w:t>The flexible, fast, and secure template engine for PHP</w:t>
      </w:r>
      <w:r w:rsidRPr="00552D85">
        <w:rPr>
          <w:rFonts w:cs="Arial"/>
          <w:noProof/>
          <w:szCs w:val="24"/>
          <w:lang w:val="en-US"/>
        </w:rPr>
        <w:t xml:space="preserve">. </w:t>
      </w:r>
      <w:r w:rsidRPr="007A441E">
        <w:rPr>
          <w:rFonts w:cs="Arial"/>
          <w:noProof/>
          <w:szCs w:val="24"/>
        </w:rPr>
        <w:t xml:space="preserve">Disponível em: &lt;https://twig.symfony.com/&gt;. Acesso em: 10 jan. 2020. </w:t>
      </w:r>
    </w:p>
    <w:p w14:paraId="3155845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QLIK. </w:t>
      </w:r>
      <w:r w:rsidRPr="007A441E">
        <w:rPr>
          <w:rFonts w:cs="Arial"/>
          <w:b/>
          <w:bCs/>
          <w:noProof/>
          <w:szCs w:val="24"/>
        </w:rPr>
        <w:t>Qlik Sense - Plataforma de análise de dados</w:t>
      </w:r>
      <w:r w:rsidRPr="007A441E">
        <w:rPr>
          <w:rFonts w:cs="Arial"/>
          <w:noProof/>
          <w:szCs w:val="24"/>
        </w:rPr>
        <w:t xml:space="preserve">. Disponível em: &lt;https://www.qlik.com/pt-br/products/qlik-sense&gt;. Acesso em: 10 jan. 2020. </w:t>
      </w:r>
    </w:p>
    <w:p w14:paraId="38C23F7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RAUDJÄRV, R. </w:t>
      </w:r>
      <w:r w:rsidRPr="007A441E">
        <w:rPr>
          <w:rFonts w:cs="Arial"/>
          <w:b/>
          <w:bCs/>
          <w:noProof/>
          <w:szCs w:val="24"/>
        </w:rPr>
        <w:t>ZT-ZIP</w:t>
      </w:r>
      <w:r w:rsidRPr="007A441E">
        <w:rPr>
          <w:rFonts w:cs="Arial"/>
          <w:noProof/>
          <w:szCs w:val="24"/>
        </w:rPr>
        <w:t xml:space="preserve">. Disponível em: &lt;https://github.com/zeroturnaround/zt-zip&gt;. </w:t>
      </w:r>
      <w:r w:rsidRPr="007A441E">
        <w:rPr>
          <w:rFonts w:cs="Arial"/>
          <w:noProof/>
          <w:szCs w:val="24"/>
        </w:rPr>
        <w:lastRenderedPageBreak/>
        <w:t xml:space="preserve">Acesso em: 10 nov. 2019. </w:t>
      </w:r>
    </w:p>
    <w:p w14:paraId="0F0A885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HIMABUKURO JUNIOR, E. K. </w:t>
      </w:r>
      <w:r w:rsidRPr="007A441E">
        <w:rPr>
          <w:rFonts w:cs="Arial"/>
          <w:b/>
          <w:bCs/>
          <w:noProof/>
          <w:szCs w:val="24"/>
        </w:rPr>
        <w:t>Um Gerador de aplicações configurável</w:t>
      </w:r>
      <w:r w:rsidRPr="007A441E">
        <w:rPr>
          <w:rFonts w:cs="Arial"/>
          <w:noProof/>
          <w:szCs w:val="24"/>
        </w:rPr>
        <w:t>. [s.l.] USP, 2006.</w:t>
      </w:r>
    </w:p>
    <w:p w14:paraId="221E051E"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ATIVA. </w:t>
      </w:r>
      <w:r w:rsidRPr="007A441E">
        <w:rPr>
          <w:rFonts w:cs="Arial"/>
          <w:b/>
          <w:bCs/>
          <w:noProof/>
          <w:szCs w:val="24"/>
        </w:rPr>
        <w:t>Tableau Desktop</w:t>
      </w:r>
      <w:r w:rsidRPr="007A441E">
        <w:rPr>
          <w:rFonts w:cs="Arial"/>
          <w:noProof/>
          <w:szCs w:val="24"/>
        </w:rPr>
        <w:t xml:space="preserve">. Disponível em: &lt;http://www.somativa.com.br/tableau-desktop&gt;. Acesso em: 12 out. 2019. </w:t>
      </w:r>
    </w:p>
    <w:p w14:paraId="74B7259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SOMMERVILLE, I. </w:t>
      </w:r>
      <w:r w:rsidRPr="007A441E">
        <w:rPr>
          <w:rFonts w:cs="Arial"/>
          <w:b/>
          <w:bCs/>
          <w:noProof/>
          <w:szCs w:val="24"/>
        </w:rPr>
        <w:t>Engenharia de Software</w:t>
      </w:r>
      <w:r w:rsidRPr="007A441E">
        <w:rPr>
          <w:rFonts w:cs="Arial"/>
          <w:noProof/>
          <w:szCs w:val="24"/>
        </w:rPr>
        <w:t xml:space="preserve">. 3. ed. Sao Paulo: Pearson, 2013. </w:t>
      </w:r>
    </w:p>
    <w:p w14:paraId="312AF072" w14:textId="77777777" w:rsidR="007A441E" w:rsidRPr="00552D85" w:rsidRDefault="007A441E" w:rsidP="00972D4A">
      <w:pPr>
        <w:widowControl w:val="0"/>
        <w:autoSpaceDE w:val="0"/>
        <w:autoSpaceDN w:val="0"/>
        <w:adjustRightInd w:val="0"/>
        <w:spacing w:before="240" w:line="240" w:lineRule="auto"/>
        <w:jc w:val="left"/>
        <w:rPr>
          <w:rFonts w:cs="Arial"/>
          <w:noProof/>
          <w:szCs w:val="24"/>
          <w:lang w:val="en-US"/>
        </w:rPr>
      </w:pPr>
      <w:r w:rsidRPr="00552D85">
        <w:rPr>
          <w:rFonts w:cs="Arial"/>
          <w:noProof/>
          <w:szCs w:val="24"/>
          <w:lang w:val="en-US"/>
        </w:rPr>
        <w:t xml:space="preserve">SYRIANI, E.; LUHUNU, L.; SAHRAOUI, H. Systematic mapping study of template-based code generation. </w:t>
      </w:r>
      <w:r w:rsidRPr="00552D85">
        <w:rPr>
          <w:rFonts w:cs="Arial"/>
          <w:b/>
          <w:bCs/>
          <w:noProof/>
          <w:szCs w:val="24"/>
          <w:lang w:val="en-US"/>
        </w:rPr>
        <w:t>Computer Languages, Systems and Structures</w:t>
      </w:r>
      <w:r w:rsidRPr="00552D85">
        <w:rPr>
          <w:rFonts w:cs="Arial"/>
          <w:noProof/>
          <w:szCs w:val="24"/>
          <w:lang w:val="en-US"/>
        </w:rPr>
        <w:t xml:space="preserve">, v. 52, p. 43–62, 2018. </w:t>
      </w:r>
    </w:p>
    <w:p w14:paraId="57571B5B"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552D85">
        <w:rPr>
          <w:rFonts w:cs="Arial"/>
          <w:noProof/>
          <w:szCs w:val="24"/>
          <w:lang w:val="en-US"/>
        </w:rPr>
        <w:t xml:space="preserve">TABLEAU. </w:t>
      </w:r>
      <w:r w:rsidRPr="00552D85">
        <w:rPr>
          <w:rFonts w:cs="Arial"/>
          <w:b/>
          <w:bCs/>
          <w:noProof/>
          <w:szCs w:val="24"/>
          <w:lang w:val="en-US"/>
        </w:rPr>
        <w:t>Tableau Desktop</w:t>
      </w:r>
      <w:r w:rsidRPr="00552D85">
        <w:rPr>
          <w:rFonts w:cs="Arial"/>
          <w:noProof/>
          <w:szCs w:val="24"/>
          <w:lang w:val="en-US"/>
        </w:rPr>
        <w:t xml:space="preserve">. </w:t>
      </w:r>
      <w:r w:rsidRPr="007A441E">
        <w:rPr>
          <w:rFonts w:cs="Arial"/>
          <w:noProof/>
          <w:szCs w:val="24"/>
        </w:rPr>
        <w:t xml:space="preserve">Disponível em: &lt;https://www.tableau.com/pt-br/products/desktop&gt;. Acesso em: 12 dez. 2019. </w:t>
      </w:r>
    </w:p>
    <w:p w14:paraId="43C15903"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EAM DC.JS. </w:t>
      </w:r>
      <w:r w:rsidRPr="007A441E">
        <w:rPr>
          <w:rFonts w:cs="Arial"/>
          <w:b/>
          <w:bCs/>
          <w:noProof/>
          <w:szCs w:val="24"/>
        </w:rPr>
        <w:t>dc.js - Dimensional Charting Javascript Library</w:t>
      </w:r>
      <w:r w:rsidRPr="007A441E">
        <w:rPr>
          <w:rFonts w:cs="Arial"/>
          <w:noProof/>
          <w:szCs w:val="24"/>
        </w:rPr>
        <w:t xml:space="preserve">. Disponível em: &lt;https://dc-js.github.io/dc.js/&gt;. Acesso em: 10 nov. 2019. </w:t>
      </w:r>
    </w:p>
    <w:p w14:paraId="6B809198"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TUTORIALSPOINT. </w:t>
      </w:r>
      <w:r w:rsidRPr="007A441E">
        <w:rPr>
          <w:rFonts w:cs="Arial"/>
          <w:b/>
          <w:bCs/>
          <w:noProof/>
          <w:szCs w:val="24"/>
        </w:rPr>
        <w:t>Tutorialspoint - DC.js tutorials</w:t>
      </w:r>
      <w:r w:rsidRPr="007A441E">
        <w:rPr>
          <w:rFonts w:cs="Arial"/>
          <w:noProof/>
          <w:szCs w:val="24"/>
        </w:rPr>
        <w:t xml:space="preserve">. Disponível em: &lt;https://www.tutorialspoint.com/dcjs/&gt;. Acesso em: 11 nov. 2018. </w:t>
      </w:r>
    </w:p>
    <w:p w14:paraId="3E5E555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FreeMarker</w:t>
      </w:r>
      <w:r w:rsidRPr="007A441E">
        <w:rPr>
          <w:rFonts w:cs="Arial"/>
          <w:noProof/>
          <w:szCs w:val="24"/>
        </w:rPr>
        <w:t xml:space="preserve">. Disponível em: &lt;https://en.wikipedia.org/wiki/Apache_FreeMarker&gt;. Acesso em: 25 nov. 2018. </w:t>
      </w:r>
    </w:p>
    <w:p w14:paraId="43FC3A94"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Velocity</w:t>
      </w:r>
      <w:r w:rsidRPr="007A441E">
        <w:rPr>
          <w:rFonts w:cs="Arial"/>
          <w:noProof/>
          <w:szCs w:val="24"/>
        </w:rPr>
        <w:t xml:space="preserve">. Disponível em: &lt;https://en.wikipedia.org/wiki/Apache_Velocity&gt;. Acesso em: 10 fev. 2019a. </w:t>
      </w:r>
    </w:p>
    <w:p w14:paraId="3E60090C"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Apache Maven</w:t>
      </w:r>
      <w:r w:rsidRPr="007A441E">
        <w:rPr>
          <w:rFonts w:cs="Arial"/>
          <w:noProof/>
          <w:szCs w:val="24"/>
        </w:rPr>
        <w:t xml:space="preserve">. Disponível em: &lt;https://pt.wikipedia.org/wiki/Apache_Maven&gt;. Acesso em: 22 ago. 2019b. </w:t>
      </w:r>
    </w:p>
    <w:p w14:paraId="0547DD9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vaFX</w:t>
      </w:r>
      <w:r w:rsidRPr="007A441E">
        <w:rPr>
          <w:rFonts w:cs="Arial"/>
          <w:noProof/>
          <w:szCs w:val="24"/>
        </w:rPr>
        <w:t xml:space="preserve">. Disponível em: &lt;https://en.wikipedia.org/wiki/JavaFX&gt;. Acesso em: 11 nov. 2019c. </w:t>
      </w:r>
    </w:p>
    <w:p w14:paraId="310BACBD"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MVC</w:t>
      </w:r>
      <w:r w:rsidRPr="007A441E">
        <w:rPr>
          <w:rFonts w:cs="Arial"/>
          <w:noProof/>
          <w:szCs w:val="24"/>
        </w:rPr>
        <w:t xml:space="preserve">. Disponível em: &lt;https://pt.wikipedia.org/wiki/MVC&gt;. Acesso em: 11 dez. 2019d. </w:t>
      </w:r>
    </w:p>
    <w:p w14:paraId="27EE96D1"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JAR (file format)</w:t>
      </w:r>
      <w:r w:rsidRPr="007A441E">
        <w:rPr>
          <w:rFonts w:cs="Arial"/>
          <w:noProof/>
          <w:szCs w:val="24"/>
        </w:rPr>
        <w:t xml:space="preserve">. Disponível em: &lt;https://en.wikipedia.org/wiki/JAR_(file_format)&gt;. Acesso em: 10 jan. 2020e. </w:t>
      </w:r>
    </w:p>
    <w:p w14:paraId="071CA6B2" w14:textId="77777777" w:rsidR="007A441E" w:rsidRPr="007A441E" w:rsidRDefault="007A441E" w:rsidP="00972D4A">
      <w:pPr>
        <w:widowControl w:val="0"/>
        <w:autoSpaceDE w:val="0"/>
        <w:autoSpaceDN w:val="0"/>
        <w:adjustRightInd w:val="0"/>
        <w:spacing w:before="240" w:line="240" w:lineRule="auto"/>
        <w:jc w:val="left"/>
        <w:rPr>
          <w:rFonts w:cs="Arial"/>
          <w:noProof/>
          <w:szCs w:val="24"/>
        </w:rPr>
      </w:pPr>
      <w:r w:rsidRPr="007A441E">
        <w:rPr>
          <w:rFonts w:cs="Arial"/>
          <w:noProof/>
          <w:szCs w:val="24"/>
        </w:rPr>
        <w:t xml:space="preserve">WIKIPEDIA.ORG. </w:t>
      </w:r>
      <w:r w:rsidRPr="007A441E">
        <w:rPr>
          <w:rFonts w:cs="Arial"/>
          <w:b/>
          <w:bCs/>
          <w:noProof/>
          <w:szCs w:val="24"/>
        </w:rPr>
        <w:t>Template Processor</w:t>
      </w:r>
      <w:r w:rsidRPr="007A441E">
        <w:rPr>
          <w:rFonts w:cs="Arial"/>
          <w:noProof/>
          <w:szCs w:val="24"/>
        </w:rPr>
        <w:t xml:space="preserve">. Disponível em: &lt;https://en.wikipedia.org/wiki/Template_processor&gt;. Acesso em: 6 fev. 2020. </w:t>
      </w:r>
    </w:p>
    <w:p w14:paraId="7133BB2D" w14:textId="77777777" w:rsidR="007A441E" w:rsidRPr="007A441E" w:rsidRDefault="007A441E" w:rsidP="00972D4A">
      <w:pPr>
        <w:widowControl w:val="0"/>
        <w:autoSpaceDE w:val="0"/>
        <w:autoSpaceDN w:val="0"/>
        <w:adjustRightInd w:val="0"/>
        <w:spacing w:before="240" w:line="240" w:lineRule="auto"/>
        <w:jc w:val="left"/>
        <w:rPr>
          <w:rFonts w:cs="Arial"/>
          <w:noProof/>
        </w:rPr>
      </w:pPr>
      <w:r w:rsidRPr="007A441E">
        <w:rPr>
          <w:rFonts w:cs="Arial"/>
          <w:noProof/>
          <w:szCs w:val="24"/>
        </w:rPr>
        <w:t xml:space="preserve">XNAT.ORG. </w:t>
      </w:r>
      <w:r w:rsidRPr="007A441E">
        <w:rPr>
          <w:rFonts w:cs="Arial"/>
          <w:b/>
          <w:bCs/>
          <w:noProof/>
          <w:szCs w:val="24"/>
        </w:rPr>
        <w:t>Apache Velocity Cheatsheet</w:t>
      </w:r>
      <w:r w:rsidRPr="007A441E">
        <w:rPr>
          <w:rFonts w:cs="Arial"/>
          <w:noProof/>
          <w:szCs w:val="24"/>
        </w:rPr>
        <w:t xml:space="preserve">. Disponível em: &lt;https://wiki.xnat.org/docs16/4-developer-documentation/xnat-codex/velocity-cheat-sheet&gt;. Acesso em: 7 ago. 2019. </w:t>
      </w:r>
    </w:p>
    <w:p w14:paraId="68A0963F" w14:textId="77777777" w:rsidR="00C86B19" w:rsidRPr="00BD7C53" w:rsidRDefault="00F4107C" w:rsidP="00972D4A">
      <w:pPr>
        <w:widowControl w:val="0"/>
        <w:autoSpaceDE w:val="0"/>
        <w:autoSpaceDN w:val="0"/>
        <w:adjustRightInd w:val="0"/>
        <w:spacing w:before="240" w:line="240" w:lineRule="auto"/>
        <w:jc w:val="left"/>
      </w:pPr>
      <w:r>
        <w:fldChar w:fldCharType="end"/>
      </w:r>
    </w:p>
    <w:sectPr w:rsidR="00C86B19" w:rsidRPr="00BD7C53" w:rsidSect="00775AB2">
      <w:headerReference w:type="default" r:id="rId66"/>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14:paraId="2BF2BC2C" w14:textId="77777777" w:rsidR="004C19AA" w:rsidRDefault="004C19AA">
      <w:pPr>
        <w:pStyle w:val="Textodecomentrio"/>
      </w:pPr>
      <w:r>
        <w:rPr>
          <w:rStyle w:val="Refdecomentrio"/>
        </w:rPr>
        <w:annotationRef/>
      </w:r>
      <w:r>
        <w:t>Resolvi praticamente trocar todo o conteúdo. Sem rodeios.</w:t>
      </w:r>
    </w:p>
  </w:comment>
  <w:comment w:id="1" w:author="Glauber Matteis Gadelha" w:date="2020-03-19T22:18:00Z" w:initials="GMG">
    <w:p w14:paraId="1A29AADF" w14:textId="77777777" w:rsidR="004C19AA" w:rsidRDefault="004C19AA">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217" w:author="Claudio Martins" w:date="2020-05-01T10:18:00Z" w:initials="CM">
    <w:p w14:paraId="4B8CDA0B" w14:textId="77777777" w:rsidR="004C19AA" w:rsidRDefault="004C19AA">
      <w:pPr>
        <w:pStyle w:val="Textodecomentrio"/>
      </w:pPr>
      <w:r>
        <w:rPr>
          <w:rStyle w:val="Refdecomentrio"/>
        </w:rPr>
        <w:annotationRef/>
      </w:r>
    </w:p>
  </w:comment>
  <w:comment w:id="273" w:author="Glauber Matteis Gadelha" w:date="2020-03-22T16:01:00Z" w:initials="GMG">
    <w:p w14:paraId="7595B833" w14:textId="77777777" w:rsidR="004C19AA" w:rsidRDefault="004C19AA" w:rsidP="00986BFC">
      <w:pPr>
        <w:pStyle w:val="Textodecomentrio"/>
      </w:pPr>
      <w:r>
        <w:rPr>
          <w:rStyle w:val="Refdecomentrio"/>
        </w:rPr>
        <w:annotationRef/>
      </w:r>
      <w:r>
        <w:t>Não sei se devo incluir este comparativo aqui, nas considerações finais ou, se for o caso, em um capítulo específic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F2BC2C" w15:done="0"/>
  <w15:commentEx w15:paraId="1A29AADF" w15:done="0"/>
  <w15:commentEx w15:paraId="4B8CDA0B" w15:done="0"/>
  <w15:commentEx w15:paraId="7595B8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D6A588" w14:textId="77777777" w:rsidR="00ED3F3D" w:rsidRDefault="00ED3F3D" w:rsidP="00A253DA">
      <w:pPr>
        <w:spacing w:line="240" w:lineRule="auto"/>
      </w:pPr>
      <w:r>
        <w:separator/>
      </w:r>
    </w:p>
  </w:endnote>
  <w:endnote w:type="continuationSeparator" w:id="0">
    <w:p w14:paraId="70CA2CF8" w14:textId="77777777" w:rsidR="00ED3F3D" w:rsidRDefault="00ED3F3D"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altName w:val="Cambria Math"/>
    <w:charset w:val="00"/>
    <w:family w:val="modern"/>
    <w:pitch w:val="fixed"/>
    <w:sig w:usb0="00000001"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0D982C" w14:textId="77777777" w:rsidR="00ED3F3D" w:rsidRDefault="00ED3F3D" w:rsidP="00A253DA">
      <w:pPr>
        <w:spacing w:line="240" w:lineRule="auto"/>
      </w:pPr>
      <w:r>
        <w:separator/>
      </w:r>
    </w:p>
  </w:footnote>
  <w:footnote w:type="continuationSeparator" w:id="0">
    <w:p w14:paraId="33F254CF" w14:textId="77777777" w:rsidR="00ED3F3D" w:rsidRDefault="00ED3F3D" w:rsidP="00A253DA">
      <w:pPr>
        <w:spacing w:line="240" w:lineRule="auto"/>
      </w:pPr>
      <w:r>
        <w:continuationSeparator/>
      </w:r>
    </w:p>
  </w:footnote>
  <w:footnote w:id="1">
    <w:p w14:paraId="7C6AD6C5" w14:textId="77777777" w:rsidR="004C19AA" w:rsidRDefault="004C19AA">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29BE5022" w14:textId="77777777" w:rsidR="004C19AA" w:rsidRDefault="004C19AA">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0D0EE" w14:textId="77777777" w:rsidR="004C19AA" w:rsidRDefault="004C19AA">
    <w:pPr>
      <w:pStyle w:val="Cabealho"/>
      <w:jc w:val="right"/>
    </w:pPr>
  </w:p>
  <w:p w14:paraId="236C15BA" w14:textId="77777777" w:rsidR="004C19AA" w:rsidRDefault="004C19A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14:paraId="465A3241" w14:textId="77777777" w:rsidR="004C19AA" w:rsidRDefault="004C19AA">
        <w:pPr>
          <w:pStyle w:val="Cabealho"/>
          <w:jc w:val="right"/>
        </w:pPr>
        <w:r>
          <w:fldChar w:fldCharType="begin"/>
        </w:r>
        <w:r>
          <w:instrText>PAGE   \* MERGEFORMAT</w:instrText>
        </w:r>
        <w:r>
          <w:fldChar w:fldCharType="separate"/>
        </w:r>
        <w:r w:rsidR="00B52AA3">
          <w:rPr>
            <w:noProof/>
          </w:rPr>
          <w:t>71</w:t>
        </w:r>
        <w:r>
          <w:rPr>
            <w:noProof/>
          </w:rPr>
          <w:fldChar w:fldCharType="end"/>
        </w:r>
      </w:p>
    </w:sdtContent>
  </w:sdt>
  <w:p w14:paraId="0D46BCF6" w14:textId="77777777" w:rsidR="004C19AA" w:rsidRDefault="004C19A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B044B382"/>
    <w:lvl w:ilvl="0" w:tplc="2C94B346">
      <w:start w:val="1"/>
      <w:numFmt w:val="lowerLetter"/>
      <w:lvlText w:val="%1)"/>
      <w:lvlJc w:val="left"/>
      <w:pPr>
        <w:ind w:left="1065" w:hanging="360"/>
      </w:pPr>
      <w:rPr>
        <w:rFonts w:hint="default"/>
        <w:b/>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trackRevisions/>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463F"/>
    <w:rsid w:val="00035B0C"/>
    <w:rsid w:val="00037180"/>
    <w:rsid w:val="00040747"/>
    <w:rsid w:val="00041DBB"/>
    <w:rsid w:val="000423AD"/>
    <w:rsid w:val="00042402"/>
    <w:rsid w:val="00042B73"/>
    <w:rsid w:val="000438C3"/>
    <w:rsid w:val="00044110"/>
    <w:rsid w:val="0004492C"/>
    <w:rsid w:val="0004541E"/>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2AB2"/>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16D8"/>
    <w:rsid w:val="000926E5"/>
    <w:rsid w:val="00093173"/>
    <w:rsid w:val="0009356F"/>
    <w:rsid w:val="000951A4"/>
    <w:rsid w:val="0009699C"/>
    <w:rsid w:val="000A0CE5"/>
    <w:rsid w:val="000A5C97"/>
    <w:rsid w:val="000A639D"/>
    <w:rsid w:val="000A776A"/>
    <w:rsid w:val="000B2804"/>
    <w:rsid w:val="000B2D2E"/>
    <w:rsid w:val="000B3572"/>
    <w:rsid w:val="000B46C0"/>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19EE"/>
    <w:rsid w:val="001021AB"/>
    <w:rsid w:val="00102AB7"/>
    <w:rsid w:val="001035E6"/>
    <w:rsid w:val="00103B4F"/>
    <w:rsid w:val="00104340"/>
    <w:rsid w:val="00105E2E"/>
    <w:rsid w:val="00107FEB"/>
    <w:rsid w:val="00113432"/>
    <w:rsid w:val="0011435F"/>
    <w:rsid w:val="00115784"/>
    <w:rsid w:val="00115C4E"/>
    <w:rsid w:val="00116872"/>
    <w:rsid w:val="00123243"/>
    <w:rsid w:val="00123CCD"/>
    <w:rsid w:val="001245B5"/>
    <w:rsid w:val="0012507C"/>
    <w:rsid w:val="00125AEF"/>
    <w:rsid w:val="0013018F"/>
    <w:rsid w:val="00131502"/>
    <w:rsid w:val="00131BB6"/>
    <w:rsid w:val="00131F9E"/>
    <w:rsid w:val="001325FD"/>
    <w:rsid w:val="00132A2D"/>
    <w:rsid w:val="00132DF8"/>
    <w:rsid w:val="00133D24"/>
    <w:rsid w:val="001375B7"/>
    <w:rsid w:val="00141108"/>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1DE4"/>
    <w:rsid w:val="00172A38"/>
    <w:rsid w:val="0017439B"/>
    <w:rsid w:val="00175275"/>
    <w:rsid w:val="00175970"/>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DC8"/>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B7CB4"/>
    <w:rsid w:val="001C071A"/>
    <w:rsid w:val="001C2268"/>
    <w:rsid w:val="001C22C0"/>
    <w:rsid w:val="001C22CE"/>
    <w:rsid w:val="001C2839"/>
    <w:rsid w:val="001C28F6"/>
    <w:rsid w:val="001C3318"/>
    <w:rsid w:val="001C4719"/>
    <w:rsid w:val="001D19D8"/>
    <w:rsid w:val="001D29A9"/>
    <w:rsid w:val="001D43FA"/>
    <w:rsid w:val="001D5F3C"/>
    <w:rsid w:val="001D683E"/>
    <w:rsid w:val="001D6FED"/>
    <w:rsid w:val="001D7A2E"/>
    <w:rsid w:val="001D7FEB"/>
    <w:rsid w:val="001E1E01"/>
    <w:rsid w:val="001E2AB8"/>
    <w:rsid w:val="001E3187"/>
    <w:rsid w:val="001E67D4"/>
    <w:rsid w:val="001F01BC"/>
    <w:rsid w:val="001F3560"/>
    <w:rsid w:val="001F445A"/>
    <w:rsid w:val="00200E2B"/>
    <w:rsid w:val="00201F4C"/>
    <w:rsid w:val="0020296D"/>
    <w:rsid w:val="00203614"/>
    <w:rsid w:val="00205E5F"/>
    <w:rsid w:val="00206BC6"/>
    <w:rsid w:val="00207EEC"/>
    <w:rsid w:val="00210984"/>
    <w:rsid w:val="00211014"/>
    <w:rsid w:val="00211BA6"/>
    <w:rsid w:val="0021217B"/>
    <w:rsid w:val="00215658"/>
    <w:rsid w:val="002169AF"/>
    <w:rsid w:val="00223BBB"/>
    <w:rsid w:val="00223F0C"/>
    <w:rsid w:val="00224DAB"/>
    <w:rsid w:val="00225177"/>
    <w:rsid w:val="00226AAE"/>
    <w:rsid w:val="0023139A"/>
    <w:rsid w:val="00231E88"/>
    <w:rsid w:val="00234AA4"/>
    <w:rsid w:val="00235674"/>
    <w:rsid w:val="002374D3"/>
    <w:rsid w:val="002374DB"/>
    <w:rsid w:val="00240C55"/>
    <w:rsid w:val="002417AC"/>
    <w:rsid w:val="0024250C"/>
    <w:rsid w:val="00242CEC"/>
    <w:rsid w:val="00242DDA"/>
    <w:rsid w:val="0024355C"/>
    <w:rsid w:val="002436C0"/>
    <w:rsid w:val="00243885"/>
    <w:rsid w:val="002464D4"/>
    <w:rsid w:val="00246861"/>
    <w:rsid w:val="002478DD"/>
    <w:rsid w:val="002509C7"/>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42D"/>
    <w:rsid w:val="00266BE8"/>
    <w:rsid w:val="002678B9"/>
    <w:rsid w:val="00272C91"/>
    <w:rsid w:val="00272CA1"/>
    <w:rsid w:val="00273DE0"/>
    <w:rsid w:val="0027555A"/>
    <w:rsid w:val="00275A0B"/>
    <w:rsid w:val="002760FC"/>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1AB4"/>
    <w:rsid w:val="0029243E"/>
    <w:rsid w:val="0029315C"/>
    <w:rsid w:val="00295F98"/>
    <w:rsid w:val="002A1027"/>
    <w:rsid w:val="002A1D75"/>
    <w:rsid w:val="002A7825"/>
    <w:rsid w:val="002B097B"/>
    <w:rsid w:val="002B2829"/>
    <w:rsid w:val="002B3B34"/>
    <w:rsid w:val="002B40DC"/>
    <w:rsid w:val="002B7DBB"/>
    <w:rsid w:val="002C19E0"/>
    <w:rsid w:val="002C265F"/>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2FCB"/>
    <w:rsid w:val="00304147"/>
    <w:rsid w:val="003045C0"/>
    <w:rsid w:val="00304AB2"/>
    <w:rsid w:val="003057AE"/>
    <w:rsid w:val="00305883"/>
    <w:rsid w:val="00305A29"/>
    <w:rsid w:val="003075EC"/>
    <w:rsid w:val="00310E7A"/>
    <w:rsid w:val="00311A62"/>
    <w:rsid w:val="00312000"/>
    <w:rsid w:val="00312546"/>
    <w:rsid w:val="003134C9"/>
    <w:rsid w:val="00313500"/>
    <w:rsid w:val="00313606"/>
    <w:rsid w:val="00313A1D"/>
    <w:rsid w:val="00313CFD"/>
    <w:rsid w:val="00315C8F"/>
    <w:rsid w:val="00316602"/>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2C7"/>
    <w:rsid w:val="00355D13"/>
    <w:rsid w:val="00355D8E"/>
    <w:rsid w:val="00355E5E"/>
    <w:rsid w:val="0036198F"/>
    <w:rsid w:val="003620C0"/>
    <w:rsid w:val="0036224B"/>
    <w:rsid w:val="0036345C"/>
    <w:rsid w:val="0036406D"/>
    <w:rsid w:val="003644CC"/>
    <w:rsid w:val="003705A6"/>
    <w:rsid w:val="0037129A"/>
    <w:rsid w:val="0037182B"/>
    <w:rsid w:val="003734A6"/>
    <w:rsid w:val="00374048"/>
    <w:rsid w:val="003742A7"/>
    <w:rsid w:val="00375996"/>
    <w:rsid w:val="00376622"/>
    <w:rsid w:val="00376900"/>
    <w:rsid w:val="0038020C"/>
    <w:rsid w:val="0038165B"/>
    <w:rsid w:val="00381814"/>
    <w:rsid w:val="003818DF"/>
    <w:rsid w:val="00382338"/>
    <w:rsid w:val="003836CC"/>
    <w:rsid w:val="00384936"/>
    <w:rsid w:val="00384ECB"/>
    <w:rsid w:val="003850E3"/>
    <w:rsid w:val="00386365"/>
    <w:rsid w:val="0038744A"/>
    <w:rsid w:val="00387E44"/>
    <w:rsid w:val="00390423"/>
    <w:rsid w:val="00390F05"/>
    <w:rsid w:val="00391429"/>
    <w:rsid w:val="00391B78"/>
    <w:rsid w:val="00391E48"/>
    <w:rsid w:val="00392ED2"/>
    <w:rsid w:val="00393C9A"/>
    <w:rsid w:val="00393DA4"/>
    <w:rsid w:val="0039719E"/>
    <w:rsid w:val="003976B4"/>
    <w:rsid w:val="003A0557"/>
    <w:rsid w:val="003A1B07"/>
    <w:rsid w:val="003A2027"/>
    <w:rsid w:val="003A2814"/>
    <w:rsid w:val="003A314E"/>
    <w:rsid w:val="003A4D56"/>
    <w:rsid w:val="003A4FC2"/>
    <w:rsid w:val="003A5E58"/>
    <w:rsid w:val="003A6FF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C7306"/>
    <w:rsid w:val="003D0F98"/>
    <w:rsid w:val="003D23BC"/>
    <w:rsid w:val="003D385D"/>
    <w:rsid w:val="003D398D"/>
    <w:rsid w:val="003D48E9"/>
    <w:rsid w:val="003D4B8C"/>
    <w:rsid w:val="003D5A11"/>
    <w:rsid w:val="003D61C7"/>
    <w:rsid w:val="003D6878"/>
    <w:rsid w:val="003D71C8"/>
    <w:rsid w:val="003E1734"/>
    <w:rsid w:val="003E2D38"/>
    <w:rsid w:val="003E3D8D"/>
    <w:rsid w:val="003E620E"/>
    <w:rsid w:val="003E6E2C"/>
    <w:rsid w:val="003E7867"/>
    <w:rsid w:val="003E7ABC"/>
    <w:rsid w:val="003F07EB"/>
    <w:rsid w:val="003F5196"/>
    <w:rsid w:val="003F5476"/>
    <w:rsid w:val="003F63C7"/>
    <w:rsid w:val="003F69F0"/>
    <w:rsid w:val="003F6B71"/>
    <w:rsid w:val="003F77B1"/>
    <w:rsid w:val="0040008C"/>
    <w:rsid w:val="0040015D"/>
    <w:rsid w:val="00400429"/>
    <w:rsid w:val="004007C8"/>
    <w:rsid w:val="004038E7"/>
    <w:rsid w:val="00404DAE"/>
    <w:rsid w:val="00405BA6"/>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4B9C"/>
    <w:rsid w:val="0043562B"/>
    <w:rsid w:val="00440AFC"/>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AA"/>
    <w:rsid w:val="004C19CF"/>
    <w:rsid w:val="004C1AC7"/>
    <w:rsid w:val="004C23F9"/>
    <w:rsid w:val="004C3D83"/>
    <w:rsid w:val="004C46F8"/>
    <w:rsid w:val="004C47B0"/>
    <w:rsid w:val="004C4C7B"/>
    <w:rsid w:val="004C4EE3"/>
    <w:rsid w:val="004C5114"/>
    <w:rsid w:val="004C5D6A"/>
    <w:rsid w:val="004C78DE"/>
    <w:rsid w:val="004D1C18"/>
    <w:rsid w:val="004D3C0C"/>
    <w:rsid w:val="004D5333"/>
    <w:rsid w:val="004D622F"/>
    <w:rsid w:val="004D64D2"/>
    <w:rsid w:val="004D6A87"/>
    <w:rsid w:val="004E0378"/>
    <w:rsid w:val="004E0CD2"/>
    <w:rsid w:val="004E2034"/>
    <w:rsid w:val="004E58EF"/>
    <w:rsid w:val="004F4639"/>
    <w:rsid w:val="004F7365"/>
    <w:rsid w:val="00502CC7"/>
    <w:rsid w:val="005039F7"/>
    <w:rsid w:val="0050466D"/>
    <w:rsid w:val="00506BC7"/>
    <w:rsid w:val="0050725C"/>
    <w:rsid w:val="005076A4"/>
    <w:rsid w:val="00510923"/>
    <w:rsid w:val="00510BA0"/>
    <w:rsid w:val="00511200"/>
    <w:rsid w:val="00511987"/>
    <w:rsid w:val="00512188"/>
    <w:rsid w:val="005122F6"/>
    <w:rsid w:val="00512396"/>
    <w:rsid w:val="005128AB"/>
    <w:rsid w:val="00513D41"/>
    <w:rsid w:val="00515083"/>
    <w:rsid w:val="005161AB"/>
    <w:rsid w:val="00516530"/>
    <w:rsid w:val="00516BCE"/>
    <w:rsid w:val="0052361D"/>
    <w:rsid w:val="0052396E"/>
    <w:rsid w:val="0052621A"/>
    <w:rsid w:val="00527285"/>
    <w:rsid w:val="0052788F"/>
    <w:rsid w:val="00532B80"/>
    <w:rsid w:val="00534D89"/>
    <w:rsid w:val="0054027D"/>
    <w:rsid w:val="00540B5A"/>
    <w:rsid w:val="00542921"/>
    <w:rsid w:val="005434CC"/>
    <w:rsid w:val="0054477B"/>
    <w:rsid w:val="00546D12"/>
    <w:rsid w:val="00550A24"/>
    <w:rsid w:val="005515D2"/>
    <w:rsid w:val="00552D85"/>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34B3"/>
    <w:rsid w:val="00574086"/>
    <w:rsid w:val="00574EDC"/>
    <w:rsid w:val="005754AC"/>
    <w:rsid w:val="00577E64"/>
    <w:rsid w:val="00580782"/>
    <w:rsid w:val="0058084F"/>
    <w:rsid w:val="00580920"/>
    <w:rsid w:val="00580F36"/>
    <w:rsid w:val="00581F9C"/>
    <w:rsid w:val="005827F1"/>
    <w:rsid w:val="0058441F"/>
    <w:rsid w:val="0058466A"/>
    <w:rsid w:val="00585D7D"/>
    <w:rsid w:val="00587EA9"/>
    <w:rsid w:val="00592ECC"/>
    <w:rsid w:val="0059335C"/>
    <w:rsid w:val="0059346B"/>
    <w:rsid w:val="00593DF7"/>
    <w:rsid w:val="00594A58"/>
    <w:rsid w:val="00594F63"/>
    <w:rsid w:val="00595800"/>
    <w:rsid w:val="00595D97"/>
    <w:rsid w:val="00596C30"/>
    <w:rsid w:val="005A0E94"/>
    <w:rsid w:val="005A1211"/>
    <w:rsid w:val="005A2118"/>
    <w:rsid w:val="005A250E"/>
    <w:rsid w:val="005A2700"/>
    <w:rsid w:val="005A4069"/>
    <w:rsid w:val="005A61B8"/>
    <w:rsid w:val="005A6EE4"/>
    <w:rsid w:val="005A779B"/>
    <w:rsid w:val="005B05D3"/>
    <w:rsid w:val="005B0B62"/>
    <w:rsid w:val="005B27CD"/>
    <w:rsid w:val="005B2A00"/>
    <w:rsid w:val="005B4C35"/>
    <w:rsid w:val="005B5AD8"/>
    <w:rsid w:val="005B5B34"/>
    <w:rsid w:val="005B6670"/>
    <w:rsid w:val="005B702A"/>
    <w:rsid w:val="005B70D0"/>
    <w:rsid w:val="005B75A6"/>
    <w:rsid w:val="005C0086"/>
    <w:rsid w:val="005C08D8"/>
    <w:rsid w:val="005C187A"/>
    <w:rsid w:val="005C5511"/>
    <w:rsid w:val="005C5ECF"/>
    <w:rsid w:val="005C6E5F"/>
    <w:rsid w:val="005D0641"/>
    <w:rsid w:val="005D1A5C"/>
    <w:rsid w:val="005D1C9C"/>
    <w:rsid w:val="005D26C3"/>
    <w:rsid w:val="005D2B05"/>
    <w:rsid w:val="005D6889"/>
    <w:rsid w:val="005E34BA"/>
    <w:rsid w:val="005E4183"/>
    <w:rsid w:val="005E6601"/>
    <w:rsid w:val="005F10A8"/>
    <w:rsid w:val="005F13CE"/>
    <w:rsid w:val="005F1743"/>
    <w:rsid w:val="005F25F2"/>
    <w:rsid w:val="005F2AF4"/>
    <w:rsid w:val="005F3566"/>
    <w:rsid w:val="005F436A"/>
    <w:rsid w:val="005F5073"/>
    <w:rsid w:val="005F6531"/>
    <w:rsid w:val="005F6C0A"/>
    <w:rsid w:val="00600FD0"/>
    <w:rsid w:val="00602497"/>
    <w:rsid w:val="00603490"/>
    <w:rsid w:val="0060349F"/>
    <w:rsid w:val="0060434F"/>
    <w:rsid w:val="00604BAC"/>
    <w:rsid w:val="00605BB9"/>
    <w:rsid w:val="0060606F"/>
    <w:rsid w:val="006073E2"/>
    <w:rsid w:val="0060768D"/>
    <w:rsid w:val="006109F9"/>
    <w:rsid w:val="006114B7"/>
    <w:rsid w:val="00612020"/>
    <w:rsid w:val="00612AAA"/>
    <w:rsid w:val="00614539"/>
    <w:rsid w:val="00615B2E"/>
    <w:rsid w:val="00615BF6"/>
    <w:rsid w:val="00616E7B"/>
    <w:rsid w:val="00617750"/>
    <w:rsid w:val="00617D9C"/>
    <w:rsid w:val="0062011D"/>
    <w:rsid w:val="00620C4D"/>
    <w:rsid w:val="00621532"/>
    <w:rsid w:val="00621A91"/>
    <w:rsid w:val="0062250D"/>
    <w:rsid w:val="00624E34"/>
    <w:rsid w:val="00624F16"/>
    <w:rsid w:val="00627042"/>
    <w:rsid w:val="00627C9F"/>
    <w:rsid w:val="00630F53"/>
    <w:rsid w:val="00632046"/>
    <w:rsid w:val="00632066"/>
    <w:rsid w:val="006326DA"/>
    <w:rsid w:val="00632FB1"/>
    <w:rsid w:val="0063453A"/>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85CD9"/>
    <w:rsid w:val="0069054F"/>
    <w:rsid w:val="00692DB9"/>
    <w:rsid w:val="006933C1"/>
    <w:rsid w:val="0069474B"/>
    <w:rsid w:val="006953B7"/>
    <w:rsid w:val="00696252"/>
    <w:rsid w:val="00696458"/>
    <w:rsid w:val="0069698E"/>
    <w:rsid w:val="00696F50"/>
    <w:rsid w:val="006A250C"/>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BA7"/>
    <w:rsid w:val="006E1E85"/>
    <w:rsid w:val="006E3AD4"/>
    <w:rsid w:val="006E4277"/>
    <w:rsid w:val="006E5409"/>
    <w:rsid w:val="006E6142"/>
    <w:rsid w:val="006E65B0"/>
    <w:rsid w:val="006F2312"/>
    <w:rsid w:val="006F24E7"/>
    <w:rsid w:val="006F43DC"/>
    <w:rsid w:val="006F6BC4"/>
    <w:rsid w:val="006F73D9"/>
    <w:rsid w:val="00700E68"/>
    <w:rsid w:val="0070101E"/>
    <w:rsid w:val="007019FA"/>
    <w:rsid w:val="00703334"/>
    <w:rsid w:val="00703F94"/>
    <w:rsid w:val="007058F8"/>
    <w:rsid w:val="007112BA"/>
    <w:rsid w:val="00712C95"/>
    <w:rsid w:val="0071322E"/>
    <w:rsid w:val="00714059"/>
    <w:rsid w:val="007149CE"/>
    <w:rsid w:val="00714A56"/>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6928"/>
    <w:rsid w:val="00747C3C"/>
    <w:rsid w:val="00750984"/>
    <w:rsid w:val="007517F1"/>
    <w:rsid w:val="00751F8D"/>
    <w:rsid w:val="0075256D"/>
    <w:rsid w:val="00752E62"/>
    <w:rsid w:val="007557C7"/>
    <w:rsid w:val="00755CCB"/>
    <w:rsid w:val="007561CB"/>
    <w:rsid w:val="00756AFE"/>
    <w:rsid w:val="00757AD5"/>
    <w:rsid w:val="00760070"/>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6B2"/>
    <w:rsid w:val="00793A54"/>
    <w:rsid w:val="00795113"/>
    <w:rsid w:val="00795D60"/>
    <w:rsid w:val="0079727D"/>
    <w:rsid w:val="0079742B"/>
    <w:rsid w:val="00797592"/>
    <w:rsid w:val="00797707"/>
    <w:rsid w:val="007A0A57"/>
    <w:rsid w:val="007A1550"/>
    <w:rsid w:val="007A1F9A"/>
    <w:rsid w:val="007A441E"/>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2230"/>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6AE"/>
    <w:rsid w:val="00800975"/>
    <w:rsid w:val="00800DE8"/>
    <w:rsid w:val="00800FD4"/>
    <w:rsid w:val="0080125E"/>
    <w:rsid w:val="00802F9F"/>
    <w:rsid w:val="00805D19"/>
    <w:rsid w:val="008079BE"/>
    <w:rsid w:val="008129F3"/>
    <w:rsid w:val="00813447"/>
    <w:rsid w:val="008140C3"/>
    <w:rsid w:val="008157E4"/>
    <w:rsid w:val="00815B55"/>
    <w:rsid w:val="0081641E"/>
    <w:rsid w:val="00817BCB"/>
    <w:rsid w:val="008211DF"/>
    <w:rsid w:val="00821FA2"/>
    <w:rsid w:val="00824AB8"/>
    <w:rsid w:val="00825218"/>
    <w:rsid w:val="00825F39"/>
    <w:rsid w:val="00827038"/>
    <w:rsid w:val="00830A49"/>
    <w:rsid w:val="00831C89"/>
    <w:rsid w:val="00831D18"/>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4DB"/>
    <w:rsid w:val="00857FB2"/>
    <w:rsid w:val="0086167E"/>
    <w:rsid w:val="00862088"/>
    <w:rsid w:val="0086256D"/>
    <w:rsid w:val="0086349A"/>
    <w:rsid w:val="00863EB6"/>
    <w:rsid w:val="0086403F"/>
    <w:rsid w:val="00866833"/>
    <w:rsid w:val="00866BA3"/>
    <w:rsid w:val="00872576"/>
    <w:rsid w:val="00873F34"/>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AF7"/>
    <w:rsid w:val="008C0CE1"/>
    <w:rsid w:val="008C1C29"/>
    <w:rsid w:val="008C3289"/>
    <w:rsid w:val="008C40FF"/>
    <w:rsid w:val="008C561C"/>
    <w:rsid w:val="008C5EFC"/>
    <w:rsid w:val="008C7C63"/>
    <w:rsid w:val="008D2D43"/>
    <w:rsid w:val="008D31BD"/>
    <w:rsid w:val="008D4DA9"/>
    <w:rsid w:val="008D5147"/>
    <w:rsid w:val="008D67A1"/>
    <w:rsid w:val="008D7A0B"/>
    <w:rsid w:val="008E1C39"/>
    <w:rsid w:val="008E1DB1"/>
    <w:rsid w:val="008E445B"/>
    <w:rsid w:val="008E5A73"/>
    <w:rsid w:val="008E5E5A"/>
    <w:rsid w:val="008E5EC4"/>
    <w:rsid w:val="008E5F31"/>
    <w:rsid w:val="008F05A9"/>
    <w:rsid w:val="008F23AB"/>
    <w:rsid w:val="008F4C5F"/>
    <w:rsid w:val="008F579F"/>
    <w:rsid w:val="008F7A6C"/>
    <w:rsid w:val="00901045"/>
    <w:rsid w:val="009022BC"/>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46FDC"/>
    <w:rsid w:val="0094716B"/>
    <w:rsid w:val="00950A47"/>
    <w:rsid w:val="00953475"/>
    <w:rsid w:val="00954770"/>
    <w:rsid w:val="0095600C"/>
    <w:rsid w:val="0095639C"/>
    <w:rsid w:val="00956837"/>
    <w:rsid w:val="00957D16"/>
    <w:rsid w:val="009635BF"/>
    <w:rsid w:val="0096423C"/>
    <w:rsid w:val="0096430B"/>
    <w:rsid w:val="009650E9"/>
    <w:rsid w:val="00965822"/>
    <w:rsid w:val="00965D4B"/>
    <w:rsid w:val="0096732D"/>
    <w:rsid w:val="009710BE"/>
    <w:rsid w:val="009721C4"/>
    <w:rsid w:val="00972D4A"/>
    <w:rsid w:val="00974654"/>
    <w:rsid w:val="0097473E"/>
    <w:rsid w:val="00975B31"/>
    <w:rsid w:val="00977E48"/>
    <w:rsid w:val="00982DA4"/>
    <w:rsid w:val="00986BFC"/>
    <w:rsid w:val="00990256"/>
    <w:rsid w:val="00992850"/>
    <w:rsid w:val="00992EB8"/>
    <w:rsid w:val="009954FB"/>
    <w:rsid w:val="009963FA"/>
    <w:rsid w:val="0099743A"/>
    <w:rsid w:val="00997B75"/>
    <w:rsid w:val="009A0996"/>
    <w:rsid w:val="009A1997"/>
    <w:rsid w:val="009A25A7"/>
    <w:rsid w:val="009A52F0"/>
    <w:rsid w:val="009A5602"/>
    <w:rsid w:val="009A5899"/>
    <w:rsid w:val="009A6349"/>
    <w:rsid w:val="009A66C3"/>
    <w:rsid w:val="009A6CCF"/>
    <w:rsid w:val="009B017B"/>
    <w:rsid w:val="009B0479"/>
    <w:rsid w:val="009B1E46"/>
    <w:rsid w:val="009B3371"/>
    <w:rsid w:val="009B3B11"/>
    <w:rsid w:val="009B56AB"/>
    <w:rsid w:val="009B686C"/>
    <w:rsid w:val="009B6BF6"/>
    <w:rsid w:val="009C07DD"/>
    <w:rsid w:val="009C0A6B"/>
    <w:rsid w:val="009C381E"/>
    <w:rsid w:val="009C5596"/>
    <w:rsid w:val="009C7F87"/>
    <w:rsid w:val="009D0636"/>
    <w:rsid w:val="009D1591"/>
    <w:rsid w:val="009D174D"/>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0937"/>
    <w:rsid w:val="00A34985"/>
    <w:rsid w:val="00A361C5"/>
    <w:rsid w:val="00A3712E"/>
    <w:rsid w:val="00A410D4"/>
    <w:rsid w:val="00A41A6D"/>
    <w:rsid w:val="00A43969"/>
    <w:rsid w:val="00A442C7"/>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86ABF"/>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4F2D"/>
    <w:rsid w:val="00AA5676"/>
    <w:rsid w:val="00AA5E4E"/>
    <w:rsid w:val="00AA78C2"/>
    <w:rsid w:val="00AB10BE"/>
    <w:rsid w:val="00AB4845"/>
    <w:rsid w:val="00AB7A2D"/>
    <w:rsid w:val="00AC14A7"/>
    <w:rsid w:val="00AC22ED"/>
    <w:rsid w:val="00AC2A32"/>
    <w:rsid w:val="00AC3440"/>
    <w:rsid w:val="00AC41CB"/>
    <w:rsid w:val="00AC4370"/>
    <w:rsid w:val="00AC6003"/>
    <w:rsid w:val="00AC6028"/>
    <w:rsid w:val="00AD0249"/>
    <w:rsid w:val="00AD0718"/>
    <w:rsid w:val="00AD25A4"/>
    <w:rsid w:val="00AD28C0"/>
    <w:rsid w:val="00AD40B2"/>
    <w:rsid w:val="00AD4E5C"/>
    <w:rsid w:val="00AD5973"/>
    <w:rsid w:val="00AD5F93"/>
    <w:rsid w:val="00AD6DB4"/>
    <w:rsid w:val="00AE0ADF"/>
    <w:rsid w:val="00AE0D97"/>
    <w:rsid w:val="00AE2315"/>
    <w:rsid w:val="00AE3979"/>
    <w:rsid w:val="00AE3E15"/>
    <w:rsid w:val="00AE44ED"/>
    <w:rsid w:val="00AE6634"/>
    <w:rsid w:val="00AE70AE"/>
    <w:rsid w:val="00AE7715"/>
    <w:rsid w:val="00AF0789"/>
    <w:rsid w:val="00AF1C13"/>
    <w:rsid w:val="00AF1D4F"/>
    <w:rsid w:val="00AF2565"/>
    <w:rsid w:val="00AF5483"/>
    <w:rsid w:val="00AF5BFE"/>
    <w:rsid w:val="00AF6828"/>
    <w:rsid w:val="00B009F9"/>
    <w:rsid w:val="00B0433D"/>
    <w:rsid w:val="00B04AAA"/>
    <w:rsid w:val="00B05062"/>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46AED"/>
    <w:rsid w:val="00B50410"/>
    <w:rsid w:val="00B50B3C"/>
    <w:rsid w:val="00B52AA3"/>
    <w:rsid w:val="00B53AA0"/>
    <w:rsid w:val="00B54485"/>
    <w:rsid w:val="00B55874"/>
    <w:rsid w:val="00B55E95"/>
    <w:rsid w:val="00B61832"/>
    <w:rsid w:val="00B619F7"/>
    <w:rsid w:val="00B65495"/>
    <w:rsid w:val="00B65A27"/>
    <w:rsid w:val="00B65D04"/>
    <w:rsid w:val="00B66370"/>
    <w:rsid w:val="00B70328"/>
    <w:rsid w:val="00B7095A"/>
    <w:rsid w:val="00B75282"/>
    <w:rsid w:val="00B75A21"/>
    <w:rsid w:val="00B765DF"/>
    <w:rsid w:val="00B8010F"/>
    <w:rsid w:val="00B80574"/>
    <w:rsid w:val="00B80B81"/>
    <w:rsid w:val="00B81092"/>
    <w:rsid w:val="00B82568"/>
    <w:rsid w:val="00B82E89"/>
    <w:rsid w:val="00B85F07"/>
    <w:rsid w:val="00B87C3B"/>
    <w:rsid w:val="00B9217C"/>
    <w:rsid w:val="00B93128"/>
    <w:rsid w:val="00B9461F"/>
    <w:rsid w:val="00B95A8E"/>
    <w:rsid w:val="00B97BCD"/>
    <w:rsid w:val="00BA0AD1"/>
    <w:rsid w:val="00BA159D"/>
    <w:rsid w:val="00BA1C10"/>
    <w:rsid w:val="00BA2374"/>
    <w:rsid w:val="00BA2695"/>
    <w:rsid w:val="00BA2903"/>
    <w:rsid w:val="00BA30A6"/>
    <w:rsid w:val="00BB0D77"/>
    <w:rsid w:val="00BB1FBB"/>
    <w:rsid w:val="00BB27E9"/>
    <w:rsid w:val="00BB4713"/>
    <w:rsid w:val="00BB54E9"/>
    <w:rsid w:val="00BB69EE"/>
    <w:rsid w:val="00BB7BC7"/>
    <w:rsid w:val="00BC05E8"/>
    <w:rsid w:val="00BC469B"/>
    <w:rsid w:val="00BC4B9E"/>
    <w:rsid w:val="00BC5565"/>
    <w:rsid w:val="00BC55FE"/>
    <w:rsid w:val="00BC6CE8"/>
    <w:rsid w:val="00BD116B"/>
    <w:rsid w:val="00BD1182"/>
    <w:rsid w:val="00BD1283"/>
    <w:rsid w:val="00BD64D2"/>
    <w:rsid w:val="00BD6C58"/>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00E1"/>
    <w:rsid w:val="00C13E5E"/>
    <w:rsid w:val="00C14632"/>
    <w:rsid w:val="00C17094"/>
    <w:rsid w:val="00C17F34"/>
    <w:rsid w:val="00C2026A"/>
    <w:rsid w:val="00C20B51"/>
    <w:rsid w:val="00C23AFE"/>
    <w:rsid w:val="00C26445"/>
    <w:rsid w:val="00C26654"/>
    <w:rsid w:val="00C270E8"/>
    <w:rsid w:val="00C345E2"/>
    <w:rsid w:val="00C3632C"/>
    <w:rsid w:val="00C405AF"/>
    <w:rsid w:val="00C4192F"/>
    <w:rsid w:val="00C42C95"/>
    <w:rsid w:val="00C439BE"/>
    <w:rsid w:val="00C43B50"/>
    <w:rsid w:val="00C43B5A"/>
    <w:rsid w:val="00C44540"/>
    <w:rsid w:val="00C44BC1"/>
    <w:rsid w:val="00C4774C"/>
    <w:rsid w:val="00C501A5"/>
    <w:rsid w:val="00C51BB5"/>
    <w:rsid w:val="00C529DF"/>
    <w:rsid w:val="00C52A46"/>
    <w:rsid w:val="00C53725"/>
    <w:rsid w:val="00C53C68"/>
    <w:rsid w:val="00C616F4"/>
    <w:rsid w:val="00C66BC5"/>
    <w:rsid w:val="00C706F0"/>
    <w:rsid w:val="00C725C0"/>
    <w:rsid w:val="00C727D9"/>
    <w:rsid w:val="00C727FB"/>
    <w:rsid w:val="00C72E01"/>
    <w:rsid w:val="00C73017"/>
    <w:rsid w:val="00C75D58"/>
    <w:rsid w:val="00C75F15"/>
    <w:rsid w:val="00C76100"/>
    <w:rsid w:val="00C80A7F"/>
    <w:rsid w:val="00C80F86"/>
    <w:rsid w:val="00C83BBA"/>
    <w:rsid w:val="00C84C81"/>
    <w:rsid w:val="00C84D30"/>
    <w:rsid w:val="00C85C22"/>
    <w:rsid w:val="00C866BF"/>
    <w:rsid w:val="00C86B19"/>
    <w:rsid w:val="00C8772A"/>
    <w:rsid w:val="00C87FCA"/>
    <w:rsid w:val="00C903F1"/>
    <w:rsid w:val="00C9093E"/>
    <w:rsid w:val="00C915E0"/>
    <w:rsid w:val="00C91E16"/>
    <w:rsid w:val="00C94A40"/>
    <w:rsid w:val="00C956B8"/>
    <w:rsid w:val="00C95FC1"/>
    <w:rsid w:val="00C96C87"/>
    <w:rsid w:val="00C97FDE"/>
    <w:rsid w:val="00CA0F69"/>
    <w:rsid w:val="00CA190F"/>
    <w:rsid w:val="00CA1957"/>
    <w:rsid w:val="00CA2715"/>
    <w:rsid w:val="00CA4231"/>
    <w:rsid w:val="00CA4E7A"/>
    <w:rsid w:val="00CA4EDC"/>
    <w:rsid w:val="00CA58D3"/>
    <w:rsid w:val="00CA5EE7"/>
    <w:rsid w:val="00CB0B74"/>
    <w:rsid w:val="00CB4EDD"/>
    <w:rsid w:val="00CB53CA"/>
    <w:rsid w:val="00CB726F"/>
    <w:rsid w:val="00CC22BA"/>
    <w:rsid w:val="00CC3D10"/>
    <w:rsid w:val="00CC499A"/>
    <w:rsid w:val="00CC537E"/>
    <w:rsid w:val="00CC5694"/>
    <w:rsid w:val="00CC598E"/>
    <w:rsid w:val="00CC5D04"/>
    <w:rsid w:val="00CC76A5"/>
    <w:rsid w:val="00CD0B3A"/>
    <w:rsid w:val="00CD1926"/>
    <w:rsid w:val="00CD311F"/>
    <w:rsid w:val="00CD343E"/>
    <w:rsid w:val="00CD562A"/>
    <w:rsid w:val="00CD6053"/>
    <w:rsid w:val="00CD7BF6"/>
    <w:rsid w:val="00CD7CB2"/>
    <w:rsid w:val="00CE005E"/>
    <w:rsid w:val="00CE2402"/>
    <w:rsid w:val="00CE3589"/>
    <w:rsid w:val="00CE4420"/>
    <w:rsid w:val="00CE44CB"/>
    <w:rsid w:val="00CE7354"/>
    <w:rsid w:val="00CF13D5"/>
    <w:rsid w:val="00CF20A0"/>
    <w:rsid w:val="00CF2581"/>
    <w:rsid w:val="00CF37C2"/>
    <w:rsid w:val="00CF41D2"/>
    <w:rsid w:val="00CF51CE"/>
    <w:rsid w:val="00CF63BD"/>
    <w:rsid w:val="00D00DA7"/>
    <w:rsid w:val="00D0465E"/>
    <w:rsid w:val="00D050E6"/>
    <w:rsid w:val="00D109A2"/>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2798B"/>
    <w:rsid w:val="00D3531A"/>
    <w:rsid w:val="00D42980"/>
    <w:rsid w:val="00D42A0A"/>
    <w:rsid w:val="00D45218"/>
    <w:rsid w:val="00D460C4"/>
    <w:rsid w:val="00D47B03"/>
    <w:rsid w:val="00D513E9"/>
    <w:rsid w:val="00D5506D"/>
    <w:rsid w:val="00D55A63"/>
    <w:rsid w:val="00D55ACB"/>
    <w:rsid w:val="00D568D9"/>
    <w:rsid w:val="00D57CE2"/>
    <w:rsid w:val="00D60276"/>
    <w:rsid w:val="00D60BD5"/>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6A6A"/>
    <w:rsid w:val="00D97658"/>
    <w:rsid w:val="00DA0F26"/>
    <w:rsid w:val="00DA1623"/>
    <w:rsid w:val="00DA340C"/>
    <w:rsid w:val="00DA6619"/>
    <w:rsid w:val="00DA6F8E"/>
    <w:rsid w:val="00DB37D0"/>
    <w:rsid w:val="00DB5A62"/>
    <w:rsid w:val="00DB65A9"/>
    <w:rsid w:val="00DC0917"/>
    <w:rsid w:val="00DC3976"/>
    <w:rsid w:val="00DC3C5A"/>
    <w:rsid w:val="00DC4993"/>
    <w:rsid w:val="00DC4F70"/>
    <w:rsid w:val="00DC5D8A"/>
    <w:rsid w:val="00DC6C20"/>
    <w:rsid w:val="00DC79FB"/>
    <w:rsid w:val="00DD0C51"/>
    <w:rsid w:val="00DD14B1"/>
    <w:rsid w:val="00DD203F"/>
    <w:rsid w:val="00DD24B0"/>
    <w:rsid w:val="00DD25BE"/>
    <w:rsid w:val="00DD3170"/>
    <w:rsid w:val="00DD4CC8"/>
    <w:rsid w:val="00DD51E3"/>
    <w:rsid w:val="00DD5E14"/>
    <w:rsid w:val="00DD625F"/>
    <w:rsid w:val="00DD7078"/>
    <w:rsid w:val="00DD7583"/>
    <w:rsid w:val="00DD7A10"/>
    <w:rsid w:val="00DE1705"/>
    <w:rsid w:val="00DE2A83"/>
    <w:rsid w:val="00DE3F4E"/>
    <w:rsid w:val="00DE5314"/>
    <w:rsid w:val="00DE5812"/>
    <w:rsid w:val="00DE6660"/>
    <w:rsid w:val="00DE68DF"/>
    <w:rsid w:val="00DE7325"/>
    <w:rsid w:val="00DF22CC"/>
    <w:rsid w:val="00DF2AFD"/>
    <w:rsid w:val="00DF39ED"/>
    <w:rsid w:val="00DF417B"/>
    <w:rsid w:val="00E004A3"/>
    <w:rsid w:val="00E02CBB"/>
    <w:rsid w:val="00E034AB"/>
    <w:rsid w:val="00E037FC"/>
    <w:rsid w:val="00E0648B"/>
    <w:rsid w:val="00E067C7"/>
    <w:rsid w:val="00E06B73"/>
    <w:rsid w:val="00E10BF6"/>
    <w:rsid w:val="00E15269"/>
    <w:rsid w:val="00E15DF9"/>
    <w:rsid w:val="00E165C0"/>
    <w:rsid w:val="00E16D5B"/>
    <w:rsid w:val="00E20670"/>
    <w:rsid w:val="00E21147"/>
    <w:rsid w:val="00E24536"/>
    <w:rsid w:val="00E24A66"/>
    <w:rsid w:val="00E26106"/>
    <w:rsid w:val="00E26819"/>
    <w:rsid w:val="00E26CCB"/>
    <w:rsid w:val="00E30EED"/>
    <w:rsid w:val="00E30F2F"/>
    <w:rsid w:val="00E31374"/>
    <w:rsid w:val="00E331F2"/>
    <w:rsid w:val="00E354FD"/>
    <w:rsid w:val="00E3556A"/>
    <w:rsid w:val="00E35D6D"/>
    <w:rsid w:val="00E36DB8"/>
    <w:rsid w:val="00E37B30"/>
    <w:rsid w:val="00E37D45"/>
    <w:rsid w:val="00E37ED4"/>
    <w:rsid w:val="00E40398"/>
    <w:rsid w:val="00E42BF2"/>
    <w:rsid w:val="00E46073"/>
    <w:rsid w:val="00E46F35"/>
    <w:rsid w:val="00E50936"/>
    <w:rsid w:val="00E530FA"/>
    <w:rsid w:val="00E53EA2"/>
    <w:rsid w:val="00E54112"/>
    <w:rsid w:val="00E5548F"/>
    <w:rsid w:val="00E5560D"/>
    <w:rsid w:val="00E56232"/>
    <w:rsid w:val="00E56C21"/>
    <w:rsid w:val="00E6050C"/>
    <w:rsid w:val="00E6058A"/>
    <w:rsid w:val="00E60712"/>
    <w:rsid w:val="00E6467E"/>
    <w:rsid w:val="00E64976"/>
    <w:rsid w:val="00E66333"/>
    <w:rsid w:val="00E66E83"/>
    <w:rsid w:val="00E710FE"/>
    <w:rsid w:val="00E72038"/>
    <w:rsid w:val="00E7455B"/>
    <w:rsid w:val="00E74D37"/>
    <w:rsid w:val="00E75361"/>
    <w:rsid w:val="00E76ACE"/>
    <w:rsid w:val="00E76F06"/>
    <w:rsid w:val="00E77A1D"/>
    <w:rsid w:val="00E80E91"/>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52B6"/>
    <w:rsid w:val="00EC7111"/>
    <w:rsid w:val="00EC78A7"/>
    <w:rsid w:val="00ED3F3D"/>
    <w:rsid w:val="00ED439C"/>
    <w:rsid w:val="00EE0482"/>
    <w:rsid w:val="00EE0572"/>
    <w:rsid w:val="00EE0EDA"/>
    <w:rsid w:val="00EE1E22"/>
    <w:rsid w:val="00EE276B"/>
    <w:rsid w:val="00EE29C7"/>
    <w:rsid w:val="00EE3FFC"/>
    <w:rsid w:val="00EE4648"/>
    <w:rsid w:val="00EE6683"/>
    <w:rsid w:val="00EE727B"/>
    <w:rsid w:val="00EF0057"/>
    <w:rsid w:val="00EF0CDF"/>
    <w:rsid w:val="00EF1871"/>
    <w:rsid w:val="00EF19CC"/>
    <w:rsid w:val="00EF3CAA"/>
    <w:rsid w:val="00EF5700"/>
    <w:rsid w:val="00F0037E"/>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3F9C"/>
    <w:rsid w:val="00F24A25"/>
    <w:rsid w:val="00F26149"/>
    <w:rsid w:val="00F305B6"/>
    <w:rsid w:val="00F30644"/>
    <w:rsid w:val="00F31079"/>
    <w:rsid w:val="00F31588"/>
    <w:rsid w:val="00F319EF"/>
    <w:rsid w:val="00F333DA"/>
    <w:rsid w:val="00F33C0F"/>
    <w:rsid w:val="00F34296"/>
    <w:rsid w:val="00F34AA7"/>
    <w:rsid w:val="00F3745A"/>
    <w:rsid w:val="00F400CB"/>
    <w:rsid w:val="00F400E9"/>
    <w:rsid w:val="00F4107C"/>
    <w:rsid w:val="00F47212"/>
    <w:rsid w:val="00F51A5D"/>
    <w:rsid w:val="00F5686A"/>
    <w:rsid w:val="00F5688F"/>
    <w:rsid w:val="00F56C4E"/>
    <w:rsid w:val="00F57288"/>
    <w:rsid w:val="00F579EF"/>
    <w:rsid w:val="00F60100"/>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264B"/>
    <w:rsid w:val="00FA4429"/>
    <w:rsid w:val="00FA5E28"/>
    <w:rsid w:val="00FB02B1"/>
    <w:rsid w:val="00FB1947"/>
    <w:rsid w:val="00FB1D41"/>
    <w:rsid w:val="00FB3746"/>
    <w:rsid w:val="00FB3C79"/>
    <w:rsid w:val="00FB409C"/>
    <w:rsid w:val="00FB4171"/>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2E3"/>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38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D96A6A"/>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2C265F"/>
    <w:pPr>
      <w:tabs>
        <w:tab w:val="left" w:pos="709"/>
        <w:tab w:val="right" w:leader="dot" w:pos="9061"/>
      </w:tabs>
      <w:spacing w:after="100" w:line="240" w:lineRule="auto"/>
      <w:ind w:left="567" w:hanging="567"/>
    </w:pPr>
    <w:rPr>
      <w:rFonts w:cs="Arial"/>
      <w:b/>
      <w:noProof/>
      <w:szCs w:val="24"/>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C75F15"/>
    <w:pPr>
      <w:tabs>
        <w:tab w:val="right" w:pos="9061"/>
      </w:tabs>
      <w:spacing w:after="100" w:line="240"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239871499">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7.wdp"/><Relationship Id="rId21" Type="http://schemas.openxmlformats.org/officeDocument/2006/relationships/image" Target="media/image7.png"/><Relationship Id="rId42" Type="http://schemas.openxmlformats.org/officeDocument/2006/relationships/image" Target="media/image19.png"/><Relationship Id="rId47" Type="http://schemas.microsoft.com/office/2007/relationships/hdphoto" Target="media/hdphoto16.wdp"/><Relationship Id="rId63" Type="http://schemas.microsoft.com/office/2007/relationships/hdphoto" Target="media/hdphoto24.wdp"/><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1.png"/><Relationship Id="rId11" Type="http://schemas.openxmlformats.org/officeDocument/2006/relationships/image" Target="media/image1.png"/><Relationship Id="rId24" Type="http://schemas.microsoft.com/office/2007/relationships/hdphoto" Target="media/hdphoto6.wdp"/><Relationship Id="rId32" Type="http://schemas.openxmlformats.org/officeDocument/2006/relationships/image" Target="media/image13.png"/><Relationship Id="rId37" Type="http://schemas.microsoft.com/office/2007/relationships/hdphoto" Target="media/hdphoto11.wdp"/><Relationship Id="rId40" Type="http://schemas.openxmlformats.org/officeDocument/2006/relationships/image" Target="media/image18.png"/><Relationship Id="rId45" Type="http://schemas.microsoft.com/office/2007/relationships/hdphoto" Target="media/hdphoto15.wdp"/><Relationship Id="rId53" Type="http://schemas.microsoft.com/office/2007/relationships/hdphoto" Target="media/hdphoto19.wdp"/><Relationship Id="rId58" Type="http://schemas.openxmlformats.org/officeDocument/2006/relationships/image" Target="media/image27.png"/><Relationship Id="rId66" Type="http://schemas.openxmlformats.org/officeDocument/2006/relationships/header" Target="header2.xml"/><Relationship Id="rId5" Type="http://schemas.openxmlformats.org/officeDocument/2006/relationships/settings" Target="settings.xml"/><Relationship Id="rId61" Type="http://schemas.microsoft.com/office/2007/relationships/hdphoto" Target="media/hdphoto23.wdp"/><Relationship Id="rId19" Type="http://schemas.openxmlformats.org/officeDocument/2006/relationships/image" Target="media/image6.png"/><Relationship Id="rId14" Type="http://schemas.microsoft.com/office/2007/relationships/hdphoto" Target="media/hdphoto1.wdp"/><Relationship Id="rId22" Type="http://schemas.microsoft.com/office/2007/relationships/hdphoto" Target="media/hdphoto5.wdp"/><Relationship Id="rId27" Type="http://schemas.openxmlformats.org/officeDocument/2006/relationships/image" Target="media/image10.jpeg"/><Relationship Id="rId30" Type="http://schemas.microsoft.com/office/2007/relationships/hdphoto" Target="media/hdphoto9.wdp"/><Relationship Id="rId35" Type="http://schemas.openxmlformats.org/officeDocument/2006/relationships/image" Target="media/image15.png"/><Relationship Id="rId43" Type="http://schemas.microsoft.com/office/2007/relationships/hdphoto" Target="media/hdphoto14.wdp"/><Relationship Id="rId48" Type="http://schemas.openxmlformats.org/officeDocument/2006/relationships/image" Target="media/image22.png"/><Relationship Id="rId56" Type="http://schemas.openxmlformats.org/officeDocument/2006/relationships/image" Target="media/image26.png"/><Relationship Id="rId64" Type="http://schemas.openxmlformats.org/officeDocument/2006/relationships/image" Target="media/image30.png"/><Relationship Id="rId8" Type="http://schemas.openxmlformats.org/officeDocument/2006/relationships/endnotes" Target="endnotes.xml"/><Relationship Id="rId51" Type="http://schemas.microsoft.com/office/2007/relationships/hdphoto" Target="media/hdphoto18.wdp"/><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9.png"/><Relationship Id="rId33" Type="http://schemas.microsoft.com/office/2007/relationships/hdphoto" Target="media/hdphoto10.wdp"/><Relationship Id="rId38" Type="http://schemas.openxmlformats.org/officeDocument/2006/relationships/image" Target="media/image17.png"/><Relationship Id="rId46" Type="http://schemas.openxmlformats.org/officeDocument/2006/relationships/image" Target="media/image21.png"/><Relationship Id="rId59" Type="http://schemas.microsoft.com/office/2007/relationships/hdphoto" Target="media/hdphoto22.wdp"/><Relationship Id="rId67" Type="http://schemas.openxmlformats.org/officeDocument/2006/relationships/fontTable" Target="fontTable.xml"/><Relationship Id="rId20" Type="http://schemas.microsoft.com/office/2007/relationships/hdphoto" Target="media/hdphoto4.wdp"/><Relationship Id="rId41" Type="http://schemas.microsoft.com/office/2007/relationships/hdphoto" Target="media/hdphoto13.wdp"/><Relationship Id="rId54" Type="http://schemas.openxmlformats.org/officeDocument/2006/relationships/image" Target="media/image25.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microsoft.com/office/2007/relationships/hdphoto" Target="media/hdphoto8.wdp"/><Relationship Id="rId36" Type="http://schemas.openxmlformats.org/officeDocument/2006/relationships/image" Target="media/image16.png"/><Relationship Id="rId49" Type="http://schemas.microsoft.com/office/2007/relationships/hdphoto" Target="media/hdphoto17.wdp"/><Relationship Id="rId57" Type="http://schemas.microsoft.com/office/2007/relationships/hdphoto" Target="media/hdphoto21.wdp"/><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0.png"/><Relationship Id="rId52" Type="http://schemas.openxmlformats.org/officeDocument/2006/relationships/image" Target="media/image24.png"/><Relationship Id="rId60" Type="http://schemas.openxmlformats.org/officeDocument/2006/relationships/image" Target="media/image28.png"/><Relationship Id="rId65" Type="http://schemas.microsoft.com/office/2007/relationships/hdphoto" Target="media/hdphoto25.wdp"/><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3" Type="http://schemas.openxmlformats.org/officeDocument/2006/relationships/image" Target="media/image3.png"/><Relationship Id="rId18" Type="http://schemas.microsoft.com/office/2007/relationships/hdphoto" Target="media/hdphoto3.wdp"/><Relationship Id="rId39" Type="http://schemas.microsoft.com/office/2007/relationships/hdphoto" Target="media/hdphoto12.wdp"/><Relationship Id="rId34" Type="http://schemas.openxmlformats.org/officeDocument/2006/relationships/image" Target="media/image14.png"/><Relationship Id="rId50" Type="http://schemas.openxmlformats.org/officeDocument/2006/relationships/image" Target="media/image23.png"/><Relationship Id="rId55" Type="http://schemas.microsoft.com/office/2007/relationships/hdphoto" Target="media/hdphoto20.wdp"/></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52E4B-D986-4322-B688-D279599FD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70</Pages>
  <Words>33336</Words>
  <Characters>180017</Characters>
  <Application>Microsoft Office Word</Application>
  <DocSecurity>0</DocSecurity>
  <Lines>1500</Lines>
  <Paragraphs>42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2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1</cp:revision>
  <cp:lastPrinted>2020-05-30T18:58:00Z</cp:lastPrinted>
  <dcterms:created xsi:type="dcterms:W3CDTF">2020-05-30T16:29:00Z</dcterms:created>
  <dcterms:modified xsi:type="dcterms:W3CDTF">2020-05-3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